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Pr="006F6BAF" w:rsidRDefault="00984D29" w:rsidP="00211234">
      <w:pPr>
        <w:pStyle w:val="Title"/>
        <w:rPr>
          <w:sz w:val="48"/>
        </w:rPr>
      </w:pPr>
      <w:r w:rsidRPr="006F6BAF">
        <w:rPr>
          <w:sz w:val="48"/>
        </w:rPr>
        <w:t>Proposal</w:t>
      </w:r>
      <w:r w:rsidR="0065046E" w:rsidRPr="006F6BAF">
        <w:rPr>
          <w:sz w:val="48"/>
        </w:rPr>
        <w:t xml:space="preserve"> for a standard thesis template</w:t>
      </w:r>
    </w:p>
    <w:p w:rsidR="00211234" w:rsidRPr="006F6BAF" w:rsidRDefault="00211234" w:rsidP="00211234">
      <w:pPr>
        <w:pStyle w:val="Author"/>
        <w:rPr>
          <w:sz w:val="20"/>
        </w:rPr>
      </w:pPr>
      <w:r w:rsidRPr="006F6BAF">
        <w:rPr>
          <w:sz w:val="20"/>
        </w:rPr>
        <w:t>Gerald Q. Maguire Jr.</w:t>
      </w:r>
    </w:p>
    <w:p w:rsidR="0065046E" w:rsidRPr="006F6BAF" w:rsidRDefault="0065046E" w:rsidP="00640A93">
      <w:pPr>
        <w:pStyle w:val="BodyText"/>
        <w:rPr>
          <w:sz w:val="20"/>
        </w:rPr>
      </w:pPr>
      <w:r w:rsidRPr="006F6BAF">
        <w:rPr>
          <w:sz w:val="20"/>
        </w:rPr>
        <w:t xml:space="preserve">Each year there are </w:t>
      </w:r>
      <w:r w:rsidR="006C4F38" w:rsidRPr="006F6BAF">
        <w:rPr>
          <w:sz w:val="20"/>
        </w:rPr>
        <w:t>thousands</w:t>
      </w:r>
      <w:r w:rsidRPr="006F6BAF">
        <w:rPr>
          <w:sz w:val="20"/>
        </w:rP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rsidRPr="006F6BAF">
        <w:rPr>
          <w:sz w:val="20"/>
        </w:rPr>
        <w:t>The reasons for</w:t>
      </w:r>
      <w:r w:rsidR="006C4F38" w:rsidRPr="006F6BAF">
        <w:rPr>
          <w:sz w:val="20"/>
        </w:rPr>
        <w:t xml:space="preserve"> the</w:t>
      </w:r>
      <w:r w:rsidR="00CC6C08" w:rsidRPr="006F6BAF">
        <w:rPr>
          <w:sz w:val="20"/>
        </w:rPr>
        <w:t xml:space="preserve"> work </w:t>
      </w:r>
      <w:r w:rsidR="006C4F38" w:rsidRPr="006F6BAF">
        <w:rPr>
          <w:sz w:val="20"/>
        </w:rPr>
        <w:t xml:space="preserve">described in this document </w:t>
      </w:r>
      <w:r w:rsidR="00CC6C08" w:rsidRPr="006F6BAF">
        <w:rPr>
          <w:sz w:val="20"/>
        </w:rPr>
        <w:t xml:space="preserve">are (1) </w:t>
      </w:r>
      <w:r w:rsidRPr="006F6BAF">
        <w:rPr>
          <w:sz w:val="20"/>
        </w:rPr>
        <w:t>I have been an examiner for a lot (&gt;560) of degree projects</w:t>
      </w:r>
      <w:r w:rsidR="006C4F38" w:rsidRPr="006F6BAF">
        <w:rPr>
          <w:sz w:val="20"/>
        </w:rPr>
        <w:t xml:space="preserve"> and</w:t>
      </w:r>
      <w:r w:rsidRPr="006F6BAF">
        <w:rPr>
          <w:sz w:val="20"/>
        </w:rPr>
        <w:t xml:space="preserve"> I want to help students by providing them a template to start with (avoiding the “Blank paper” barrier) and to help facilitate the </w:t>
      </w:r>
      <w:r w:rsidR="00CC6C08" w:rsidRPr="006F6BAF">
        <w:rPr>
          <w:sz w:val="20"/>
        </w:rPr>
        <w:t>degree project process, (2) the previous LaTeX template that used to be widely available to students at KTH was no longer being maintained, and (3)</w:t>
      </w:r>
      <w:r w:rsidR="00984D29" w:rsidRPr="006F6BAF">
        <w:rPr>
          <w:sz w:val="20"/>
        </w:rPr>
        <w:t> </w:t>
      </w:r>
      <w:r w:rsidR="00CC6C08" w:rsidRPr="006F6BAF">
        <w:rPr>
          <w:sz w:val="20"/>
        </w:rPr>
        <w:t>the references from the KTH web to this template was removed by the GVS Communications unit.</w:t>
      </w:r>
    </w:p>
    <w:p w:rsidR="00CC6C08" w:rsidRPr="006F6BAF" w:rsidRDefault="00CC6C08" w:rsidP="00640A93">
      <w:pPr>
        <w:pStyle w:val="BodyText"/>
        <w:rPr>
          <w:sz w:val="20"/>
        </w:rPr>
      </w:pPr>
      <w:r w:rsidRPr="006F6BAF">
        <w:rPr>
          <w:sz w:val="20"/>
        </w:rPr>
        <w:t>Since ~2010</w:t>
      </w:r>
      <w:r w:rsidR="0065046E" w:rsidRPr="006F6BAF">
        <w:rPr>
          <w:sz w:val="20"/>
        </w:rPr>
        <w:t>,</w:t>
      </w:r>
      <w:r w:rsidR="00357D22" w:rsidRPr="006F6BAF">
        <w:rPr>
          <w:sz w:val="20"/>
        </w:rPr>
        <w:t xml:space="preserve"> all KTH these</w:t>
      </w:r>
      <w:r w:rsidR="00D27C36" w:rsidRPr="006F6BAF">
        <w:rPr>
          <w:sz w:val="20"/>
        </w:rPr>
        <w:t xml:space="preserve">s should have English </w:t>
      </w:r>
      <w:r w:rsidR="00D27C36" w:rsidRPr="006F6BAF">
        <w:rPr>
          <w:b/>
          <w:sz w:val="20"/>
        </w:rPr>
        <w:t>and</w:t>
      </w:r>
      <w:r w:rsidR="00D27C36" w:rsidRPr="006F6BAF">
        <w:rPr>
          <w:sz w:val="20"/>
        </w:rPr>
        <w:t xml:space="preserve"> Swedish abstracts</w:t>
      </w:r>
      <w:r w:rsidRPr="006F6BAF">
        <w:rPr>
          <w:sz w:val="20"/>
        </w:rPr>
        <w:t>.</w:t>
      </w:r>
      <w:r w:rsidR="00D27C36" w:rsidRPr="006F6BAF">
        <w:rPr>
          <w:sz w:val="20"/>
        </w:rPr>
        <w:t xml:space="preserve"> </w:t>
      </w:r>
      <w:r w:rsidRPr="006F6BAF">
        <w:rPr>
          <w:sz w:val="20"/>
        </w:rPr>
        <w:t>I</w:t>
      </w:r>
      <w:r w:rsidR="00D27C36" w:rsidRPr="006F6BAF">
        <w:rPr>
          <w:sz w:val="20"/>
        </w:rPr>
        <w:t xml:space="preserve">deally </w:t>
      </w:r>
      <w:r w:rsidRPr="006F6BAF">
        <w:rPr>
          <w:sz w:val="20"/>
        </w:rPr>
        <w:t xml:space="preserve">the thesis would also include </w:t>
      </w:r>
      <w:r w:rsidR="00D27C36" w:rsidRPr="006F6BAF">
        <w:rPr>
          <w:sz w:val="20"/>
        </w:rPr>
        <w:t>keywords and titles</w:t>
      </w:r>
      <w:r w:rsidRPr="006F6BAF">
        <w:rPr>
          <w:sz w:val="20"/>
        </w:rPr>
        <w:t xml:space="preserve"> in both English </w:t>
      </w:r>
      <w:r w:rsidR="00984D29" w:rsidRPr="006F6BAF">
        <w:rPr>
          <w:sz w:val="20"/>
        </w:rPr>
        <w:t>a</w:t>
      </w:r>
      <w:r w:rsidRPr="006F6BAF">
        <w:rPr>
          <w:sz w:val="20"/>
        </w:rPr>
        <w:t xml:space="preserve">nd Swedish. </w:t>
      </w:r>
      <w:r w:rsidR="00D54B74" w:rsidRPr="006F6BAF">
        <w:rPr>
          <w:sz w:val="20"/>
        </w:rPr>
        <w:t>Moreover, this</w:t>
      </w:r>
      <w:r w:rsidRPr="006F6BAF">
        <w:rPr>
          <w:sz w:val="20"/>
        </w:rPr>
        <w:t xml:space="preserve"> information is useful not only in the thesis itself, but also in:</w:t>
      </w:r>
    </w:p>
    <w:p w:rsidR="0065046E" w:rsidRPr="006F6BAF" w:rsidRDefault="00CC6C08" w:rsidP="00CC6C08">
      <w:pPr>
        <w:pStyle w:val="BodyText"/>
        <w:numPr>
          <w:ilvl w:val="0"/>
          <w:numId w:val="15"/>
        </w:numPr>
        <w:rPr>
          <w:sz w:val="20"/>
        </w:rPr>
      </w:pPr>
      <w:r w:rsidRPr="006F6BAF">
        <w:rPr>
          <w:sz w:val="20"/>
        </w:rPr>
        <w:t>T</w:t>
      </w:r>
      <w:r w:rsidR="00D27C36" w:rsidRPr="006F6BAF">
        <w:rPr>
          <w:sz w:val="20"/>
        </w:rPr>
        <w:t>he announcements of degree project presentation</w:t>
      </w:r>
      <w:r w:rsidR="00426F45" w:rsidRPr="006F6BAF">
        <w:rPr>
          <w:sz w:val="20"/>
        </w:rPr>
        <w:t>s</w:t>
      </w:r>
      <w:r w:rsidR="00D54B74" w:rsidRPr="006F6BAF">
        <w:rPr>
          <w:sz w:val="20"/>
        </w:rPr>
        <w:t>:</w:t>
      </w:r>
      <w:r w:rsidR="00D27C36" w:rsidRPr="006F6BAF">
        <w:rPr>
          <w:sz w:val="20"/>
        </w:rPr>
        <w:t xml:space="preserve"> </w:t>
      </w:r>
      <w:r w:rsidRPr="006F6BAF">
        <w:rPr>
          <w:sz w:val="20"/>
        </w:rPr>
        <w:t>As</w:t>
      </w:r>
      <w:r w:rsidR="00D27C36" w:rsidRPr="006F6BAF">
        <w:rPr>
          <w:sz w:val="20"/>
        </w:rPr>
        <w:t xml:space="preserve">, </w:t>
      </w:r>
      <w:r w:rsidR="0065046E" w:rsidRPr="006F6BAF">
        <w:rPr>
          <w:sz w:val="20"/>
        </w:rPr>
        <w:t xml:space="preserve">in a number of programs, </w:t>
      </w:r>
      <w:r w:rsidR="00D27C36" w:rsidRPr="006F6BAF">
        <w:rPr>
          <w:sz w:val="20"/>
        </w:rPr>
        <w:t xml:space="preserve">students doing degree projects need to be an active listener for some number of </w:t>
      </w:r>
      <w:r w:rsidR="00426F45" w:rsidRPr="006F6BAF">
        <w:rPr>
          <w:sz w:val="20"/>
        </w:rPr>
        <w:t xml:space="preserve">other </w:t>
      </w:r>
      <w:r w:rsidR="00D27C36" w:rsidRPr="006F6BAF">
        <w:rPr>
          <w:sz w:val="20"/>
        </w:rPr>
        <w:t>degree project presentations</w:t>
      </w:r>
      <w:r w:rsidR="0065046E" w:rsidRPr="006F6BAF">
        <w:rPr>
          <w:sz w:val="20"/>
        </w:rPr>
        <w:t>; hence, it is desirable to announce these presentation</w:t>
      </w:r>
      <w:r w:rsidRPr="006F6BAF">
        <w:rPr>
          <w:sz w:val="20"/>
        </w:rPr>
        <w:t xml:space="preserve"> and have students easily about to find this information and select which they would like to attend</w:t>
      </w:r>
      <w:r w:rsidR="00D27C36" w:rsidRPr="006F6BAF">
        <w:rPr>
          <w:sz w:val="20"/>
        </w:rPr>
        <w:t>. Moreover, degree project presentations are supposed to be public</w:t>
      </w:r>
      <w:r w:rsidR="0065046E" w:rsidRPr="006F6BAF">
        <w:rPr>
          <w:sz w:val="20"/>
        </w:rPr>
        <w:t>, so it would be useful</w:t>
      </w:r>
      <w:r w:rsidR="00D54B74" w:rsidRPr="006F6BAF">
        <w:rPr>
          <w:sz w:val="20"/>
        </w:rPr>
        <w:t xml:space="preserve"> and foster their visibility</w:t>
      </w:r>
      <w:r w:rsidR="0065046E" w:rsidRPr="006F6BAF">
        <w:rPr>
          <w:sz w:val="20"/>
        </w:rPr>
        <w:t xml:space="preserve"> if it was easy to make such announcements (in both English and Swedish).</w:t>
      </w:r>
    </w:p>
    <w:p w:rsidR="00CC6C08" w:rsidRPr="006F6BAF" w:rsidRDefault="00CC6C08" w:rsidP="00CC6C08">
      <w:pPr>
        <w:pStyle w:val="BodyText"/>
        <w:numPr>
          <w:ilvl w:val="0"/>
          <w:numId w:val="15"/>
        </w:numPr>
        <w:rPr>
          <w:sz w:val="20"/>
        </w:rPr>
      </w:pPr>
      <w:r w:rsidRPr="006F6BAF">
        <w:rPr>
          <w:sz w:val="20"/>
        </w:rPr>
        <w:t>The final approved thesis needs to be entered into DiVA (both the metadata and the thesis itself) [There is a separate issue regarding whether the full-text is publicaly available for not, but this is outside the scope of this document.]</w:t>
      </w:r>
    </w:p>
    <w:p w:rsidR="00984D29" w:rsidRPr="006F6BAF" w:rsidRDefault="00984D29" w:rsidP="00CC6C08">
      <w:pPr>
        <w:pStyle w:val="BodyText"/>
        <w:numPr>
          <w:ilvl w:val="0"/>
          <w:numId w:val="15"/>
        </w:numPr>
        <w:rPr>
          <w:sz w:val="20"/>
        </w:rPr>
      </w:pPr>
      <w:r w:rsidRPr="006F6BAF">
        <w:rPr>
          <w:sz w:val="20"/>
        </w:rPr>
        <w:t>Reporting both English and Swedish titles in LADOK.</w:t>
      </w:r>
    </w:p>
    <w:p w:rsidR="000C6A2A" w:rsidRPr="006F6BAF" w:rsidRDefault="00CC6C08" w:rsidP="00F03D7E">
      <w:pPr>
        <w:pStyle w:val="BodyText"/>
        <w:rPr>
          <w:sz w:val="20"/>
        </w:rPr>
      </w:pPr>
      <w:r w:rsidRPr="006F6BAF">
        <w:rPr>
          <w:sz w:val="20"/>
        </w:rPr>
        <w:t xml:space="preserve">Therefore, </w:t>
      </w:r>
      <w:r w:rsidR="00984D29" w:rsidRPr="006F6BAF">
        <w:rPr>
          <w:sz w:val="20"/>
        </w:rPr>
        <w:t>in my roles</w:t>
      </w:r>
      <w:r w:rsidR="0016174D" w:rsidRPr="006F6BAF">
        <w:rPr>
          <w:sz w:val="20"/>
        </w:rPr>
        <w:t xml:space="preserve"> as an examiner</w:t>
      </w:r>
      <w:r w:rsidR="00984D29" w:rsidRPr="006F6BAF">
        <w:rPr>
          <w:sz w:val="20"/>
        </w:rPr>
        <w:t>, member of the “språkkommittén (referensgruppen för språkfrågor)”,</w:t>
      </w:r>
      <w:r w:rsidR="0016174D" w:rsidRPr="006F6BAF">
        <w:rPr>
          <w:sz w:val="20"/>
        </w:rPr>
        <w:t xml:space="preserve"> and </w:t>
      </w:r>
      <w:r w:rsidR="000C6A2A" w:rsidRPr="006F6BAF">
        <w:rPr>
          <w:sz w:val="20"/>
        </w:rPr>
        <w:t xml:space="preserve">to foster the production of theses in both English and Swedish, </w:t>
      </w:r>
      <w:r w:rsidR="00D27C36" w:rsidRPr="006F6BAF">
        <w:rPr>
          <w:sz w:val="20"/>
        </w:rPr>
        <w:t xml:space="preserve">I have written </w:t>
      </w:r>
      <w:r w:rsidRPr="006F6BAF">
        <w:rPr>
          <w:sz w:val="20"/>
        </w:rPr>
        <w:t xml:space="preserve">a </w:t>
      </w:r>
      <w:r w:rsidR="00984D29" w:rsidRPr="006F6BAF">
        <w:rPr>
          <w:sz w:val="20"/>
        </w:rPr>
        <w:t>DOCX</w:t>
      </w:r>
      <w:r w:rsidRPr="006F6BAF">
        <w:rPr>
          <w:sz w:val="20"/>
        </w:rPr>
        <w:t xml:space="preserve"> and LaTeX template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degree projects (as well as a LaTeX template for third cycle degree projects</w:t>
      </w:r>
      <w:r w:rsidR="00984D29" w:rsidRPr="006F6BAF">
        <w:rPr>
          <w:sz w:val="20"/>
        </w:rPr>
        <w:t>)</w:t>
      </w:r>
      <w:r w:rsidRPr="006F6BAF">
        <w:rPr>
          <w:sz w:val="20"/>
        </w:rPr>
        <w:t xml:space="preserve">. Additionally, I have written </w:t>
      </w:r>
      <w:r w:rsidR="00D27C36" w:rsidRPr="006F6BAF">
        <w:rPr>
          <w:sz w:val="20"/>
        </w:rPr>
        <w:t>some software to</w:t>
      </w:r>
      <w:r w:rsidR="00F03D7E">
        <w:rPr>
          <w:sz w:val="20"/>
        </w:rPr>
        <w:t xml:space="preserve">: (1) </w:t>
      </w:r>
      <w:r w:rsidR="00D27C36" w:rsidRPr="006F6BAF">
        <w:rPr>
          <w:sz w:val="20"/>
        </w:rPr>
        <w:t>make it easier to announce these events</w:t>
      </w:r>
      <w:r w:rsidR="001F78ED" w:rsidRPr="006F6BAF">
        <w:rPr>
          <w:sz w:val="20"/>
        </w:rPr>
        <w:t xml:space="preserve"> to make it easier for people to know about them</w:t>
      </w:r>
      <w:r w:rsidR="00984D29" w:rsidRPr="006F6BAF">
        <w:rPr>
          <w:sz w:val="20"/>
        </w:rPr>
        <w:t>,</w:t>
      </w:r>
      <w:r w:rsidR="001F78ED" w:rsidRPr="006F6BAF">
        <w:rPr>
          <w:sz w:val="20"/>
        </w:rPr>
        <w:t xml:space="preserve"> so that they can attend</w:t>
      </w:r>
      <w:r w:rsidR="00F03D7E">
        <w:rPr>
          <w:sz w:val="20"/>
        </w:rPr>
        <w:t xml:space="preserve">, (2) make it easy to make the cover and apply it, and (3) </w:t>
      </w:r>
      <w:r w:rsidR="000C6A2A" w:rsidRPr="006F6BAF">
        <w:rPr>
          <w:sz w:val="20"/>
        </w:rPr>
        <w:t xml:space="preserve">facilitate entering the </w:t>
      </w:r>
      <w:proofErr w:type="gramStart"/>
      <w:r w:rsidR="000C6A2A" w:rsidRPr="006F6BAF">
        <w:rPr>
          <w:sz w:val="20"/>
        </w:rPr>
        <w:t>meta</w:t>
      </w:r>
      <w:proofErr w:type="gramEnd"/>
      <w:r w:rsidR="000C6A2A" w:rsidRPr="006F6BAF">
        <w:rPr>
          <w:sz w:val="20"/>
        </w:rPr>
        <w:t xml:space="preserve"> data and thesis into DiVA.</w:t>
      </w:r>
    </w:p>
    <w:p w:rsidR="00984D29" w:rsidRDefault="00207033" w:rsidP="00207033">
      <w:pPr>
        <w:pStyle w:val="BodyText"/>
        <w:rPr>
          <w:sz w:val="20"/>
        </w:rPr>
      </w:pPr>
      <w:r w:rsidRPr="006F6BAF">
        <w:rPr>
          <w:sz w:val="20"/>
        </w:rPr>
        <w:t>The focus of this document will be on the LaTeX template</w:t>
      </w:r>
      <w:r w:rsidR="00984D29" w:rsidRPr="006F6BAF">
        <w:rPr>
          <w:sz w:val="20"/>
        </w:rPr>
        <w:t xml:space="preserve"> for 1</w:t>
      </w:r>
      <w:r w:rsidR="00984D29" w:rsidRPr="006F6BAF">
        <w:rPr>
          <w:sz w:val="20"/>
          <w:vertAlign w:val="superscript"/>
        </w:rPr>
        <w:t>st</w:t>
      </w:r>
      <w:r w:rsidR="00984D29" w:rsidRPr="006F6BAF">
        <w:rPr>
          <w:sz w:val="20"/>
        </w:rPr>
        <w:t xml:space="preserve"> and 2</w:t>
      </w:r>
      <w:r w:rsidR="00984D29" w:rsidRPr="006F6BAF">
        <w:rPr>
          <w:sz w:val="20"/>
          <w:vertAlign w:val="superscript"/>
        </w:rPr>
        <w:t>nd</w:t>
      </w:r>
      <w:r w:rsidR="00984D29" w:rsidRPr="006F6BAF">
        <w:rPr>
          <w:sz w:val="20"/>
        </w:rPr>
        <w:t xml:space="preserve"> cycle degree projects</w:t>
      </w:r>
      <w:r w:rsidRPr="006F6BAF">
        <w:rPr>
          <w:sz w:val="20"/>
        </w:rPr>
        <w:t xml:space="preserve">. </w:t>
      </w:r>
      <w:r w:rsidR="00984D29" w:rsidRPr="006F6BAF">
        <w:rPr>
          <w:sz w:val="20"/>
        </w:rPr>
        <w:t>F</w:t>
      </w:r>
      <w:r w:rsidRPr="006F6BAF">
        <w:rPr>
          <w:sz w:val="20"/>
        </w:rPr>
        <w:t>uture document will examine the DOCX version of the template</w:t>
      </w:r>
      <w:r w:rsidR="00984D29" w:rsidRPr="006F6BAF">
        <w:rPr>
          <w:sz w:val="20"/>
        </w:rPr>
        <w:t xml:space="preserve"> and the 3</w:t>
      </w:r>
      <w:r w:rsidR="00984D29" w:rsidRPr="006F6BAF">
        <w:rPr>
          <w:sz w:val="20"/>
          <w:vertAlign w:val="superscript"/>
        </w:rPr>
        <w:t>rd</w:t>
      </w:r>
      <w:r w:rsidR="00984D29" w:rsidRPr="006F6BAF">
        <w:rPr>
          <w:sz w:val="20"/>
        </w:rPr>
        <w:t xml:space="preserve"> cycle LaTeX template.</w:t>
      </w:r>
    </w:p>
    <w:p w:rsidR="00AF23DB" w:rsidRPr="006F6BAF" w:rsidRDefault="00AF23DB" w:rsidP="00207033">
      <w:pPr>
        <w:pStyle w:val="BodyText"/>
        <w:rPr>
          <w:sz w:val="20"/>
        </w:rPr>
      </w:pPr>
      <w:r>
        <w:rPr>
          <w:sz w:val="20"/>
        </w:rPr>
        <w:t xml:space="preserve">Most readers will only be interested in the high-level overview given in Section </w:t>
      </w:r>
      <w:r>
        <w:rPr>
          <w:sz w:val="20"/>
        </w:rPr>
        <w:fldChar w:fldCharType="begin"/>
      </w:r>
      <w:r>
        <w:rPr>
          <w:sz w:val="20"/>
        </w:rPr>
        <w:instrText xml:space="preserve"> REF _Ref75707461 \n \h </w:instrText>
      </w:r>
      <w:r>
        <w:rPr>
          <w:sz w:val="20"/>
        </w:rPr>
      </w:r>
      <w:r>
        <w:rPr>
          <w:sz w:val="20"/>
        </w:rPr>
        <w:fldChar w:fldCharType="separate"/>
      </w:r>
      <w:r w:rsidR="00885A39">
        <w:rPr>
          <w:sz w:val="20"/>
        </w:rPr>
        <w:t>1</w:t>
      </w:r>
      <w:r>
        <w:rPr>
          <w:sz w:val="20"/>
        </w:rPr>
        <w:fldChar w:fldCharType="end"/>
      </w:r>
      <w:r>
        <w:rPr>
          <w:sz w:val="20"/>
        </w:rPr>
        <w:t xml:space="preserve">. Some readers may be interested iin accessibility, see Section </w:t>
      </w:r>
      <w:r>
        <w:rPr>
          <w:sz w:val="20"/>
        </w:rPr>
        <w:fldChar w:fldCharType="begin"/>
      </w:r>
      <w:r>
        <w:rPr>
          <w:sz w:val="20"/>
        </w:rPr>
        <w:instrText xml:space="preserve"> REF _Ref75707496 \n \h </w:instrText>
      </w:r>
      <w:r>
        <w:rPr>
          <w:sz w:val="20"/>
        </w:rPr>
      </w:r>
      <w:r>
        <w:rPr>
          <w:sz w:val="20"/>
        </w:rPr>
        <w:fldChar w:fldCharType="separate"/>
      </w:r>
      <w:r w:rsidR="00885A39">
        <w:rPr>
          <w:sz w:val="20"/>
        </w:rPr>
        <w:t>16</w:t>
      </w:r>
      <w:r>
        <w:rPr>
          <w:sz w:val="20"/>
        </w:rPr>
        <w:fldChar w:fldCharType="end"/>
      </w:r>
      <w:r>
        <w:rPr>
          <w:sz w:val="20"/>
        </w:rPr>
        <w:t xml:space="preserve">. The rest of the document should contain enough information to let someone else deal with the problems that remain. Missing is </w:t>
      </w:r>
      <w:proofErr w:type="gramStart"/>
      <w:r>
        <w:rPr>
          <w:sz w:val="20"/>
        </w:rPr>
        <w:t>a</w:t>
      </w:r>
      <w:proofErr w:type="gramEnd"/>
      <w:r>
        <w:rPr>
          <w:sz w:val="20"/>
        </w:rPr>
        <w:t xml:space="preserve"> easy to read user manual</w:t>
      </w:r>
      <w:r w:rsidR="00735024">
        <w:rPr>
          <w:sz w:val="20"/>
        </w:rPr>
        <w:t>.</w:t>
      </w:r>
    </w:p>
    <w:p w:rsidR="00207033" w:rsidRPr="006F6BAF" w:rsidRDefault="00207033" w:rsidP="00207033">
      <w:pPr>
        <w:pStyle w:val="BodyText"/>
        <w:rPr>
          <w:sz w:val="20"/>
        </w:rPr>
      </w:pPr>
      <w:r w:rsidRPr="006F6BAF">
        <w:rPr>
          <w:sz w:val="20"/>
        </w:rPr>
        <w:t>.</w:t>
      </w:r>
    </w:p>
    <w:p w:rsidR="00984D29" w:rsidRPr="006F6BAF" w:rsidRDefault="00984D29" w:rsidP="0016174D">
      <w:pPr>
        <w:pStyle w:val="Heading1"/>
        <w:rPr>
          <w:sz w:val="24"/>
        </w:rPr>
        <w:sectPr w:rsidR="00984D29" w:rsidRPr="006F6BAF"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0"/>
          <w:szCs w:val="22"/>
          <w:lang w:eastAsia="en-US"/>
        </w:rPr>
        <w:id w:val="2132898754"/>
        <w:docPartObj>
          <w:docPartGallery w:val="Table of Contents"/>
          <w:docPartUnique/>
        </w:docPartObj>
      </w:sdtPr>
      <w:sdtEndPr>
        <w:rPr>
          <w:noProof/>
        </w:rPr>
      </w:sdtEndPr>
      <w:sdtContent>
        <w:p w:rsidR="002D089A" w:rsidRPr="006F6BAF" w:rsidRDefault="002D089A">
          <w:pPr>
            <w:pStyle w:val="TOCHeading"/>
            <w:rPr>
              <w:sz w:val="24"/>
            </w:rPr>
          </w:pPr>
          <w:r w:rsidRPr="006F6BAF">
            <w:rPr>
              <w:sz w:val="24"/>
            </w:rPr>
            <w:t>Table of Contents</w:t>
          </w:r>
        </w:p>
        <w:p w:rsidR="00885A39" w:rsidRDefault="002D089A">
          <w:pPr>
            <w:pStyle w:val="TOC1"/>
            <w:tabs>
              <w:tab w:val="left" w:pos="440"/>
              <w:tab w:val="right" w:leader="dot" w:pos="9063"/>
            </w:tabs>
            <w:rPr>
              <w:rFonts w:eastAsiaTheme="minorEastAsia"/>
              <w:noProof/>
            </w:rPr>
          </w:pPr>
          <w:r w:rsidRPr="006F6BAF">
            <w:rPr>
              <w:sz w:val="20"/>
            </w:rPr>
            <w:fldChar w:fldCharType="begin"/>
          </w:r>
          <w:r w:rsidRPr="006F6BAF">
            <w:rPr>
              <w:sz w:val="20"/>
            </w:rPr>
            <w:instrText xml:space="preserve"> TOC \o "1-3" \h \z \u </w:instrText>
          </w:r>
          <w:r w:rsidRPr="006F6BAF">
            <w:rPr>
              <w:sz w:val="20"/>
            </w:rPr>
            <w:fldChar w:fldCharType="separate"/>
          </w:r>
          <w:hyperlink w:anchor="_Toc77000604" w:history="1">
            <w:r w:rsidR="00885A39" w:rsidRPr="00190E24">
              <w:rPr>
                <w:rStyle w:val="Hyperlink"/>
                <w:noProof/>
              </w:rPr>
              <w:t>1</w:t>
            </w:r>
            <w:r w:rsidR="00885A39">
              <w:rPr>
                <w:rFonts w:eastAsiaTheme="minorEastAsia"/>
                <w:noProof/>
              </w:rPr>
              <w:tab/>
            </w:r>
            <w:r w:rsidR="00885A39" w:rsidRPr="00190E24">
              <w:rPr>
                <w:rStyle w:val="Hyperlink"/>
                <w:noProof/>
              </w:rPr>
              <w:t>Accuracy and Economics</w:t>
            </w:r>
            <w:r w:rsidR="00885A39">
              <w:rPr>
                <w:noProof/>
                <w:webHidden/>
              </w:rPr>
              <w:tab/>
            </w:r>
            <w:r w:rsidR="00885A39">
              <w:rPr>
                <w:noProof/>
                <w:webHidden/>
              </w:rPr>
              <w:fldChar w:fldCharType="begin"/>
            </w:r>
            <w:r w:rsidR="00885A39">
              <w:rPr>
                <w:noProof/>
                <w:webHidden/>
              </w:rPr>
              <w:instrText xml:space="preserve"> PAGEREF _Toc77000604 \h </w:instrText>
            </w:r>
            <w:r w:rsidR="00885A39">
              <w:rPr>
                <w:noProof/>
                <w:webHidden/>
              </w:rPr>
            </w:r>
            <w:r w:rsidR="00885A39">
              <w:rPr>
                <w:noProof/>
                <w:webHidden/>
              </w:rPr>
              <w:fldChar w:fldCharType="separate"/>
            </w:r>
            <w:r w:rsidR="00885A39">
              <w:rPr>
                <w:noProof/>
                <w:webHidden/>
              </w:rPr>
              <w:t>7</w:t>
            </w:r>
            <w:r w:rsidR="00885A39">
              <w:rPr>
                <w:noProof/>
                <w:webHidden/>
              </w:rPr>
              <w:fldChar w:fldCharType="end"/>
            </w:r>
          </w:hyperlink>
        </w:p>
        <w:p w:rsidR="00885A39" w:rsidRDefault="00885A39">
          <w:pPr>
            <w:pStyle w:val="TOC2"/>
            <w:tabs>
              <w:tab w:val="left" w:pos="880"/>
              <w:tab w:val="right" w:leader="dot" w:pos="9063"/>
            </w:tabs>
            <w:rPr>
              <w:rFonts w:eastAsiaTheme="minorEastAsia"/>
              <w:noProof/>
            </w:rPr>
          </w:pPr>
          <w:hyperlink w:anchor="_Toc77000605" w:history="1">
            <w:r w:rsidRPr="00190E24">
              <w:rPr>
                <w:rStyle w:val="Hyperlink"/>
                <w:noProof/>
              </w:rPr>
              <w:t>1.1</w:t>
            </w:r>
            <w:r>
              <w:rPr>
                <w:rFonts w:eastAsiaTheme="minorEastAsia"/>
                <w:noProof/>
              </w:rPr>
              <w:tab/>
            </w:r>
            <w:r w:rsidRPr="00190E24">
              <w:rPr>
                <w:rStyle w:val="Hyperlink"/>
                <w:noProof/>
              </w:rPr>
              <w:t>Making an announcement</w:t>
            </w:r>
            <w:r>
              <w:rPr>
                <w:noProof/>
                <w:webHidden/>
              </w:rPr>
              <w:tab/>
            </w:r>
            <w:r>
              <w:rPr>
                <w:noProof/>
                <w:webHidden/>
              </w:rPr>
              <w:fldChar w:fldCharType="begin"/>
            </w:r>
            <w:r>
              <w:rPr>
                <w:noProof/>
                <w:webHidden/>
              </w:rPr>
              <w:instrText xml:space="preserve"> PAGEREF _Toc77000605 \h </w:instrText>
            </w:r>
            <w:r>
              <w:rPr>
                <w:noProof/>
                <w:webHidden/>
              </w:rPr>
            </w:r>
            <w:r>
              <w:rPr>
                <w:noProof/>
                <w:webHidden/>
              </w:rPr>
              <w:fldChar w:fldCharType="separate"/>
            </w:r>
            <w:r>
              <w:rPr>
                <w:noProof/>
                <w:webHidden/>
              </w:rPr>
              <w:t>7</w:t>
            </w:r>
            <w:r>
              <w:rPr>
                <w:noProof/>
                <w:webHidden/>
              </w:rPr>
              <w:fldChar w:fldCharType="end"/>
            </w:r>
          </w:hyperlink>
        </w:p>
        <w:p w:rsidR="00885A39" w:rsidRDefault="00885A39">
          <w:pPr>
            <w:pStyle w:val="TOC2"/>
            <w:tabs>
              <w:tab w:val="left" w:pos="880"/>
              <w:tab w:val="right" w:leader="dot" w:pos="9063"/>
            </w:tabs>
            <w:rPr>
              <w:rFonts w:eastAsiaTheme="minorEastAsia"/>
              <w:noProof/>
            </w:rPr>
          </w:pPr>
          <w:hyperlink w:anchor="_Toc77000606" w:history="1">
            <w:r w:rsidRPr="00190E24">
              <w:rPr>
                <w:rStyle w:val="Hyperlink"/>
                <w:noProof/>
              </w:rPr>
              <w:t>1.2</w:t>
            </w:r>
            <w:r>
              <w:rPr>
                <w:rFonts w:eastAsiaTheme="minorEastAsia"/>
                <w:noProof/>
              </w:rPr>
              <w:tab/>
            </w:r>
            <w:r w:rsidRPr="00190E24">
              <w:rPr>
                <w:rStyle w:val="Hyperlink"/>
                <w:noProof/>
              </w:rPr>
              <w:t>Making the cover and applying it</w:t>
            </w:r>
            <w:r>
              <w:rPr>
                <w:noProof/>
                <w:webHidden/>
              </w:rPr>
              <w:tab/>
            </w:r>
            <w:r>
              <w:rPr>
                <w:noProof/>
                <w:webHidden/>
              </w:rPr>
              <w:fldChar w:fldCharType="begin"/>
            </w:r>
            <w:r>
              <w:rPr>
                <w:noProof/>
                <w:webHidden/>
              </w:rPr>
              <w:instrText xml:space="preserve"> PAGEREF _Toc77000606 \h </w:instrText>
            </w:r>
            <w:r>
              <w:rPr>
                <w:noProof/>
                <w:webHidden/>
              </w:rPr>
            </w:r>
            <w:r>
              <w:rPr>
                <w:noProof/>
                <w:webHidden/>
              </w:rPr>
              <w:fldChar w:fldCharType="separate"/>
            </w:r>
            <w:r>
              <w:rPr>
                <w:noProof/>
                <w:webHidden/>
              </w:rPr>
              <w:t>7</w:t>
            </w:r>
            <w:r>
              <w:rPr>
                <w:noProof/>
                <w:webHidden/>
              </w:rPr>
              <w:fldChar w:fldCharType="end"/>
            </w:r>
          </w:hyperlink>
        </w:p>
        <w:p w:rsidR="00885A39" w:rsidRDefault="00885A39">
          <w:pPr>
            <w:pStyle w:val="TOC2"/>
            <w:tabs>
              <w:tab w:val="left" w:pos="880"/>
              <w:tab w:val="right" w:leader="dot" w:pos="9063"/>
            </w:tabs>
            <w:rPr>
              <w:rFonts w:eastAsiaTheme="minorEastAsia"/>
              <w:noProof/>
            </w:rPr>
          </w:pPr>
          <w:hyperlink w:anchor="_Toc77000607" w:history="1">
            <w:r w:rsidRPr="00190E24">
              <w:rPr>
                <w:rStyle w:val="Hyperlink"/>
                <w:noProof/>
              </w:rPr>
              <w:t>1.3</w:t>
            </w:r>
            <w:r>
              <w:rPr>
                <w:rFonts w:eastAsiaTheme="minorEastAsia"/>
                <w:noProof/>
              </w:rPr>
              <w:tab/>
            </w:r>
            <w:r w:rsidRPr="00190E24">
              <w:rPr>
                <w:rStyle w:val="Hyperlink"/>
                <w:noProof/>
              </w:rPr>
              <w:t>To facilitate entering a thesis into DiVA – make a MODS file</w:t>
            </w:r>
            <w:r>
              <w:rPr>
                <w:noProof/>
                <w:webHidden/>
              </w:rPr>
              <w:tab/>
            </w:r>
            <w:r>
              <w:rPr>
                <w:noProof/>
                <w:webHidden/>
              </w:rPr>
              <w:fldChar w:fldCharType="begin"/>
            </w:r>
            <w:r>
              <w:rPr>
                <w:noProof/>
                <w:webHidden/>
              </w:rPr>
              <w:instrText xml:space="preserve"> PAGEREF _Toc77000607 \h </w:instrText>
            </w:r>
            <w:r>
              <w:rPr>
                <w:noProof/>
                <w:webHidden/>
              </w:rPr>
            </w:r>
            <w:r>
              <w:rPr>
                <w:noProof/>
                <w:webHidden/>
              </w:rPr>
              <w:fldChar w:fldCharType="separate"/>
            </w:r>
            <w:r>
              <w:rPr>
                <w:noProof/>
                <w:webHidden/>
              </w:rPr>
              <w:t>7</w:t>
            </w:r>
            <w:r>
              <w:rPr>
                <w:noProof/>
                <w:webHidden/>
              </w:rPr>
              <w:fldChar w:fldCharType="end"/>
            </w:r>
          </w:hyperlink>
        </w:p>
        <w:p w:rsidR="00885A39" w:rsidRDefault="00885A39">
          <w:pPr>
            <w:pStyle w:val="TOC2"/>
            <w:tabs>
              <w:tab w:val="left" w:pos="880"/>
              <w:tab w:val="right" w:leader="dot" w:pos="9063"/>
            </w:tabs>
            <w:rPr>
              <w:rFonts w:eastAsiaTheme="minorEastAsia"/>
              <w:noProof/>
            </w:rPr>
          </w:pPr>
          <w:hyperlink w:anchor="_Toc77000608" w:history="1">
            <w:r w:rsidRPr="00190E24">
              <w:rPr>
                <w:rStyle w:val="Hyperlink"/>
                <w:noProof/>
              </w:rPr>
              <w:t>1.4</w:t>
            </w:r>
            <w:r>
              <w:rPr>
                <w:rFonts w:eastAsiaTheme="minorEastAsia"/>
                <w:noProof/>
              </w:rPr>
              <w:tab/>
            </w:r>
            <w:r w:rsidRPr="00190E24">
              <w:rPr>
                <w:rStyle w:val="Hyperlink"/>
                <w:noProof/>
              </w:rPr>
              <w:t>Requirements</w:t>
            </w:r>
            <w:r>
              <w:rPr>
                <w:noProof/>
                <w:webHidden/>
              </w:rPr>
              <w:tab/>
            </w:r>
            <w:r>
              <w:rPr>
                <w:noProof/>
                <w:webHidden/>
              </w:rPr>
              <w:fldChar w:fldCharType="begin"/>
            </w:r>
            <w:r>
              <w:rPr>
                <w:noProof/>
                <w:webHidden/>
              </w:rPr>
              <w:instrText xml:space="preserve"> PAGEREF _Toc77000608 \h </w:instrText>
            </w:r>
            <w:r>
              <w:rPr>
                <w:noProof/>
                <w:webHidden/>
              </w:rPr>
            </w:r>
            <w:r>
              <w:rPr>
                <w:noProof/>
                <w:webHidden/>
              </w:rPr>
              <w:fldChar w:fldCharType="separate"/>
            </w:r>
            <w:r>
              <w:rPr>
                <w:noProof/>
                <w:webHidden/>
              </w:rPr>
              <w:t>8</w:t>
            </w:r>
            <w:r>
              <w:rPr>
                <w:noProof/>
                <w:webHidden/>
              </w:rPr>
              <w:fldChar w:fldCharType="end"/>
            </w:r>
          </w:hyperlink>
        </w:p>
        <w:p w:rsidR="00885A39" w:rsidRDefault="00885A39">
          <w:pPr>
            <w:pStyle w:val="TOC1"/>
            <w:tabs>
              <w:tab w:val="left" w:pos="440"/>
              <w:tab w:val="right" w:leader="dot" w:pos="9063"/>
            </w:tabs>
            <w:rPr>
              <w:rFonts w:eastAsiaTheme="minorEastAsia"/>
              <w:noProof/>
            </w:rPr>
          </w:pPr>
          <w:hyperlink w:anchor="_Toc77000609" w:history="1">
            <w:r w:rsidRPr="00190E24">
              <w:rPr>
                <w:rStyle w:val="Hyperlink"/>
                <w:noProof/>
              </w:rPr>
              <w:t>2</w:t>
            </w:r>
            <w:r>
              <w:rPr>
                <w:rFonts w:eastAsiaTheme="minorEastAsia"/>
                <w:noProof/>
              </w:rPr>
              <w:tab/>
            </w:r>
            <w:r w:rsidRPr="00190E24">
              <w:rPr>
                <w:rStyle w:val="Hyperlink"/>
                <w:noProof/>
              </w:rPr>
              <w:t>Can someone else use these programs?</w:t>
            </w:r>
            <w:r>
              <w:rPr>
                <w:noProof/>
                <w:webHidden/>
              </w:rPr>
              <w:tab/>
            </w:r>
            <w:r>
              <w:rPr>
                <w:noProof/>
                <w:webHidden/>
              </w:rPr>
              <w:fldChar w:fldCharType="begin"/>
            </w:r>
            <w:r>
              <w:rPr>
                <w:noProof/>
                <w:webHidden/>
              </w:rPr>
              <w:instrText xml:space="preserve"> PAGEREF _Toc77000609 \h </w:instrText>
            </w:r>
            <w:r>
              <w:rPr>
                <w:noProof/>
                <w:webHidden/>
              </w:rPr>
            </w:r>
            <w:r>
              <w:rPr>
                <w:noProof/>
                <w:webHidden/>
              </w:rPr>
              <w:fldChar w:fldCharType="separate"/>
            </w:r>
            <w:r>
              <w:rPr>
                <w:noProof/>
                <w:webHidden/>
              </w:rPr>
              <w:t>8</w:t>
            </w:r>
            <w:r>
              <w:rPr>
                <w:noProof/>
                <w:webHidden/>
              </w:rPr>
              <w:fldChar w:fldCharType="end"/>
            </w:r>
          </w:hyperlink>
        </w:p>
        <w:p w:rsidR="00885A39" w:rsidRDefault="00885A39">
          <w:pPr>
            <w:pStyle w:val="TOC1"/>
            <w:tabs>
              <w:tab w:val="left" w:pos="440"/>
              <w:tab w:val="right" w:leader="dot" w:pos="9063"/>
            </w:tabs>
            <w:rPr>
              <w:rFonts w:eastAsiaTheme="minorEastAsia"/>
              <w:noProof/>
            </w:rPr>
          </w:pPr>
          <w:hyperlink w:anchor="_Toc77000610" w:history="1">
            <w:r w:rsidRPr="00190E24">
              <w:rPr>
                <w:rStyle w:val="Hyperlink"/>
                <w:noProof/>
              </w:rPr>
              <w:t>3</w:t>
            </w:r>
            <w:r>
              <w:rPr>
                <w:rFonts w:eastAsiaTheme="minorEastAsia"/>
                <w:noProof/>
              </w:rPr>
              <w:tab/>
            </w:r>
            <w:r w:rsidRPr="00190E24">
              <w:rPr>
                <w:rStyle w:val="Hyperlink"/>
                <w:noProof/>
              </w:rPr>
              <w:t>LaTeX template in Overleaf</w:t>
            </w:r>
            <w:r>
              <w:rPr>
                <w:noProof/>
                <w:webHidden/>
              </w:rPr>
              <w:tab/>
            </w:r>
            <w:r>
              <w:rPr>
                <w:noProof/>
                <w:webHidden/>
              </w:rPr>
              <w:fldChar w:fldCharType="begin"/>
            </w:r>
            <w:r>
              <w:rPr>
                <w:noProof/>
                <w:webHidden/>
              </w:rPr>
              <w:instrText xml:space="preserve"> PAGEREF _Toc77000610 \h </w:instrText>
            </w:r>
            <w:r>
              <w:rPr>
                <w:noProof/>
                <w:webHidden/>
              </w:rPr>
            </w:r>
            <w:r>
              <w:rPr>
                <w:noProof/>
                <w:webHidden/>
              </w:rPr>
              <w:fldChar w:fldCharType="separate"/>
            </w:r>
            <w:r>
              <w:rPr>
                <w:noProof/>
                <w:webHidden/>
              </w:rPr>
              <w:t>8</w:t>
            </w:r>
            <w:r>
              <w:rPr>
                <w:noProof/>
                <w:webHidden/>
              </w:rPr>
              <w:fldChar w:fldCharType="end"/>
            </w:r>
          </w:hyperlink>
        </w:p>
        <w:p w:rsidR="00885A39" w:rsidRDefault="00885A39">
          <w:pPr>
            <w:pStyle w:val="TOC1"/>
            <w:tabs>
              <w:tab w:val="left" w:pos="440"/>
              <w:tab w:val="right" w:leader="dot" w:pos="9063"/>
            </w:tabs>
            <w:rPr>
              <w:rFonts w:eastAsiaTheme="minorEastAsia"/>
              <w:noProof/>
            </w:rPr>
          </w:pPr>
          <w:hyperlink w:anchor="_Toc77000611" w:history="1">
            <w:r w:rsidRPr="00190E24">
              <w:rPr>
                <w:rStyle w:val="Hyperlink"/>
                <w:noProof/>
              </w:rPr>
              <w:t>4</w:t>
            </w:r>
            <w:r>
              <w:rPr>
                <w:rFonts w:eastAsiaTheme="minorEastAsia"/>
                <w:noProof/>
              </w:rPr>
              <w:tab/>
            </w:r>
            <w:r w:rsidRPr="00190E24">
              <w:rPr>
                <w:rStyle w:val="Hyperlink"/>
                <w:noProof/>
              </w:rPr>
              <w:t>Put information into LaTeX template to generate a draft or final thesis</w:t>
            </w:r>
            <w:r>
              <w:rPr>
                <w:noProof/>
                <w:webHidden/>
              </w:rPr>
              <w:tab/>
            </w:r>
            <w:r>
              <w:rPr>
                <w:noProof/>
                <w:webHidden/>
              </w:rPr>
              <w:fldChar w:fldCharType="begin"/>
            </w:r>
            <w:r>
              <w:rPr>
                <w:noProof/>
                <w:webHidden/>
              </w:rPr>
              <w:instrText xml:space="preserve"> PAGEREF _Toc77000611 \h </w:instrText>
            </w:r>
            <w:r>
              <w:rPr>
                <w:noProof/>
                <w:webHidden/>
              </w:rPr>
            </w:r>
            <w:r>
              <w:rPr>
                <w:noProof/>
                <w:webHidden/>
              </w:rPr>
              <w:fldChar w:fldCharType="separate"/>
            </w:r>
            <w:r>
              <w:rPr>
                <w:noProof/>
                <w:webHidden/>
              </w:rPr>
              <w:t>9</w:t>
            </w:r>
            <w:r>
              <w:rPr>
                <w:noProof/>
                <w:webHidden/>
              </w:rPr>
              <w:fldChar w:fldCharType="end"/>
            </w:r>
          </w:hyperlink>
        </w:p>
        <w:p w:rsidR="00885A39" w:rsidRDefault="00885A39">
          <w:pPr>
            <w:pStyle w:val="TOC1"/>
            <w:tabs>
              <w:tab w:val="left" w:pos="440"/>
              <w:tab w:val="right" w:leader="dot" w:pos="9063"/>
            </w:tabs>
            <w:rPr>
              <w:rFonts w:eastAsiaTheme="minorEastAsia"/>
              <w:noProof/>
            </w:rPr>
          </w:pPr>
          <w:hyperlink w:anchor="_Toc77000612" w:history="1">
            <w:r w:rsidRPr="00190E24">
              <w:rPr>
                <w:rStyle w:val="Hyperlink"/>
                <w:noProof/>
              </w:rPr>
              <w:t>5</w:t>
            </w:r>
            <w:r>
              <w:rPr>
                <w:rFonts w:eastAsiaTheme="minorEastAsia"/>
                <w:noProof/>
              </w:rPr>
              <w:tab/>
            </w:r>
            <w:r w:rsidRPr="00190E24">
              <w:rPr>
                <w:rStyle w:val="Hyperlink"/>
                <w:noProof/>
              </w:rPr>
              <w:t>Now that data is in the template, what happens?</w:t>
            </w:r>
            <w:r>
              <w:rPr>
                <w:noProof/>
                <w:webHidden/>
              </w:rPr>
              <w:tab/>
            </w:r>
            <w:r>
              <w:rPr>
                <w:noProof/>
                <w:webHidden/>
              </w:rPr>
              <w:fldChar w:fldCharType="begin"/>
            </w:r>
            <w:r>
              <w:rPr>
                <w:noProof/>
                <w:webHidden/>
              </w:rPr>
              <w:instrText xml:space="preserve"> PAGEREF _Toc77000612 \h </w:instrText>
            </w:r>
            <w:r>
              <w:rPr>
                <w:noProof/>
                <w:webHidden/>
              </w:rPr>
            </w:r>
            <w:r>
              <w:rPr>
                <w:noProof/>
                <w:webHidden/>
              </w:rPr>
              <w:fldChar w:fldCharType="separate"/>
            </w:r>
            <w:r>
              <w:rPr>
                <w:noProof/>
                <w:webHidden/>
              </w:rPr>
              <w:t>15</w:t>
            </w:r>
            <w:r>
              <w:rPr>
                <w:noProof/>
                <w:webHidden/>
              </w:rPr>
              <w:fldChar w:fldCharType="end"/>
            </w:r>
          </w:hyperlink>
        </w:p>
        <w:p w:rsidR="00885A39" w:rsidRDefault="00885A39">
          <w:pPr>
            <w:pStyle w:val="TOC1"/>
            <w:tabs>
              <w:tab w:val="left" w:pos="440"/>
              <w:tab w:val="right" w:leader="dot" w:pos="9063"/>
            </w:tabs>
            <w:rPr>
              <w:rFonts w:eastAsiaTheme="minorEastAsia"/>
              <w:noProof/>
            </w:rPr>
          </w:pPr>
          <w:hyperlink w:anchor="_Toc77000613" w:history="1">
            <w:r w:rsidRPr="00190E24">
              <w:rPr>
                <w:rStyle w:val="Hyperlink"/>
                <w:noProof/>
              </w:rPr>
              <w:t>6</w:t>
            </w:r>
            <w:r>
              <w:rPr>
                <w:rFonts w:eastAsiaTheme="minorEastAsia"/>
                <w:noProof/>
              </w:rPr>
              <w:tab/>
            </w:r>
            <w:r w:rsidRPr="00190E24">
              <w:rPr>
                <w:rStyle w:val="Hyperlink"/>
                <w:noProof/>
              </w:rPr>
              <w:t>How did the abstracts and the keywords appear?</w:t>
            </w:r>
            <w:r>
              <w:rPr>
                <w:noProof/>
                <w:webHidden/>
              </w:rPr>
              <w:tab/>
            </w:r>
            <w:r>
              <w:rPr>
                <w:noProof/>
                <w:webHidden/>
              </w:rPr>
              <w:fldChar w:fldCharType="begin"/>
            </w:r>
            <w:r>
              <w:rPr>
                <w:noProof/>
                <w:webHidden/>
              </w:rPr>
              <w:instrText xml:space="preserve"> PAGEREF _Toc77000613 \h </w:instrText>
            </w:r>
            <w:r>
              <w:rPr>
                <w:noProof/>
                <w:webHidden/>
              </w:rPr>
            </w:r>
            <w:r>
              <w:rPr>
                <w:noProof/>
                <w:webHidden/>
              </w:rPr>
              <w:fldChar w:fldCharType="separate"/>
            </w:r>
            <w:r>
              <w:rPr>
                <w:noProof/>
                <w:webHidden/>
              </w:rPr>
              <w:t>17</w:t>
            </w:r>
            <w:r>
              <w:rPr>
                <w:noProof/>
                <w:webHidden/>
              </w:rPr>
              <w:fldChar w:fldCharType="end"/>
            </w:r>
          </w:hyperlink>
        </w:p>
        <w:p w:rsidR="00885A39" w:rsidRDefault="00885A39">
          <w:pPr>
            <w:pStyle w:val="TOC1"/>
            <w:tabs>
              <w:tab w:val="left" w:pos="440"/>
              <w:tab w:val="right" w:leader="dot" w:pos="9063"/>
            </w:tabs>
            <w:rPr>
              <w:rFonts w:eastAsiaTheme="minorEastAsia"/>
              <w:noProof/>
            </w:rPr>
          </w:pPr>
          <w:hyperlink w:anchor="_Toc77000614" w:history="1">
            <w:r w:rsidRPr="00190E24">
              <w:rPr>
                <w:rStyle w:val="Hyperlink"/>
                <w:noProof/>
              </w:rPr>
              <w:t>7</w:t>
            </w:r>
            <w:r>
              <w:rPr>
                <w:rFonts w:eastAsiaTheme="minorEastAsia"/>
                <w:noProof/>
              </w:rPr>
              <w:tab/>
            </w:r>
            <w:r w:rsidRPr="00190E24">
              <w:rPr>
                <w:rStyle w:val="Hyperlink"/>
                <w:noProof/>
              </w:rPr>
              <w:t>Extracting the information from the PDF file</w:t>
            </w:r>
            <w:r>
              <w:rPr>
                <w:noProof/>
                <w:webHidden/>
              </w:rPr>
              <w:tab/>
            </w:r>
            <w:r>
              <w:rPr>
                <w:noProof/>
                <w:webHidden/>
              </w:rPr>
              <w:fldChar w:fldCharType="begin"/>
            </w:r>
            <w:r>
              <w:rPr>
                <w:noProof/>
                <w:webHidden/>
              </w:rPr>
              <w:instrText xml:space="preserve"> PAGEREF _Toc77000614 \h </w:instrText>
            </w:r>
            <w:r>
              <w:rPr>
                <w:noProof/>
                <w:webHidden/>
              </w:rPr>
            </w:r>
            <w:r>
              <w:rPr>
                <w:noProof/>
                <w:webHidden/>
              </w:rPr>
              <w:fldChar w:fldCharType="separate"/>
            </w:r>
            <w:r>
              <w:rPr>
                <w:noProof/>
                <w:webHidden/>
              </w:rPr>
              <w:t>18</w:t>
            </w:r>
            <w:r>
              <w:rPr>
                <w:noProof/>
                <w:webHidden/>
              </w:rPr>
              <w:fldChar w:fldCharType="end"/>
            </w:r>
          </w:hyperlink>
        </w:p>
        <w:p w:rsidR="00885A39" w:rsidRDefault="00885A39">
          <w:pPr>
            <w:pStyle w:val="TOC1"/>
            <w:tabs>
              <w:tab w:val="left" w:pos="440"/>
              <w:tab w:val="right" w:leader="dot" w:pos="9063"/>
            </w:tabs>
            <w:rPr>
              <w:rFonts w:eastAsiaTheme="minorEastAsia"/>
              <w:noProof/>
            </w:rPr>
          </w:pPr>
          <w:hyperlink w:anchor="_Toc77000615" w:history="1">
            <w:r w:rsidRPr="00190E24">
              <w:rPr>
                <w:rStyle w:val="Hyperlink"/>
                <w:noProof/>
              </w:rPr>
              <w:t>8</w:t>
            </w:r>
            <w:r>
              <w:rPr>
                <w:rFonts w:eastAsiaTheme="minorEastAsia"/>
                <w:noProof/>
              </w:rPr>
              <w:tab/>
            </w:r>
            <w:r w:rsidRPr="00190E24">
              <w:rPr>
                <w:rStyle w:val="Hyperlink"/>
                <w:noProof/>
              </w:rPr>
              <w:t>What can we do with this event.json file?</w:t>
            </w:r>
            <w:r>
              <w:rPr>
                <w:noProof/>
                <w:webHidden/>
              </w:rPr>
              <w:tab/>
            </w:r>
            <w:r>
              <w:rPr>
                <w:noProof/>
                <w:webHidden/>
              </w:rPr>
              <w:fldChar w:fldCharType="begin"/>
            </w:r>
            <w:r>
              <w:rPr>
                <w:noProof/>
                <w:webHidden/>
              </w:rPr>
              <w:instrText xml:space="preserve"> PAGEREF _Toc77000615 \h </w:instrText>
            </w:r>
            <w:r>
              <w:rPr>
                <w:noProof/>
                <w:webHidden/>
              </w:rPr>
            </w:r>
            <w:r>
              <w:rPr>
                <w:noProof/>
                <w:webHidden/>
              </w:rPr>
              <w:fldChar w:fldCharType="separate"/>
            </w:r>
            <w:r>
              <w:rPr>
                <w:noProof/>
                <w:webHidden/>
              </w:rPr>
              <w:t>20</w:t>
            </w:r>
            <w:r>
              <w:rPr>
                <w:noProof/>
                <w:webHidden/>
              </w:rPr>
              <w:fldChar w:fldCharType="end"/>
            </w:r>
          </w:hyperlink>
        </w:p>
        <w:p w:rsidR="00885A39" w:rsidRDefault="00885A39">
          <w:pPr>
            <w:pStyle w:val="TOC1"/>
            <w:tabs>
              <w:tab w:val="left" w:pos="440"/>
              <w:tab w:val="right" w:leader="dot" w:pos="9063"/>
            </w:tabs>
            <w:rPr>
              <w:rFonts w:eastAsiaTheme="minorEastAsia"/>
              <w:noProof/>
            </w:rPr>
          </w:pPr>
          <w:hyperlink w:anchor="_Toc77000616" w:history="1">
            <w:r w:rsidRPr="00190E24">
              <w:rPr>
                <w:rStyle w:val="Hyperlink"/>
                <w:noProof/>
              </w:rPr>
              <w:t>9</w:t>
            </w:r>
            <w:r>
              <w:rPr>
                <w:rFonts w:eastAsiaTheme="minorEastAsia"/>
                <w:noProof/>
              </w:rPr>
              <w:tab/>
            </w:r>
            <w:r w:rsidRPr="00190E24">
              <w:rPr>
                <w:rStyle w:val="Hyperlink"/>
                <w:noProof/>
              </w:rPr>
              <w:t>Actual example</w:t>
            </w:r>
            <w:r>
              <w:rPr>
                <w:noProof/>
                <w:webHidden/>
              </w:rPr>
              <w:tab/>
            </w:r>
            <w:r>
              <w:rPr>
                <w:noProof/>
                <w:webHidden/>
              </w:rPr>
              <w:fldChar w:fldCharType="begin"/>
            </w:r>
            <w:r>
              <w:rPr>
                <w:noProof/>
                <w:webHidden/>
              </w:rPr>
              <w:instrText xml:space="preserve"> PAGEREF _Toc77000616 \h </w:instrText>
            </w:r>
            <w:r>
              <w:rPr>
                <w:noProof/>
                <w:webHidden/>
              </w:rPr>
            </w:r>
            <w:r>
              <w:rPr>
                <w:noProof/>
                <w:webHidden/>
              </w:rPr>
              <w:fldChar w:fldCharType="separate"/>
            </w:r>
            <w:r>
              <w:rPr>
                <w:noProof/>
                <w:webHidden/>
              </w:rPr>
              <w:t>26</w:t>
            </w:r>
            <w:r>
              <w:rPr>
                <w:noProof/>
                <w:webHidden/>
              </w:rPr>
              <w:fldChar w:fldCharType="end"/>
            </w:r>
          </w:hyperlink>
        </w:p>
        <w:p w:rsidR="00885A39" w:rsidRDefault="00885A39">
          <w:pPr>
            <w:pStyle w:val="TOC1"/>
            <w:tabs>
              <w:tab w:val="left" w:pos="660"/>
              <w:tab w:val="right" w:leader="dot" w:pos="9063"/>
            </w:tabs>
            <w:rPr>
              <w:rFonts w:eastAsiaTheme="minorEastAsia"/>
              <w:noProof/>
            </w:rPr>
          </w:pPr>
          <w:hyperlink w:anchor="_Toc77000617" w:history="1">
            <w:r w:rsidRPr="00190E24">
              <w:rPr>
                <w:rStyle w:val="Hyperlink"/>
                <w:noProof/>
              </w:rPr>
              <w:t>10</w:t>
            </w:r>
            <w:r>
              <w:rPr>
                <w:rFonts w:eastAsiaTheme="minorEastAsia"/>
                <w:noProof/>
              </w:rPr>
              <w:tab/>
            </w:r>
            <w:r w:rsidRPr="00190E24">
              <w:rPr>
                <w:rStyle w:val="Hyperlink"/>
                <w:noProof/>
              </w:rPr>
              <w:t>Change in how to enter the abstracts in LaTeX</w:t>
            </w:r>
            <w:r>
              <w:rPr>
                <w:noProof/>
                <w:webHidden/>
              </w:rPr>
              <w:tab/>
            </w:r>
            <w:r>
              <w:rPr>
                <w:noProof/>
                <w:webHidden/>
              </w:rPr>
              <w:fldChar w:fldCharType="begin"/>
            </w:r>
            <w:r>
              <w:rPr>
                <w:noProof/>
                <w:webHidden/>
              </w:rPr>
              <w:instrText xml:space="preserve"> PAGEREF _Toc77000617 \h </w:instrText>
            </w:r>
            <w:r>
              <w:rPr>
                <w:noProof/>
                <w:webHidden/>
              </w:rPr>
            </w:r>
            <w:r>
              <w:rPr>
                <w:noProof/>
                <w:webHidden/>
              </w:rPr>
              <w:fldChar w:fldCharType="separate"/>
            </w:r>
            <w:r>
              <w:rPr>
                <w:noProof/>
                <w:webHidden/>
              </w:rPr>
              <w:t>29</w:t>
            </w:r>
            <w:r>
              <w:rPr>
                <w:noProof/>
                <w:webHidden/>
              </w:rPr>
              <w:fldChar w:fldCharType="end"/>
            </w:r>
          </w:hyperlink>
        </w:p>
        <w:p w:rsidR="00885A39" w:rsidRDefault="00885A39">
          <w:pPr>
            <w:pStyle w:val="TOC1"/>
            <w:tabs>
              <w:tab w:val="left" w:pos="660"/>
              <w:tab w:val="right" w:leader="dot" w:pos="9063"/>
            </w:tabs>
            <w:rPr>
              <w:rFonts w:eastAsiaTheme="minorEastAsia"/>
              <w:noProof/>
            </w:rPr>
          </w:pPr>
          <w:hyperlink w:anchor="_Toc77000618" w:history="1">
            <w:r w:rsidRPr="00190E24">
              <w:rPr>
                <w:rStyle w:val="Hyperlink"/>
                <w:noProof/>
              </w:rPr>
              <w:t>11</w:t>
            </w:r>
            <w:r>
              <w:rPr>
                <w:rFonts w:eastAsiaTheme="minorEastAsia"/>
                <w:noProof/>
              </w:rPr>
              <w:tab/>
            </w:r>
            <w:r w:rsidRPr="00190E24">
              <w:rPr>
                <w:rStyle w:val="Hyperlink"/>
                <w:noProof/>
              </w:rPr>
              <w:t>Adding keywords and PDF meta data</w:t>
            </w:r>
            <w:r>
              <w:rPr>
                <w:noProof/>
                <w:webHidden/>
              </w:rPr>
              <w:tab/>
            </w:r>
            <w:r>
              <w:rPr>
                <w:noProof/>
                <w:webHidden/>
              </w:rPr>
              <w:fldChar w:fldCharType="begin"/>
            </w:r>
            <w:r>
              <w:rPr>
                <w:noProof/>
                <w:webHidden/>
              </w:rPr>
              <w:instrText xml:space="preserve"> PAGEREF _Toc77000618 \h </w:instrText>
            </w:r>
            <w:r>
              <w:rPr>
                <w:noProof/>
                <w:webHidden/>
              </w:rPr>
            </w:r>
            <w:r>
              <w:rPr>
                <w:noProof/>
                <w:webHidden/>
              </w:rPr>
              <w:fldChar w:fldCharType="separate"/>
            </w:r>
            <w:r>
              <w:rPr>
                <w:noProof/>
                <w:webHidden/>
              </w:rPr>
              <w:t>30</w:t>
            </w:r>
            <w:r>
              <w:rPr>
                <w:noProof/>
                <w:webHidden/>
              </w:rPr>
              <w:fldChar w:fldCharType="end"/>
            </w:r>
          </w:hyperlink>
        </w:p>
        <w:p w:rsidR="00885A39" w:rsidRDefault="00885A39">
          <w:pPr>
            <w:pStyle w:val="TOC1"/>
            <w:tabs>
              <w:tab w:val="left" w:pos="660"/>
              <w:tab w:val="right" w:leader="dot" w:pos="9063"/>
            </w:tabs>
            <w:rPr>
              <w:rFonts w:eastAsiaTheme="minorEastAsia"/>
              <w:noProof/>
            </w:rPr>
          </w:pPr>
          <w:hyperlink w:anchor="_Toc77000619" w:history="1">
            <w:r w:rsidRPr="00190E24">
              <w:rPr>
                <w:rStyle w:val="Hyperlink"/>
                <w:noProof/>
              </w:rPr>
              <w:t>12</w:t>
            </w:r>
            <w:r>
              <w:rPr>
                <w:rFonts w:eastAsiaTheme="minorEastAsia"/>
                <w:noProof/>
              </w:rPr>
              <w:tab/>
            </w:r>
            <w:r w:rsidRPr="00190E24">
              <w:rPr>
                <w:rStyle w:val="Hyperlink"/>
                <w:noProof/>
              </w:rPr>
              <w:t>Other variants of the JSON_to_calendar.py</w:t>
            </w:r>
            <w:r>
              <w:rPr>
                <w:noProof/>
                <w:webHidden/>
              </w:rPr>
              <w:tab/>
            </w:r>
            <w:r>
              <w:rPr>
                <w:noProof/>
                <w:webHidden/>
              </w:rPr>
              <w:fldChar w:fldCharType="begin"/>
            </w:r>
            <w:r>
              <w:rPr>
                <w:noProof/>
                <w:webHidden/>
              </w:rPr>
              <w:instrText xml:space="preserve"> PAGEREF _Toc77000619 \h </w:instrText>
            </w:r>
            <w:r>
              <w:rPr>
                <w:noProof/>
                <w:webHidden/>
              </w:rPr>
            </w:r>
            <w:r>
              <w:rPr>
                <w:noProof/>
                <w:webHidden/>
              </w:rPr>
              <w:fldChar w:fldCharType="separate"/>
            </w:r>
            <w:r>
              <w:rPr>
                <w:noProof/>
                <w:webHidden/>
              </w:rPr>
              <w:t>35</w:t>
            </w:r>
            <w:r>
              <w:rPr>
                <w:noProof/>
                <w:webHidden/>
              </w:rPr>
              <w:fldChar w:fldCharType="end"/>
            </w:r>
          </w:hyperlink>
        </w:p>
        <w:p w:rsidR="00885A39" w:rsidRDefault="00885A39">
          <w:pPr>
            <w:pStyle w:val="TOC1"/>
            <w:tabs>
              <w:tab w:val="left" w:pos="660"/>
              <w:tab w:val="right" w:leader="dot" w:pos="9063"/>
            </w:tabs>
            <w:rPr>
              <w:rFonts w:eastAsiaTheme="minorEastAsia"/>
              <w:noProof/>
            </w:rPr>
          </w:pPr>
          <w:hyperlink w:anchor="_Toc77000620" w:history="1">
            <w:r w:rsidRPr="00190E24">
              <w:rPr>
                <w:rStyle w:val="Hyperlink"/>
                <w:noProof/>
              </w:rPr>
              <w:t>13</w:t>
            </w:r>
            <w:r>
              <w:rPr>
                <w:rFonts w:eastAsiaTheme="minorEastAsia"/>
                <w:noProof/>
              </w:rPr>
              <w:tab/>
            </w:r>
            <w:r w:rsidRPr="00190E24">
              <w:rPr>
                <w:rStyle w:val="Hyperlink"/>
                <w:noProof/>
              </w:rPr>
              <w:t>Making and applying covers</w:t>
            </w:r>
            <w:r>
              <w:rPr>
                <w:noProof/>
                <w:webHidden/>
              </w:rPr>
              <w:tab/>
            </w:r>
            <w:r>
              <w:rPr>
                <w:noProof/>
                <w:webHidden/>
              </w:rPr>
              <w:fldChar w:fldCharType="begin"/>
            </w:r>
            <w:r>
              <w:rPr>
                <w:noProof/>
                <w:webHidden/>
              </w:rPr>
              <w:instrText xml:space="preserve"> PAGEREF _Toc77000620 \h </w:instrText>
            </w:r>
            <w:r>
              <w:rPr>
                <w:noProof/>
                <w:webHidden/>
              </w:rPr>
            </w:r>
            <w:r>
              <w:rPr>
                <w:noProof/>
                <w:webHidden/>
              </w:rPr>
              <w:fldChar w:fldCharType="separate"/>
            </w:r>
            <w:r>
              <w:rPr>
                <w:noProof/>
                <w:webHidden/>
              </w:rPr>
              <w:t>35</w:t>
            </w:r>
            <w:r>
              <w:rPr>
                <w:noProof/>
                <w:webHidden/>
              </w:rPr>
              <w:fldChar w:fldCharType="end"/>
            </w:r>
          </w:hyperlink>
        </w:p>
        <w:p w:rsidR="00885A39" w:rsidRDefault="00885A39">
          <w:pPr>
            <w:pStyle w:val="TOC1"/>
            <w:tabs>
              <w:tab w:val="left" w:pos="660"/>
              <w:tab w:val="right" w:leader="dot" w:pos="9063"/>
            </w:tabs>
            <w:rPr>
              <w:rFonts w:eastAsiaTheme="minorEastAsia"/>
              <w:noProof/>
            </w:rPr>
          </w:pPr>
          <w:hyperlink w:anchor="_Toc77000621" w:history="1">
            <w:r w:rsidRPr="00190E24">
              <w:rPr>
                <w:rStyle w:val="Hyperlink"/>
                <w:noProof/>
              </w:rPr>
              <w:t>14</w:t>
            </w:r>
            <w:r>
              <w:rPr>
                <w:rFonts w:eastAsiaTheme="minorEastAsia"/>
                <w:noProof/>
              </w:rPr>
              <w:tab/>
            </w:r>
            <w:r w:rsidRPr="00190E24">
              <w:rPr>
                <w:rStyle w:val="Hyperlink"/>
                <w:noProof/>
              </w:rPr>
              <w:t>JSON to MODS file</w:t>
            </w:r>
            <w:r>
              <w:rPr>
                <w:noProof/>
                <w:webHidden/>
              </w:rPr>
              <w:tab/>
            </w:r>
            <w:r>
              <w:rPr>
                <w:noProof/>
                <w:webHidden/>
              </w:rPr>
              <w:fldChar w:fldCharType="begin"/>
            </w:r>
            <w:r>
              <w:rPr>
                <w:noProof/>
                <w:webHidden/>
              </w:rPr>
              <w:instrText xml:space="preserve"> PAGEREF _Toc77000621 \h </w:instrText>
            </w:r>
            <w:r>
              <w:rPr>
                <w:noProof/>
                <w:webHidden/>
              </w:rPr>
            </w:r>
            <w:r>
              <w:rPr>
                <w:noProof/>
                <w:webHidden/>
              </w:rPr>
              <w:fldChar w:fldCharType="separate"/>
            </w:r>
            <w:r>
              <w:rPr>
                <w:noProof/>
                <w:webHidden/>
              </w:rPr>
              <w:t>36</w:t>
            </w:r>
            <w:r>
              <w:rPr>
                <w:noProof/>
                <w:webHidden/>
              </w:rPr>
              <w:fldChar w:fldCharType="end"/>
            </w:r>
          </w:hyperlink>
        </w:p>
        <w:p w:rsidR="00885A39" w:rsidRDefault="00885A39">
          <w:pPr>
            <w:pStyle w:val="TOC2"/>
            <w:tabs>
              <w:tab w:val="left" w:pos="880"/>
              <w:tab w:val="right" w:leader="dot" w:pos="9063"/>
            </w:tabs>
            <w:rPr>
              <w:rFonts w:eastAsiaTheme="minorEastAsia"/>
              <w:noProof/>
            </w:rPr>
          </w:pPr>
          <w:hyperlink w:anchor="_Toc77000622" w:history="1">
            <w:r w:rsidRPr="00190E24">
              <w:rPr>
                <w:rStyle w:val="Hyperlink"/>
                <w:noProof/>
              </w:rPr>
              <w:t>14.1</w:t>
            </w:r>
            <w:r>
              <w:rPr>
                <w:rFonts w:eastAsiaTheme="minorEastAsia"/>
                <w:noProof/>
              </w:rPr>
              <w:tab/>
            </w:r>
            <w:r w:rsidRPr="00190E24">
              <w:rPr>
                <w:rStyle w:val="Hyperlink"/>
                <w:noProof/>
              </w:rPr>
              <w:t>Example</w:t>
            </w:r>
            <w:r>
              <w:rPr>
                <w:noProof/>
                <w:webHidden/>
              </w:rPr>
              <w:tab/>
            </w:r>
            <w:r>
              <w:rPr>
                <w:noProof/>
                <w:webHidden/>
              </w:rPr>
              <w:fldChar w:fldCharType="begin"/>
            </w:r>
            <w:r>
              <w:rPr>
                <w:noProof/>
                <w:webHidden/>
              </w:rPr>
              <w:instrText xml:space="preserve"> PAGEREF _Toc77000622 \h </w:instrText>
            </w:r>
            <w:r>
              <w:rPr>
                <w:noProof/>
                <w:webHidden/>
              </w:rPr>
            </w:r>
            <w:r>
              <w:rPr>
                <w:noProof/>
                <w:webHidden/>
              </w:rPr>
              <w:fldChar w:fldCharType="separate"/>
            </w:r>
            <w:r>
              <w:rPr>
                <w:noProof/>
                <w:webHidden/>
              </w:rPr>
              <w:t>36</w:t>
            </w:r>
            <w:r>
              <w:rPr>
                <w:noProof/>
                <w:webHidden/>
              </w:rPr>
              <w:fldChar w:fldCharType="end"/>
            </w:r>
          </w:hyperlink>
        </w:p>
        <w:p w:rsidR="00885A39" w:rsidRDefault="00885A39">
          <w:pPr>
            <w:pStyle w:val="TOC2"/>
            <w:tabs>
              <w:tab w:val="left" w:pos="880"/>
              <w:tab w:val="right" w:leader="dot" w:pos="9063"/>
            </w:tabs>
            <w:rPr>
              <w:rFonts w:eastAsiaTheme="minorEastAsia"/>
              <w:noProof/>
            </w:rPr>
          </w:pPr>
          <w:hyperlink w:anchor="_Toc77000623" w:history="1">
            <w:r w:rsidRPr="00190E24">
              <w:rPr>
                <w:rStyle w:val="Hyperlink"/>
                <w:noProof/>
              </w:rPr>
              <w:t>14.2</w:t>
            </w:r>
            <w:r>
              <w:rPr>
                <w:rFonts w:eastAsiaTheme="minorEastAsia"/>
                <w:noProof/>
              </w:rPr>
              <w:tab/>
            </w:r>
            <w:r w:rsidRPr="00190E24">
              <w:rPr>
                <w:rStyle w:val="Hyperlink"/>
                <w:noProof/>
              </w:rPr>
              <w:t>Limitations</w:t>
            </w:r>
            <w:r>
              <w:rPr>
                <w:noProof/>
                <w:webHidden/>
              </w:rPr>
              <w:tab/>
            </w:r>
            <w:r>
              <w:rPr>
                <w:noProof/>
                <w:webHidden/>
              </w:rPr>
              <w:fldChar w:fldCharType="begin"/>
            </w:r>
            <w:r>
              <w:rPr>
                <w:noProof/>
                <w:webHidden/>
              </w:rPr>
              <w:instrText xml:space="preserve"> PAGEREF _Toc77000623 \h </w:instrText>
            </w:r>
            <w:r>
              <w:rPr>
                <w:noProof/>
                <w:webHidden/>
              </w:rPr>
            </w:r>
            <w:r>
              <w:rPr>
                <w:noProof/>
                <w:webHidden/>
              </w:rPr>
              <w:fldChar w:fldCharType="separate"/>
            </w:r>
            <w:r>
              <w:rPr>
                <w:noProof/>
                <w:webHidden/>
              </w:rPr>
              <w:t>49</w:t>
            </w:r>
            <w:r>
              <w:rPr>
                <w:noProof/>
                <w:webHidden/>
              </w:rPr>
              <w:fldChar w:fldCharType="end"/>
            </w:r>
          </w:hyperlink>
        </w:p>
        <w:p w:rsidR="00885A39" w:rsidRDefault="00885A39">
          <w:pPr>
            <w:pStyle w:val="TOC2"/>
            <w:tabs>
              <w:tab w:val="left" w:pos="880"/>
              <w:tab w:val="right" w:leader="dot" w:pos="9063"/>
            </w:tabs>
            <w:rPr>
              <w:rFonts w:eastAsiaTheme="minorEastAsia"/>
              <w:noProof/>
            </w:rPr>
          </w:pPr>
          <w:hyperlink w:anchor="_Toc77000624" w:history="1">
            <w:r w:rsidRPr="00190E24">
              <w:rPr>
                <w:rStyle w:val="Hyperlink"/>
                <w:noProof/>
              </w:rPr>
              <w:t>14.3</w:t>
            </w:r>
            <w:r>
              <w:rPr>
                <w:rFonts w:eastAsiaTheme="minorEastAsia"/>
                <w:noProof/>
              </w:rPr>
              <w:tab/>
            </w:r>
            <w:r w:rsidRPr="00190E24">
              <w:rPr>
                <w:rStyle w:val="Hyperlink"/>
                <w:noProof/>
              </w:rPr>
              <w:t>Limitations overcome</w:t>
            </w:r>
            <w:r>
              <w:rPr>
                <w:noProof/>
                <w:webHidden/>
              </w:rPr>
              <w:tab/>
            </w:r>
            <w:r>
              <w:rPr>
                <w:noProof/>
                <w:webHidden/>
              </w:rPr>
              <w:fldChar w:fldCharType="begin"/>
            </w:r>
            <w:r>
              <w:rPr>
                <w:noProof/>
                <w:webHidden/>
              </w:rPr>
              <w:instrText xml:space="preserve"> PAGEREF _Toc77000624 \h </w:instrText>
            </w:r>
            <w:r>
              <w:rPr>
                <w:noProof/>
                <w:webHidden/>
              </w:rPr>
            </w:r>
            <w:r>
              <w:rPr>
                <w:noProof/>
                <w:webHidden/>
              </w:rPr>
              <w:fldChar w:fldCharType="separate"/>
            </w:r>
            <w:r>
              <w:rPr>
                <w:noProof/>
                <w:webHidden/>
              </w:rPr>
              <w:t>50</w:t>
            </w:r>
            <w:r>
              <w:rPr>
                <w:noProof/>
                <w:webHidden/>
              </w:rPr>
              <w:fldChar w:fldCharType="end"/>
            </w:r>
          </w:hyperlink>
        </w:p>
        <w:p w:rsidR="00885A39" w:rsidRDefault="00885A39">
          <w:pPr>
            <w:pStyle w:val="TOC3"/>
            <w:tabs>
              <w:tab w:val="left" w:pos="1320"/>
              <w:tab w:val="right" w:leader="dot" w:pos="9063"/>
            </w:tabs>
            <w:rPr>
              <w:rFonts w:eastAsiaTheme="minorEastAsia"/>
              <w:noProof/>
            </w:rPr>
          </w:pPr>
          <w:hyperlink w:anchor="_Toc77000625" w:history="1">
            <w:r w:rsidRPr="00190E24">
              <w:rPr>
                <w:rStyle w:val="Hyperlink"/>
                <w:noProof/>
              </w:rPr>
              <w:t>14.3.1</w:t>
            </w:r>
            <w:r>
              <w:rPr>
                <w:rFonts w:eastAsiaTheme="minorEastAsia"/>
                <w:noProof/>
              </w:rPr>
              <w:tab/>
            </w:r>
            <w:r w:rsidRPr="00190E24">
              <w:rPr>
                <w:rStyle w:val="Hyperlink"/>
                <w:noProof/>
              </w:rPr>
              <w:t>Entering number in series</w:t>
            </w:r>
            <w:r>
              <w:rPr>
                <w:noProof/>
                <w:webHidden/>
              </w:rPr>
              <w:tab/>
            </w:r>
            <w:r>
              <w:rPr>
                <w:noProof/>
                <w:webHidden/>
              </w:rPr>
              <w:fldChar w:fldCharType="begin"/>
            </w:r>
            <w:r>
              <w:rPr>
                <w:noProof/>
                <w:webHidden/>
              </w:rPr>
              <w:instrText xml:space="preserve"> PAGEREF _Toc77000625 \h </w:instrText>
            </w:r>
            <w:r>
              <w:rPr>
                <w:noProof/>
                <w:webHidden/>
              </w:rPr>
            </w:r>
            <w:r>
              <w:rPr>
                <w:noProof/>
                <w:webHidden/>
              </w:rPr>
              <w:fldChar w:fldCharType="separate"/>
            </w:r>
            <w:r>
              <w:rPr>
                <w:noProof/>
                <w:webHidden/>
              </w:rPr>
              <w:t>50</w:t>
            </w:r>
            <w:r>
              <w:rPr>
                <w:noProof/>
                <w:webHidden/>
              </w:rPr>
              <w:fldChar w:fldCharType="end"/>
            </w:r>
          </w:hyperlink>
        </w:p>
        <w:p w:rsidR="00885A39" w:rsidRDefault="00885A39">
          <w:pPr>
            <w:pStyle w:val="TOC3"/>
            <w:tabs>
              <w:tab w:val="left" w:pos="1320"/>
              <w:tab w:val="right" w:leader="dot" w:pos="9063"/>
            </w:tabs>
            <w:rPr>
              <w:rFonts w:eastAsiaTheme="minorEastAsia"/>
              <w:noProof/>
            </w:rPr>
          </w:pPr>
          <w:hyperlink w:anchor="_Toc77000626" w:history="1">
            <w:r w:rsidRPr="00190E24">
              <w:rPr>
                <w:rStyle w:val="Hyperlink"/>
                <w:noProof/>
              </w:rPr>
              <w:t>14.3.2</w:t>
            </w:r>
            <w:r>
              <w:rPr>
                <w:rFonts w:eastAsiaTheme="minorEastAsia"/>
                <w:noProof/>
              </w:rPr>
              <w:tab/>
            </w:r>
            <w:r w:rsidRPr="00190E24">
              <w:rPr>
                <w:rStyle w:val="Hyperlink"/>
                <w:noProof/>
              </w:rPr>
              <w:t>Including KTH affiliations</w:t>
            </w:r>
            <w:r>
              <w:rPr>
                <w:noProof/>
                <w:webHidden/>
              </w:rPr>
              <w:tab/>
            </w:r>
            <w:r>
              <w:rPr>
                <w:noProof/>
                <w:webHidden/>
              </w:rPr>
              <w:fldChar w:fldCharType="begin"/>
            </w:r>
            <w:r>
              <w:rPr>
                <w:noProof/>
                <w:webHidden/>
              </w:rPr>
              <w:instrText xml:space="preserve"> PAGEREF _Toc77000626 \h </w:instrText>
            </w:r>
            <w:r>
              <w:rPr>
                <w:noProof/>
                <w:webHidden/>
              </w:rPr>
            </w:r>
            <w:r>
              <w:rPr>
                <w:noProof/>
                <w:webHidden/>
              </w:rPr>
              <w:fldChar w:fldCharType="separate"/>
            </w:r>
            <w:r>
              <w:rPr>
                <w:noProof/>
                <w:webHidden/>
              </w:rPr>
              <w:t>50</w:t>
            </w:r>
            <w:r>
              <w:rPr>
                <w:noProof/>
                <w:webHidden/>
              </w:rPr>
              <w:fldChar w:fldCharType="end"/>
            </w:r>
          </w:hyperlink>
        </w:p>
        <w:p w:rsidR="00885A39" w:rsidRDefault="00885A39">
          <w:pPr>
            <w:pStyle w:val="TOC1"/>
            <w:tabs>
              <w:tab w:val="left" w:pos="660"/>
              <w:tab w:val="right" w:leader="dot" w:pos="9063"/>
            </w:tabs>
            <w:rPr>
              <w:rFonts w:eastAsiaTheme="minorEastAsia"/>
              <w:noProof/>
            </w:rPr>
          </w:pPr>
          <w:hyperlink w:anchor="_Toc77000627" w:history="1">
            <w:r w:rsidRPr="00190E24">
              <w:rPr>
                <w:rStyle w:val="Hyperlink"/>
                <w:noProof/>
              </w:rPr>
              <w:t>15</w:t>
            </w:r>
            <w:r>
              <w:rPr>
                <w:rFonts w:eastAsiaTheme="minorEastAsia"/>
                <w:noProof/>
              </w:rPr>
              <w:tab/>
            </w:r>
            <w:r w:rsidRPr="00190E24">
              <w:rPr>
                <w:rStyle w:val="Hyperlink"/>
                <w:noProof/>
              </w:rPr>
              <w:t>Some enhancements</w:t>
            </w:r>
            <w:r>
              <w:rPr>
                <w:noProof/>
                <w:webHidden/>
              </w:rPr>
              <w:tab/>
            </w:r>
            <w:r>
              <w:rPr>
                <w:noProof/>
                <w:webHidden/>
              </w:rPr>
              <w:fldChar w:fldCharType="begin"/>
            </w:r>
            <w:r>
              <w:rPr>
                <w:noProof/>
                <w:webHidden/>
              </w:rPr>
              <w:instrText xml:space="preserve"> PAGEREF _Toc77000627 \h </w:instrText>
            </w:r>
            <w:r>
              <w:rPr>
                <w:noProof/>
                <w:webHidden/>
              </w:rPr>
            </w:r>
            <w:r>
              <w:rPr>
                <w:noProof/>
                <w:webHidden/>
              </w:rPr>
              <w:fldChar w:fldCharType="separate"/>
            </w:r>
            <w:r>
              <w:rPr>
                <w:noProof/>
                <w:webHidden/>
              </w:rPr>
              <w:t>55</w:t>
            </w:r>
            <w:r>
              <w:rPr>
                <w:noProof/>
                <w:webHidden/>
              </w:rPr>
              <w:fldChar w:fldCharType="end"/>
            </w:r>
          </w:hyperlink>
        </w:p>
        <w:p w:rsidR="00885A39" w:rsidRDefault="00885A39">
          <w:pPr>
            <w:pStyle w:val="TOC2"/>
            <w:tabs>
              <w:tab w:val="left" w:pos="880"/>
              <w:tab w:val="right" w:leader="dot" w:pos="9063"/>
            </w:tabs>
            <w:rPr>
              <w:rFonts w:eastAsiaTheme="minorEastAsia"/>
              <w:noProof/>
            </w:rPr>
          </w:pPr>
          <w:hyperlink w:anchor="_Toc77000628" w:history="1">
            <w:r w:rsidRPr="00190E24">
              <w:rPr>
                <w:rStyle w:val="Hyperlink"/>
                <w:noProof/>
              </w:rPr>
              <w:t>15.1</w:t>
            </w:r>
            <w:r>
              <w:rPr>
                <w:rFonts w:eastAsiaTheme="minorEastAsia"/>
                <w:noProof/>
              </w:rPr>
              <w:tab/>
            </w:r>
            <w:r w:rsidRPr="00190E24">
              <w:rPr>
                <w:rStyle w:val="Hyperlink"/>
                <w:noProof/>
              </w:rPr>
              <w:t>Enhancements to template and supporting programs</w:t>
            </w:r>
            <w:r>
              <w:rPr>
                <w:noProof/>
                <w:webHidden/>
              </w:rPr>
              <w:tab/>
            </w:r>
            <w:r>
              <w:rPr>
                <w:noProof/>
                <w:webHidden/>
              </w:rPr>
              <w:fldChar w:fldCharType="begin"/>
            </w:r>
            <w:r>
              <w:rPr>
                <w:noProof/>
                <w:webHidden/>
              </w:rPr>
              <w:instrText xml:space="preserve"> PAGEREF _Toc77000628 \h </w:instrText>
            </w:r>
            <w:r>
              <w:rPr>
                <w:noProof/>
                <w:webHidden/>
              </w:rPr>
            </w:r>
            <w:r>
              <w:rPr>
                <w:noProof/>
                <w:webHidden/>
              </w:rPr>
              <w:fldChar w:fldCharType="separate"/>
            </w:r>
            <w:r>
              <w:rPr>
                <w:noProof/>
                <w:webHidden/>
              </w:rPr>
              <w:t>56</w:t>
            </w:r>
            <w:r>
              <w:rPr>
                <w:noProof/>
                <w:webHidden/>
              </w:rPr>
              <w:fldChar w:fldCharType="end"/>
            </w:r>
          </w:hyperlink>
        </w:p>
        <w:p w:rsidR="00885A39" w:rsidRDefault="00885A39">
          <w:pPr>
            <w:pStyle w:val="TOC2"/>
            <w:tabs>
              <w:tab w:val="left" w:pos="880"/>
              <w:tab w:val="right" w:leader="dot" w:pos="9063"/>
            </w:tabs>
            <w:rPr>
              <w:rFonts w:eastAsiaTheme="minorEastAsia"/>
              <w:noProof/>
            </w:rPr>
          </w:pPr>
          <w:hyperlink w:anchor="_Toc77000629" w:history="1">
            <w:r w:rsidRPr="00190E24">
              <w:rPr>
                <w:rStyle w:val="Hyperlink"/>
                <w:noProof/>
              </w:rPr>
              <w:t>15.2</w:t>
            </w:r>
            <w:r>
              <w:rPr>
                <w:rFonts w:eastAsiaTheme="minorEastAsia"/>
                <w:noProof/>
              </w:rPr>
              <w:tab/>
            </w:r>
            <w:r w:rsidRPr="00190E24">
              <w:rPr>
                <w:rStyle w:val="Hyperlink"/>
                <w:noProof/>
              </w:rPr>
              <w:t>Better support for mathematical expressions in abstracts</w:t>
            </w:r>
            <w:r>
              <w:rPr>
                <w:noProof/>
                <w:webHidden/>
              </w:rPr>
              <w:tab/>
            </w:r>
            <w:r>
              <w:rPr>
                <w:noProof/>
                <w:webHidden/>
              </w:rPr>
              <w:fldChar w:fldCharType="begin"/>
            </w:r>
            <w:r>
              <w:rPr>
                <w:noProof/>
                <w:webHidden/>
              </w:rPr>
              <w:instrText xml:space="preserve"> PAGEREF _Toc77000629 \h </w:instrText>
            </w:r>
            <w:r>
              <w:rPr>
                <w:noProof/>
                <w:webHidden/>
              </w:rPr>
            </w:r>
            <w:r>
              <w:rPr>
                <w:noProof/>
                <w:webHidden/>
              </w:rPr>
              <w:fldChar w:fldCharType="separate"/>
            </w:r>
            <w:r>
              <w:rPr>
                <w:noProof/>
                <w:webHidden/>
              </w:rPr>
              <w:t>56</w:t>
            </w:r>
            <w:r>
              <w:rPr>
                <w:noProof/>
                <w:webHidden/>
              </w:rPr>
              <w:fldChar w:fldCharType="end"/>
            </w:r>
          </w:hyperlink>
        </w:p>
        <w:p w:rsidR="00885A39" w:rsidRDefault="00885A39">
          <w:pPr>
            <w:pStyle w:val="TOC3"/>
            <w:tabs>
              <w:tab w:val="left" w:pos="1320"/>
              <w:tab w:val="right" w:leader="dot" w:pos="9063"/>
            </w:tabs>
            <w:rPr>
              <w:rFonts w:eastAsiaTheme="minorEastAsia"/>
              <w:noProof/>
            </w:rPr>
          </w:pPr>
          <w:hyperlink w:anchor="_Toc77000630" w:history="1">
            <w:r w:rsidRPr="00190E24">
              <w:rPr>
                <w:rStyle w:val="Hyperlink"/>
                <w:noProof/>
              </w:rPr>
              <w:t>15.2.1</w:t>
            </w:r>
            <w:r>
              <w:rPr>
                <w:rFonts w:eastAsiaTheme="minorEastAsia"/>
                <w:noProof/>
              </w:rPr>
              <w:tab/>
            </w:r>
            <w:r w:rsidRPr="00190E24">
              <w:rPr>
                <w:rStyle w:val="Hyperlink"/>
                <w:noProof/>
              </w:rPr>
              <w:t>Better support for mathematics in Canvas course announcement and course calendar</w:t>
            </w:r>
            <w:r>
              <w:rPr>
                <w:noProof/>
                <w:webHidden/>
              </w:rPr>
              <w:tab/>
            </w:r>
            <w:r>
              <w:rPr>
                <w:noProof/>
                <w:webHidden/>
              </w:rPr>
              <w:fldChar w:fldCharType="begin"/>
            </w:r>
            <w:r>
              <w:rPr>
                <w:noProof/>
                <w:webHidden/>
              </w:rPr>
              <w:instrText xml:space="preserve"> PAGEREF _Toc77000630 \h </w:instrText>
            </w:r>
            <w:r>
              <w:rPr>
                <w:noProof/>
                <w:webHidden/>
              </w:rPr>
            </w:r>
            <w:r>
              <w:rPr>
                <w:noProof/>
                <w:webHidden/>
              </w:rPr>
              <w:fldChar w:fldCharType="separate"/>
            </w:r>
            <w:r>
              <w:rPr>
                <w:noProof/>
                <w:webHidden/>
              </w:rPr>
              <w:t>56</w:t>
            </w:r>
            <w:r>
              <w:rPr>
                <w:noProof/>
                <w:webHidden/>
              </w:rPr>
              <w:fldChar w:fldCharType="end"/>
            </w:r>
          </w:hyperlink>
        </w:p>
        <w:p w:rsidR="00885A39" w:rsidRDefault="00885A39">
          <w:pPr>
            <w:pStyle w:val="TOC3"/>
            <w:tabs>
              <w:tab w:val="left" w:pos="1320"/>
              <w:tab w:val="right" w:leader="dot" w:pos="9063"/>
            </w:tabs>
            <w:rPr>
              <w:rFonts w:eastAsiaTheme="minorEastAsia"/>
              <w:noProof/>
            </w:rPr>
          </w:pPr>
          <w:hyperlink w:anchor="_Toc77000631" w:history="1">
            <w:r w:rsidRPr="00190E24">
              <w:rPr>
                <w:rStyle w:val="Hyperlink"/>
                <w:noProof/>
              </w:rPr>
              <w:t>15.2.2</w:t>
            </w:r>
            <w:r>
              <w:rPr>
                <w:rFonts w:eastAsiaTheme="minorEastAsia"/>
                <w:noProof/>
              </w:rPr>
              <w:tab/>
            </w:r>
            <w:r w:rsidRPr="00190E24">
              <w:rPr>
                <w:rStyle w:val="Hyperlink"/>
                <w:noProof/>
              </w:rPr>
              <w:t>Better support for mathematics in Cortina</w:t>
            </w:r>
            <w:r>
              <w:rPr>
                <w:noProof/>
                <w:webHidden/>
              </w:rPr>
              <w:tab/>
            </w:r>
            <w:r>
              <w:rPr>
                <w:noProof/>
                <w:webHidden/>
              </w:rPr>
              <w:fldChar w:fldCharType="begin"/>
            </w:r>
            <w:r>
              <w:rPr>
                <w:noProof/>
                <w:webHidden/>
              </w:rPr>
              <w:instrText xml:space="preserve"> PAGEREF _Toc77000631 \h </w:instrText>
            </w:r>
            <w:r>
              <w:rPr>
                <w:noProof/>
                <w:webHidden/>
              </w:rPr>
            </w:r>
            <w:r>
              <w:rPr>
                <w:noProof/>
                <w:webHidden/>
              </w:rPr>
              <w:fldChar w:fldCharType="separate"/>
            </w:r>
            <w:r>
              <w:rPr>
                <w:noProof/>
                <w:webHidden/>
              </w:rPr>
              <w:t>60</w:t>
            </w:r>
            <w:r>
              <w:rPr>
                <w:noProof/>
                <w:webHidden/>
              </w:rPr>
              <w:fldChar w:fldCharType="end"/>
            </w:r>
          </w:hyperlink>
        </w:p>
        <w:p w:rsidR="00885A39" w:rsidRDefault="00885A39">
          <w:pPr>
            <w:pStyle w:val="TOC3"/>
            <w:tabs>
              <w:tab w:val="left" w:pos="1320"/>
              <w:tab w:val="right" w:leader="dot" w:pos="9063"/>
            </w:tabs>
            <w:rPr>
              <w:rFonts w:eastAsiaTheme="minorEastAsia"/>
              <w:noProof/>
            </w:rPr>
          </w:pPr>
          <w:hyperlink w:anchor="_Toc77000632" w:history="1">
            <w:r w:rsidRPr="00190E24">
              <w:rPr>
                <w:rStyle w:val="Hyperlink"/>
                <w:noProof/>
              </w:rPr>
              <w:t>15.2.3</w:t>
            </w:r>
            <w:r>
              <w:rPr>
                <w:rFonts w:eastAsiaTheme="minorEastAsia"/>
                <w:noProof/>
              </w:rPr>
              <w:tab/>
            </w:r>
            <w:r w:rsidRPr="00190E24">
              <w:rPr>
                <w:rStyle w:val="Hyperlink"/>
                <w:noProof/>
              </w:rPr>
              <w:t>Support for mathematics in DiVA</w:t>
            </w:r>
            <w:r>
              <w:rPr>
                <w:noProof/>
                <w:webHidden/>
              </w:rPr>
              <w:tab/>
            </w:r>
            <w:r>
              <w:rPr>
                <w:noProof/>
                <w:webHidden/>
              </w:rPr>
              <w:fldChar w:fldCharType="begin"/>
            </w:r>
            <w:r>
              <w:rPr>
                <w:noProof/>
                <w:webHidden/>
              </w:rPr>
              <w:instrText xml:space="preserve"> PAGEREF _Toc77000632 \h </w:instrText>
            </w:r>
            <w:r>
              <w:rPr>
                <w:noProof/>
                <w:webHidden/>
              </w:rPr>
            </w:r>
            <w:r>
              <w:rPr>
                <w:noProof/>
                <w:webHidden/>
              </w:rPr>
              <w:fldChar w:fldCharType="separate"/>
            </w:r>
            <w:r>
              <w:rPr>
                <w:noProof/>
                <w:webHidden/>
              </w:rPr>
              <w:t>63</w:t>
            </w:r>
            <w:r>
              <w:rPr>
                <w:noProof/>
                <w:webHidden/>
              </w:rPr>
              <w:fldChar w:fldCharType="end"/>
            </w:r>
          </w:hyperlink>
        </w:p>
        <w:p w:rsidR="00885A39" w:rsidRDefault="00885A39">
          <w:pPr>
            <w:pStyle w:val="TOC2"/>
            <w:tabs>
              <w:tab w:val="left" w:pos="880"/>
              <w:tab w:val="right" w:leader="dot" w:pos="9063"/>
            </w:tabs>
            <w:rPr>
              <w:rFonts w:eastAsiaTheme="minorEastAsia"/>
              <w:noProof/>
            </w:rPr>
          </w:pPr>
          <w:hyperlink w:anchor="_Toc77000633" w:history="1">
            <w:r w:rsidRPr="00190E24">
              <w:rPr>
                <w:rStyle w:val="Hyperlink"/>
                <w:noProof/>
              </w:rPr>
              <w:t>15.3</w:t>
            </w:r>
            <w:r>
              <w:rPr>
                <w:rFonts w:eastAsiaTheme="minorEastAsia"/>
                <w:noProof/>
              </w:rPr>
              <w:tab/>
            </w:r>
            <w:r w:rsidRPr="00190E24">
              <w:rPr>
                <w:rStyle w:val="Hyperlink"/>
                <w:noProof/>
              </w:rPr>
              <w:t>Acronyms in abstracts</w:t>
            </w:r>
            <w:r>
              <w:rPr>
                <w:noProof/>
                <w:webHidden/>
              </w:rPr>
              <w:tab/>
            </w:r>
            <w:r>
              <w:rPr>
                <w:noProof/>
                <w:webHidden/>
              </w:rPr>
              <w:fldChar w:fldCharType="begin"/>
            </w:r>
            <w:r>
              <w:rPr>
                <w:noProof/>
                <w:webHidden/>
              </w:rPr>
              <w:instrText xml:space="preserve"> PAGEREF _Toc77000633 \h </w:instrText>
            </w:r>
            <w:r>
              <w:rPr>
                <w:noProof/>
                <w:webHidden/>
              </w:rPr>
            </w:r>
            <w:r>
              <w:rPr>
                <w:noProof/>
                <w:webHidden/>
              </w:rPr>
              <w:fldChar w:fldCharType="separate"/>
            </w:r>
            <w:r>
              <w:rPr>
                <w:noProof/>
                <w:webHidden/>
              </w:rPr>
              <w:t>63</w:t>
            </w:r>
            <w:r>
              <w:rPr>
                <w:noProof/>
                <w:webHidden/>
              </w:rPr>
              <w:fldChar w:fldCharType="end"/>
            </w:r>
          </w:hyperlink>
        </w:p>
        <w:p w:rsidR="00885A39" w:rsidRDefault="00885A39">
          <w:pPr>
            <w:pStyle w:val="TOC2"/>
            <w:tabs>
              <w:tab w:val="left" w:pos="880"/>
              <w:tab w:val="right" w:leader="dot" w:pos="9063"/>
            </w:tabs>
            <w:rPr>
              <w:rFonts w:eastAsiaTheme="minorEastAsia"/>
              <w:noProof/>
            </w:rPr>
          </w:pPr>
          <w:hyperlink w:anchor="_Toc77000634" w:history="1">
            <w:r w:rsidRPr="00190E24">
              <w:rPr>
                <w:rStyle w:val="Hyperlink"/>
                <w:noProof/>
              </w:rPr>
              <w:t>15.4</w:t>
            </w:r>
            <w:r>
              <w:rPr>
                <w:rFonts w:eastAsiaTheme="minorEastAsia"/>
                <w:noProof/>
              </w:rPr>
              <w:tab/>
            </w:r>
            <w:r w:rsidRPr="00190E24">
              <w:rPr>
                <w:rStyle w:val="Hyperlink"/>
                <w:noProof/>
              </w:rPr>
              <w:t>URLs in abstracts</w:t>
            </w:r>
            <w:r>
              <w:rPr>
                <w:noProof/>
                <w:webHidden/>
              </w:rPr>
              <w:tab/>
            </w:r>
            <w:r>
              <w:rPr>
                <w:noProof/>
                <w:webHidden/>
              </w:rPr>
              <w:fldChar w:fldCharType="begin"/>
            </w:r>
            <w:r>
              <w:rPr>
                <w:noProof/>
                <w:webHidden/>
              </w:rPr>
              <w:instrText xml:space="preserve"> PAGEREF _Toc77000634 \h </w:instrText>
            </w:r>
            <w:r>
              <w:rPr>
                <w:noProof/>
                <w:webHidden/>
              </w:rPr>
            </w:r>
            <w:r>
              <w:rPr>
                <w:noProof/>
                <w:webHidden/>
              </w:rPr>
              <w:fldChar w:fldCharType="separate"/>
            </w:r>
            <w:r>
              <w:rPr>
                <w:noProof/>
                <w:webHidden/>
              </w:rPr>
              <w:t>64</w:t>
            </w:r>
            <w:r>
              <w:rPr>
                <w:noProof/>
                <w:webHidden/>
              </w:rPr>
              <w:fldChar w:fldCharType="end"/>
            </w:r>
          </w:hyperlink>
        </w:p>
        <w:p w:rsidR="00885A39" w:rsidRDefault="00885A39">
          <w:pPr>
            <w:pStyle w:val="TOC2"/>
            <w:tabs>
              <w:tab w:val="left" w:pos="880"/>
              <w:tab w:val="right" w:leader="dot" w:pos="9063"/>
            </w:tabs>
            <w:rPr>
              <w:rFonts w:eastAsiaTheme="minorEastAsia"/>
              <w:noProof/>
            </w:rPr>
          </w:pPr>
          <w:hyperlink w:anchor="_Toc77000635" w:history="1">
            <w:r w:rsidRPr="00190E24">
              <w:rPr>
                <w:rStyle w:val="Hyperlink"/>
                <w:noProof/>
              </w:rPr>
              <w:t>15.5</w:t>
            </w:r>
            <w:r>
              <w:rPr>
                <w:rFonts w:eastAsiaTheme="minorEastAsia"/>
                <w:noProof/>
              </w:rPr>
              <w:tab/>
            </w:r>
            <w:r w:rsidRPr="00190E24">
              <w:rPr>
                <w:rStyle w:val="Hyperlink"/>
                <w:noProof/>
              </w:rPr>
              <w:t>Getting the PDF from a Canvas assignment and optionally extracting JSON</w:t>
            </w:r>
            <w:r>
              <w:rPr>
                <w:noProof/>
                <w:webHidden/>
              </w:rPr>
              <w:tab/>
            </w:r>
            <w:r>
              <w:rPr>
                <w:noProof/>
                <w:webHidden/>
              </w:rPr>
              <w:fldChar w:fldCharType="begin"/>
            </w:r>
            <w:r>
              <w:rPr>
                <w:noProof/>
                <w:webHidden/>
              </w:rPr>
              <w:instrText xml:space="preserve"> PAGEREF _Toc77000635 \h </w:instrText>
            </w:r>
            <w:r>
              <w:rPr>
                <w:noProof/>
                <w:webHidden/>
              </w:rPr>
            </w:r>
            <w:r>
              <w:rPr>
                <w:noProof/>
                <w:webHidden/>
              </w:rPr>
              <w:fldChar w:fldCharType="separate"/>
            </w:r>
            <w:r>
              <w:rPr>
                <w:noProof/>
                <w:webHidden/>
              </w:rPr>
              <w:t>64</w:t>
            </w:r>
            <w:r>
              <w:rPr>
                <w:noProof/>
                <w:webHidden/>
              </w:rPr>
              <w:fldChar w:fldCharType="end"/>
            </w:r>
          </w:hyperlink>
        </w:p>
        <w:p w:rsidR="00885A39" w:rsidRDefault="00885A39">
          <w:pPr>
            <w:pStyle w:val="TOC2"/>
            <w:tabs>
              <w:tab w:val="left" w:pos="880"/>
              <w:tab w:val="right" w:leader="dot" w:pos="9063"/>
            </w:tabs>
            <w:rPr>
              <w:rFonts w:eastAsiaTheme="minorEastAsia"/>
              <w:noProof/>
            </w:rPr>
          </w:pPr>
          <w:hyperlink w:anchor="_Toc77000636" w:history="1">
            <w:r w:rsidRPr="00190E24">
              <w:rPr>
                <w:rStyle w:val="Hyperlink"/>
                <w:noProof/>
              </w:rPr>
              <w:t>15.6</w:t>
            </w:r>
            <w:r>
              <w:rPr>
                <w:rFonts w:eastAsiaTheme="minorEastAsia"/>
                <w:noProof/>
              </w:rPr>
              <w:tab/>
            </w:r>
            <w:r w:rsidRPr="00190E24">
              <w:rPr>
                <w:rStyle w:val="Hyperlink"/>
                <w:noProof/>
              </w:rPr>
              <w:t>Support for new cover</w:t>
            </w:r>
            <w:r>
              <w:rPr>
                <w:noProof/>
                <w:webHidden/>
              </w:rPr>
              <w:tab/>
            </w:r>
            <w:r>
              <w:rPr>
                <w:noProof/>
                <w:webHidden/>
              </w:rPr>
              <w:fldChar w:fldCharType="begin"/>
            </w:r>
            <w:r>
              <w:rPr>
                <w:noProof/>
                <w:webHidden/>
              </w:rPr>
              <w:instrText xml:space="preserve"> PAGEREF _Toc77000636 \h </w:instrText>
            </w:r>
            <w:r>
              <w:rPr>
                <w:noProof/>
                <w:webHidden/>
              </w:rPr>
            </w:r>
            <w:r>
              <w:rPr>
                <w:noProof/>
                <w:webHidden/>
              </w:rPr>
              <w:fldChar w:fldCharType="separate"/>
            </w:r>
            <w:r>
              <w:rPr>
                <w:noProof/>
                <w:webHidden/>
              </w:rPr>
              <w:t>64</w:t>
            </w:r>
            <w:r>
              <w:rPr>
                <w:noProof/>
                <w:webHidden/>
              </w:rPr>
              <w:fldChar w:fldCharType="end"/>
            </w:r>
          </w:hyperlink>
        </w:p>
        <w:p w:rsidR="00885A39" w:rsidRDefault="00885A39">
          <w:pPr>
            <w:pStyle w:val="TOC1"/>
            <w:tabs>
              <w:tab w:val="left" w:pos="660"/>
              <w:tab w:val="right" w:leader="dot" w:pos="9063"/>
            </w:tabs>
            <w:rPr>
              <w:rFonts w:eastAsiaTheme="minorEastAsia"/>
              <w:noProof/>
            </w:rPr>
          </w:pPr>
          <w:hyperlink w:anchor="_Toc77000637" w:history="1">
            <w:r w:rsidRPr="00190E24">
              <w:rPr>
                <w:rStyle w:val="Hyperlink"/>
                <w:noProof/>
              </w:rPr>
              <w:t>16</w:t>
            </w:r>
            <w:r>
              <w:rPr>
                <w:rFonts w:eastAsiaTheme="minorEastAsia"/>
                <w:noProof/>
              </w:rPr>
              <w:tab/>
            </w:r>
            <w:r w:rsidRPr="00190E24">
              <w:rPr>
                <w:rStyle w:val="Hyperlink"/>
                <w:noProof/>
              </w:rPr>
              <w:t>Accessibility</w:t>
            </w:r>
            <w:r>
              <w:rPr>
                <w:noProof/>
                <w:webHidden/>
              </w:rPr>
              <w:tab/>
            </w:r>
            <w:r>
              <w:rPr>
                <w:noProof/>
                <w:webHidden/>
              </w:rPr>
              <w:fldChar w:fldCharType="begin"/>
            </w:r>
            <w:r>
              <w:rPr>
                <w:noProof/>
                <w:webHidden/>
              </w:rPr>
              <w:instrText xml:space="preserve"> PAGEREF _Toc77000637 \h </w:instrText>
            </w:r>
            <w:r>
              <w:rPr>
                <w:noProof/>
                <w:webHidden/>
              </w:rPr>
            </w:r>
            <w:r>
              <w:rPr>
                <w:noProof/>
                <w:webHidden/>
              </w:rPr>
              <w:fldChar w:fldCharType="separate"/>
            </w:r>
            <w:r>
              <w:rPr>
                <w:noProof/>
                <w:webHidden/>
              </w:rPr>
              <w:t>65</w:t>
            </w:r>
            <w:r>
              <w:rPr>
                <w:noProof/>
                <w:webHidden/>
              </w:rPr>
              <w:fldChar w:fldCharType="end"/>
            </w:r>
          </w:hyperlink>
        </w:p>
        <w:p w:rsidR="00885A39" w:rsidRDefault="00885A39">
          <w:pPr>
            <w:pStyle w:val="TOC2"/>
            <w:tabs>
              <w:tab w:val="left" w:pos="880"/>
              <w:tab w:val="right" w:leader="dot" w:pos="9063"/>
            </w:tabs>
            <w:rPr>
              <w:rFonts w:eastAsiaTheme="minorEastAsia"/>
              <w:noProof/>
            </w:rPr>
          </w:pPr>
          <w:hyperlink w:anchor="_Toc77000638" w:history="1">
            <w:r w:rsidRPr="00190E24">
              <w:rPr>
                <w:rStyle w:val="Hyperlink"/>
                <w:noProof/>
              </w:rPr>
              <w:t>16.1</w:t>
            </w:r>
            <w:r>
              <w:rPr>
                <w:rFonts w:eastAsiaTheme="minorEastAsia"/>
                <w:noProof/>
              </w:rPr>
              <w:tab/>
            </w:r>
            <w:r w:rsidRPr="00190E24">
              <w:rPr>
                <w:rStyle w:val="Hyperlink"/>
                <w:noProof/>
              </w:rPr>
              <w:t>Calendar entries</w:t>
            </w:r>
            <w:r>
              <w:rPr>
                <w:noProof/>
                <w:webHidden/>
              </w:rPr>
              <w:tab/>
            </w:r>
            <w:r>
              <w:rPr>
                <w:noProof/>
                <w:webHidden/>
              </w:rPr>
              <w:fldChar w:fldCharType="begin"/>
            </w:r>
            <w:r>
              <w:rPr>
                <w:noProof/>
                <w:webHidden/>
              </w:rPr>
              <w:instrText xml:space="preserve"> PAGEREF _Toc77000638 \h </w:instrText>
            </w:r>
            <w:r>
              <w:rPr>
                <w:noProof/>
                <w:webHidden/>
              </w:rPr>
            </w:r>
            <w:r>
              <w:rPr>
                <w:noProof/>
                <w:webHidden/>
              </w:rPr>
              <w:fldChar w:fldCharType="separate"/>
            </w:r>
            <w:r>
              <w:rPr>
                <w:noProof/>
                <w:webHidden/>
              </w:rPr>
              <w:t>65</w:t>
            </w:r>
            <w:r>
              <w:rPr>
                <w:noProof/>
                <w:webHidden/>
              </w:rPr>
              <w:fldChar w:fldCharType="end"/>
            </w:r>
          </w:hyperlink>
        </w:p>
        <w:p w:rsidR="00885A39" w:rsidRDefault="00885A39">
          <w:pPr>
            <w:pStyle w:val="TOC2"/>
            <w:tabs>
              <w:tab w:val="left" w:pos="880"/>
              <w:tab w:val="right" w:leader="dot" w:pos="9063"/>
            </w:tabs>
            <w:rPr>
              <w:rFonts w:eastAsiaTheme="minorEastAsia"/>
              <w:noProof/>
            </w:rPr>
          </w:pPr>
          <w:hyperlink w:anchor="_Toc77000639" w:history="1">
            <w:r w:rsidRPr="00190E24">
              <w:rPr>
                <w:rStyle w:val="Hyperlink"/>
                <w:noProof/>
              </w:rPr>
              <w:t>16.2</w:t>
            </w:r>
            <w:r>
              <w:rPr>
                <w:rFonts w:eastAsiaTheme="minorEastAsia"/>
                <w:noProof/>
              </w:rPr>
              <w:tab/>
            </w:r>
            <w:r w:rsidRPr="00190E24">
              <w:rPr>
                <w:rStyle w:val="Hyperlink"/>
                <w:noProof/>
              </w:rPr>
              <w:t>Cover and PDF file</w:t>
            </w:r>
            <w:r>
              <w:rPr>
                <w:noProof/>
                <w:webHidden/>
              </w:rPr>
              <w:tab/>
            </w:r>
            <w:r>
              <w:rPr>
                <w:noProof/>
                <w:webHidden/>
              </w:rPr>
              <w:fldChar w:fldCharType="begin"/>
            </w:r>
            <w:r>
              <w:rPr>
                <w:noProof/>
                <w:webHidden/>
              </w:rPr>
              <w:instrText xml:space="preserve"> PAGEREF _Toc77000639 \h </w:instrText>
            </w:r>
            <w:r>
              <w:rPr>
                <w:noProof/>
                <w:webHidden/>
              </w:rPr>
            </w:r>
            <w:r>
              <w:rPr>
                <w:noProof/>
                <w:webHidden/>
              </w:rPr>
              <w:fldChar w:fldCharType="separate"/>
            </w:r>
            <w:r>
              <w:rPr>
                <w:noProof/>
                <w:webHidden/>
              </w:rPr>
              <w:t>65</w:t>
            </w:r>
            <w:r>
              <w:rPr>
                <w:noProof/>
                <w:webHidden/>
              </w:rPr>
              <w:fldChar w:fldCharType="end"/>
            </w:r>
          </w:hyperlink>
        </w:p>
        <w:p w:rsidR="00885A39" w:rsidRDefault="00885A39">
          <w:pPr>
            <w:pStyle w:val="TOC2"/>
            <w:tabs>
              <w:tab w:val="left" w:pos="880"/>
              <w:tab w:val="right" w:leader="dot" w:pos="9063"/>
            </w:tabs>
            <w:rPr>
              <w:rFonts w:eastAsiaTheme="minorEastAsia"/>
              <w:noProof/>
            </w:rPr>
          </w:pPr>
          <w:hyperlink w:anchor="_Toc77000640" w:history="1">
            <w:r w:rsidRPr="00190E24">
              <w:rPr>
                <w:rStyle w:val="Hyperlink"/>
                <w:noProof/>
              </w:rPr>
              <w:t>16.3</w:t>
            </w:r>
            <w:r>
              <w:rPr>
                <w:rFonts w:eastAsiaTheme="minorEastAsia"/>
                <w:noProof/>
              </w:rPr>
              <w:tab/>
            </w:r>
            <w:r w:rsidRPr="00190E24">
              <w:rPr>
                <w:rStyle w:val="Hyperlink"/>
                <w:noProof/>
              </w:rPr>
              <w:t>Template itself</w:t>
            </w:r>
            <w:r>
              <w:rPr>
                <w:noProof/>
                <w:webHidden/>
              </w:rPr>
              <w:tab/>
            </w:r>
            <w:r>
              <w:rPr>
                <w:noProof/>
                <w:webHidden/>
              </w:rPr>
              <w:fldChar w:fldCharType="begin"/>
            </w:r>
            <w:r>
              <w:rPr>
                <w:noProof/>
                <w:webHidden/>
              </w:rPr>
              <w:instrText xml:space="preserve"> PAGEREF _Toc77000640 \h </w:instrText>
            </w:r>
            <w:r>
              <w:rPr>
                <w:noProof/>
                <w:webHidden/>
              </w:rPr>
            </w:r>
            <w:r>
              <w:rPr>
                <w:noProof/>
                <w:webHidden/>
              </w:rPr>
              <w:fldChar w:fldCharType="separate"/>
            </w:r>
            <w:r>
              <w:rPr>
                <w:noProof/>
                <w:webHidden/>
              </w:rPr>
              <w:t>66</w:t>
            </w:r>
            <w:r>
              <w:rPr>
                <w:noProof/>
                <w:webHidden/>
              </w:rPr>
              <w:fldChar w:fldCharType="end"/>
            </w:r>
          </w:hyperlink>
        </w:p>
        <w:p w:rsidR="00885A39" w:rsidRDefault="00885A39">
          <w:pPr>
            <w:pStyle w:val="TOC2"/>
            <w:tabs>
              <w:tab w:val="left" w:pos="880"/>
              <w:tab w:val="right" w:leader="dot" w:pos="9063"/>
            </w:tabs>
            <w:rPr>
              <w:rFonts w:eastAsiaTheme="minorEastAsia"/>
              <w:noProof/>
            </w:rPr>
          </w:pPr>
          <w:hyperlink w:anchor="_Toc77000641" w:history="1">
            <w:r w:rsidRPr="00190E24">
              <w:rPr>
                <w:rStyle w:val="Hyperlink"/>
                <w:noProof/>
              </w:rPr>
              <w:t>16.4</w:t>
            </w:r>
            <w:r>
              <w:rPr>
                <w:rFonts w:eastAsiaTheme="minorEastAsia"/>
                <w:noProof/>
              </w:rPr>
              <w:tab/>
            </w:r>
            <w:r w:rsidRPr="00190E24">
              <w:rPr>
                <w:rStyle w:val="Hyperlink"/>
                <w:noProof/>
              </w:rPr>
              <w:t>Improving accessibility</w:t>
            </w:r>
            <w:r>
              <w:rPr>
                <w:noProof/>
                <w:webHidden/>
              </w:rPr>
              <w:tab/>
            </w:r>
            <w:r>
              <w:rPr>
                <w:noProof/>
                <w:webHidden/>
              </w:rPr>
              <w:fldChar w:fldCharType="begin"/>
            </w:r>
            <w:r>
              <w:rPr>
                <w:noProof/>
                <w:webHidden/>
              </w:rPr>
              <w:instrText xml:space="preserve"> PAGEREF _Toc77000641 \h </w:instrText>
            </w:r>
            <w:r>
              <w:rPr>
                <w:noProof/>
                <w:webHidden/>
              </w:rPr>
            </w:r>
            <w:r>
              <w:rPr>
                <w:noProof/>
                <w:webHidden/>
              </w:rPr>
              <w:fldChar w:fldCharType="separate"/>
            </w:r>
            <w:r>
              <w:rPr>
                <w:noProof/>
                <w:webHidden/>
              </w:rPr>
              <w:t>66</w:t>
            </w:r>
            <w:r>
              <w:rPr>
                <w:noProof/>
                <w:webHidden/>
              </w:rPr>
              <w:fldChar w:fldCharType="end"/>
            </w:r>
          </w:hyperlink>
        </w:p>
        <w:p w:rsidR="00885A39" w:rsidRDefault="00885A39">
          <w:pPr>
            <w:pStyle w:val="TOC1"/>
            <w:tabs>
              <w:tab w:val="left" w:pos="660"/>
              <w:tab w:val="right" w:leader="dot" w:pos="9063"/>
            </w:tabs>
            <w:rPr>
              <w:rFonts w:eastAsiaTheme="minorEastAsia"/>
              <w:noProof/>
            </w:rPr>
          </w:pPr>
          <w:hyperlink w:anchor="_Toc77000642" w:history="1">
            <w:r w:rsidRPr="00190E24">
              <w:rPr>
                <w:rStyle w:val="Hyperlink"/>
                <w:noProof/>
              </w:rPr>
              <w:t>17</w:t>
            </w:r>
            <w:r>
              <w:rPr>
                <w:rFonts w:eastAsiaTheme="minorEastAsia"/>
                <w:noProof/>
              </w:rPr>
              <w:tab/>
            </w:r>
            <w:r w:rsidRPr="00190E24">
              <w:rPr>
                <w:rStyle w:val="Hyperlink"/>
                <w:noProof/>
              </w:rPr>
              <w:t>The structure of the template and the report</w:t>
            </w:r>
            <w:r>
              <w:rPr>
                <w:noProof/>
                <w:webHidden/>
              </w:rPr>
              <w:tab/>
            </w:r>
            <w:r>
              <w:rPr>
                <w:noProof/>
                <w:webHidden/>
              </w:rPr>
              <w:fldChar w:fldCharType="begin"/>
            </w:r>
            <w:r>
              <w:rPr>
                <w:noProof/>
                <w:webHidden/>
              </w:rPr>
              <w:instrText xml:space="preserve"> PAGEREF _Toc77000642 \h </w:instrText>
            </w:r>
            <w:r>
              <w:rPr>
                <w:noProof/>
                <w:webHidden/>
              </w:rPr>
            </w:r>
            <w:r>
              <w:rPr>
                <w:noProof/>
                <w:webHidden/>
              </w:rPr>
              <w:fldChar w:fldCharType="separate"/>
            </w:r>
            <w:r>
              <w:rPr>
                <w:noProof/>
                <w:webHidden/>
              </w:rPr>
              <w:t>66</w:t>
            </w:r>
            <w:r>
              <w:rPr>
                <w:noProof/>
                <w:webHidden/>
              </w:rPr>
              <w:fldChar w:fldCharType="end"/>
            </w:r>
          </w:hyperlink>
        </w:p>
        <w:p w:rsidR="00885A39" w:rsidRDefault="00885A39">
          <w:pPr>
            <w:pStyle w:val="TOC1"/>
            <w:tabs>
              <w:tab w:val="left" w:pos="660"/>
              <w:tab w:val="right" w:leader="dot" w:pos="9063"/>
            </w:tabs>
            <w:rPr>
              <w:rFonts w:eastAsiaTheme="minorEastAsia"/>
              <w:noProof/>
            </w:rPr>
          </w:pPr>
          <w:hyperlink w:anchor="_Toc77000643" w:history="1">
            <w:r w:rsidRPr="00190E24">
              <w:rPr>
                <w:rStyle w:val="Hyperlink"/>
                <w:noProof/>
              </w:rPr>
              <w:t>18</w:t>
            </w:r>
            <w:r>
              <w:rPr>
                <w:rFonts w:eastAsiaTheme="minorEastAsia"/>
                <w:noProof/>
              </w:rPr>
              <w:tab/>
            </w:r>
            <w:r w:rsidRPr="00190E24">
              <w:rPr>
                <w:rStyle w:val="Hyperlink"/>
                <w:noProof/>
              </w:rPr>
              <w:t>Generating LaTeX commands for in the student’s thesis source file</w:t>
            </w:r>
            <w:r>
              <w:rPr>
                <w:noProof/>
                <w:webHidden/>
              </w:rPr>
              <w:tab/>
            </w:r>
            <w:r>
              <w:rPr>
                <w:noProof/>
                <w:webHidden/>
              </w:rPr>
              <w:fldChar w:fldCharType="begin"/>
            </w:r>
            <w:r>
              <w:rPr>
                <w:noProof/>
                <w:webHidden/>
              </w:rPr>
              <w:instrText xml:space="preserve"> PAGEREF _Toc77000643 \h </w:instrText>
            </w:r>
            <w:r>
              <w:rPr>
                <w:noProof/>
                <w:webHidden/>
              </w:rPr>
            </w:r>
            <w:r>
              <w:rPr>
                <w:noProof/>
                <w:webHidden/>
              </w:rPr>
              <w:fldChar w:fldCharType="separate"/>
            </w:r>
            <w:r>
              <w:rPr>
                <w:noProof/>
                <w:webHidden/>
              </w:rPr>
              <w:t>67</w:t>
            </w:r>
            <w:r>
              <w:rPr>
                <w:noProof/>
                <w:webHidden/>
              </w:rPr>
              <w:fldChar w:fldCharType="end"/>
            </w:r>
          </w:hyperlink>
        </w:p>
        <w:p w:rsidR="00885A39" w:rsidRDefault="00885A39">
          <w:pPr>
            <w:pStyle w:val="TOC1"/>
            <w:tabs>
              <w:tab w:val="left" w:pos="660"/>
              <w:tab w:val="right" w:leader="dot" w:pos="9063"/>
            </w:tabs>
            <w:rPr>
              <w:rFonts w:eastAsiaTheme="minorEastAsia"/>
              <w:noProof/>
            </w:rPr>
          </w:pPr>
          <w:hyperlink w:anchor="_Toc77000644" w:history="1">
            <w:r w:rsidRPr="00190E24">
              <w:rPr>
                <w:rStyle w:val="Hyperlink"/>
                <w:noProof/>
              </w:rPr>
              <w:t>19</w:t>
            </w:r>
            <w:r>
              <w:rPr>
                <w:rFonts w:eastAsiaTheme="minorEastAsia"/>
                <w:noProof/>
              </w:rPr>
              <w:tab/>
            </w:r>
            <w:r w:rsidRPr="00190E24">
              <w:rPr>
                <w:rStyle w:val="Hyperlink"/>
                <w:noProof/>
              </w:rPr>
              <w:t>Alternative way of inserting the covers</w:t>
            </w:r>
            <w:r>
              <w:rPr>
                <w:noProof/>
                <w:webHidden/>
              </w:rPr>
              <w:tab/>
            </w:r>
            <w:r>
              <w:rPr>
                <w:noProof/>
                <w:webHidden/>
              </w:rPr>
              <w:fldChar w:fldCharType="begin"/>
            </w:r>
            <w:r>
              <w:rPr>
                <w:noProof/>
                <w:webHidden/>
              </w:rPr>
              <w:instrText xml:space="preserve"> PAGEREF _Toc77000644 \h </w:instrText>
            </w:r>
            <w:r>
              <w:rPr>
                <w:noProof/>
                <w:webHidden/>
              </w:rPr>
            </w:r>
            <w:r>
              <w:rPr>
                <w:noProof/>
                <w:webHidden/>
              </w:rPr>
              <w:fldChar w:fldCharType="separate"/>
            </w:r>
            <w:r>
              <w:rPr>
                <w:noProof/>
                <w:webHidden/>
              </w:rPr>
              <w:t>69</w:t>
            </w:r>
            <w:r>
              <w:rPr>
                <w:noProof/>
                <w:webHidden/>
              </w:rPr>
              <w:fldChar w:fldCharType="end"/>
            </w:r>
          </w:hyperlink>
        </w:p>
        <w:p w:rsidR="00885A39" w:rsidRDefault="00885A39">
          <w:pPr>
            <w:pStyle w:val="TOC1"/>
            <w:tabs>
              <w:tab w:val="left" w:pos="660"/>
              <w:tab w:val="right" w:leader="dot" w:pos="9063"/>
            </w:tabs>
            <w:rPr>
              <w:rFonts w:eastAsiaTheme="minorEastAsia"/>
              <w:noProof/>
            </w:rPr>
          </w:pPr>
          <w:hyperlink w:anchor="_Toc77000645" w:history="1">
            <w:r w:rsidRPr="00190E24">
              <w:rPr>
                <w:rStyle w:val="Hyperlink"/>
                <w:noProof/>
              </w:rPr>
              <w:t>20</w:t>
            </w:r>
            <w:r>
              <w:rPr>
                <w:rFonts w:eastAsiaTheme="minorEastAsia"/>
                <w:noProof/>
              </w:rPr>
              <w:tab/>
            </w:r>
            <w:r w:rsidRPr="00190E24">
              <w:rPr>
                <w:rStyle w:val="Hyperlink"/>
                <w:noProof/>
              </w:rPr>
              <w:t>DOCX template</w:t>
            </w:r>
            <w:r>
              <w:rPr>
                <w:noProof/>
                <w:webHidden/>
              </w:rPr>
              <w:tab/>
            </w:r>
            <w:r>
              <w:rPr>
                <w:noProof/>
                <w:webHidden/>
              </w:rPr>
              <w:fldChar w:fldCharType="begin"/>
            </w:r>
            <w:r>
              <w:rPr>
                <w:noProof/>
                <w:webHidden/>
              </w:rPr>
              <w:instrText xml:space="preserve"> PAGEREF _Toc77000645 \h </w:instrText>
            </w:r>
            <w:r>
              <w:rPr>
                <w:noProof/>
                <w:webHidden/>
              </w:rPr>
            </w:r>
            <w:r>
              <w:rPr>
                <w:noProof/>
                <w:webHidden/>
              </w:rPr>
              <w:fldChar w:fldCharType="separate"/>
            </w:r>
            <w:r>
              <w:rPr>
                <w:noProof/>
                <w:webHidden/>
              </w:rPr>
              <w:t>70</w:t>
            </w:r>
            <w:r>
              <w:rPr>
                <w:noProof/>
                <w:webHidden/>
              </w:rPr>
              <w:fldChar w:fldCharType="end"/>
            </w:r>
          </w:hyperlink>
        </w:p>
        <w:p w:rsidR="00885A39" w:rsidRDefault="00885A39">
          <w:pPr>
            <w:pStyle w:val="TOC2"/>
            <w:tabs>
              <w:tab w:val="left" w:pos="880"/>
              <w:tab w:val="right" w:leader="dot" w:pos="9063"/>
            </w:tabs>
            <w:rPr>
              <w:rFonts w:eastAsiaTheme="minorEastAsia"/>
              <w:noProof/>
            </w:rPr>
          </w:pPr>
          <w:hyperlink w:anchor="_Toc77000646" w:history="1">
            <w:r w:rsidRPr="00190E24">
              <w:rPr>
                <w:rStyle w:val="Hyperlink"/>
                <w:noProof/>
              </w:rPr>
              <w:t>20.1</w:t>
            </w:r>
            <w:r>
              <w:rPr>
                <w:rFonts w:eastAsiaTheme="minorEastAsia"/>
                <w:noProof/>
              </w:rPr>
              <w:tab/>
            </w:r>
            <w:r w:rsidRPr="00190E24">
              <w:rPr>
                <w:rStyle w:val="Hyperlink"/>
                <w:noProof/>
              </w:rPr>
              <w:t>Defining custom fields</w:t>
            </w:r>
            <w:r>
              <w:rPr>
                <w:noProof/>
                <w:webHidden/>
              </w:rPr>
              <w:tab/>
            </w:r>
            <w:r>
              <w:rPr>
                <w:noProof/>
                <w:webHidden/>
              </w:rPr>
              <w:fldChar w:fldCharType="begin"/>
            </w:r>
            <w:r>
              <w:rPr>
                <w:noProof/>
                <w:webHidden/>
              </w:rPr>
              <w:instrText xml:space="preserve"> PAGEREF _Toc77000646 \h </w:instrText>
            </w:r>
            <w:r>
              <w:rPr>
                <w:noProof/>
                <w:webHidden/>
              </w:rPr>
            </w:r>
            <w:r>
              <w:rPr>
                <w:noProof/>
                <w:webHidden/>
              </w:rPr>
              <w:fldChar w:fldCharType="separate"/>
            </w:r>
            <w:r>
              <w:rPr>
                <w:noProof/>
                <w:webHidden/>
              </w:rPr>
              <w:t>70</w:t>
            </w:r>
            <w:r>
              <w:rPr>
                <w:noProof/>
                <w:webHidden/>
              </w:rPr>
              <w:fldChar w:fldCharType="end"/>
            </w:r>
          </w:hyperlink>
        </w:p>
        <w:p w:rsidR="00885A39" w:rsidRDefault="00885A39">
          <w:pPr>
            <w:pStyle w:val="TOC2"/>
            <w:tabs>
              <w:tab w:val="left" w:pos="880"/>
              <w:tab w:val="right" w:leader="dot" w:pos="9063"/>
            </w:tabs>
            <w:rPr>
              <w:rFonts w:eastAsiaTheme="minorEastAsia"/>
              <w:noProof/>
            </w:rPr>
          </w:pPr>
          <w:hyperlink w:anchor="_Toc77000647" w:history="1">
            <w:r w:rsidRPr="00190E24">
              <w:rPr>
                <w:rStyle w:val="Hyperlink"/>
                <w:noProof/>
              </w:rPr>
              <w:t>20.2</w:t>
            </w:r>
            <w:r>
              <w:rPr>
                <w:rFonts w:eastAsiaTheme="minorEastAsia"/>
                <w:noProof/>
              </w:rPr>
              <w:tab/>
            </w:r>
            <w:r w:rsidRPr="00190E24">
              <w:rPr>
                <w:rStyle w:val="Hyperlink"/>
                <w:noProof/>
              </w:rPr>
              <w:t>Resulting custom fields</w:t>
            </w:r>
            <w:r>
              <w:rPr>
                <w:noProof/>
                <w:webHidden/>
              </w:rPr>
              <w:tab/>
            </w:r>
            <w:r>
              <w:rPr>
                <w:noProof/>
                <w:webHidden/>
              </w:rPr>
              <w:fldChar w:fldCharType="begin"/>
            </w:r>
            <w:r>
              <w:rPr>
                <w:noProof/>
                <w:webHidden/>
              </w:rPr>
              <w:instrText xml:space="preserve"> PAGEREF _Toc77000647 \h </w:instrText>
            </w:r>
            <w:r>
              <w:rPr>
                <w:noProof/>
                <w:webHidden/>
              </w:rPr>
            </w:r>
            <w:r>
              <w:rPr>
                <w:noProof/>
                <w:webHidden/>
              </w:rPr>
              <w:fldChar w:fldCharType="separate"/>
            </w:r>
            <w:r>
              <w:rPr>
                <w:noProof/>
                <w:webHidden/>
              </w:rPr>
              <w:t>76</w:t>
            </w:r>
            <w:r>
              <w:rPr>
                <w:noProof/>
                <w:webHidden/>
              </w:rPr>
              <w:fldChar w:fldCharType="end"/>
            </w:r>
          </w:hyperlink>
        </w:p>
        <w:p w:rsidR="002D089A" w:rsidRPr="006F6BAF" w:rsidRDefault="002D089A">
          <w:pPr>
            <w:rPr>
              <w:sz w:val="20"/>
            </w:rPr>
          </w:pPr>
          <w:r w:rsidRPr="006F6BAF">
            <w:rPr>
              <w:b/>
              <w:bCs/>
              <w:noProof/>
              <w:sz w:val="20"/>
            </w:rPr>
            <w:fldChar w:fldCharType="end"/>
          </w:r>
        </w:p>
      </w:sdtContent>
    </w:sdt>
    <w:p w:rsidR="002D089A" w:rsidRPr="006F6BAF" w:rsidRDefault="002D089A" w:rsidP="0016174D">
      <w:pPr>
        <w:pStyle w:val="Heading1"/>
        <w:rPr>
          <w:sz w:val="24"/>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p>
    <w:p w:rsidR="002D089A" w:rsidRPr="006F6BAF" w:rsidRDefault="002D089A" w:rsidP="002D089A">
      <w:pPr>
        <w:pStyle w:val="TOCHeading"/>
        <w:rPr>
          <w:sz w:val="24"/>
        </w:rPr>
      </w:pPr>
      <w:r w:rsidRPr="006F6BAF">
        <w:rPr>
          <w:sz w:val="24"/>
        </w:rPr>
        <w:lastRenderedPageBreak/>
        <w:t>List of Figures</w:t>
      </w:r>
    </w:p>
    <w:p w:rsidR="00885A39" w:rsidRDefault="002D089A">
      <w:pPr>
        <w:pStyle w:val="TableofFigures"/>
        <w:tabs>
          <w:tab w:val="right" w:leader="dot" w:pos="9063"/>
        </w:tabs>
        <w:rPr>
          <w:rFonts w:eastAsiaTheme="minorEastAsia"/>
          <w:noProof/>
        </w:rPr>
      </w:pPr>
      <w:r w:rsidRPr="006F6BAF">
        <w:rPr>
          <w:sz w:val="20"/>
        </w:rPr>
        <w:fldChar w:fldCharType="begin"/>
      </w:r>
      <w:r w:rsidRPr="006F6BAF">
        <w:rPr>
          <w:sz w:val="20"/>
        </w:rPr>
        <w:instrText xml:space="preserve"> TOC \h \z \c "Figure" </w:instrText>
      </w:r>
      <w:r w:rsidRPr="006F6BAF">
        <w:rPr>
          <w:sz w:val="20"/>
        </w:rPr>
        <w:fldChar w:fldCharType="separate"/>
      </w:r>
      <w:hyperlink w:anchor="_Toc77000648" w:history="1">
        <w:r w:rsidR="00885A39" w:rsidRPr="00E16C9F">
          <w:rPr>
            <w:rStyle w:val="Hyperlink"/>
            <w:noProof/>
          </w:rPr>
          <w:t>Figure 1: Example of title page of a thesis</w:t>
        </w:r>
        <w:r w:rsidR="00885A39">
          <w:rPr>
            <w:noProof/>
            <w:webHidden/>
          </w:rPr>
          <w:tab/>
        </w:r>
        <w:r w:rsidR="00885A39">
          <w:rPr>
            <w:noProof/>
            <w:webHidden/>
          </w:rPr>
          <w:fldChar w:fldCharType="begin"/>
        </w:r>
        <w:r w:rsidR="00885A39">
          <w:rPr>
            <w:noProof/>
            <w:webHidden/>
          </w:rPr>
          <w:instrText xml:space="preserve"> PAGEREF _Toc77000648 \h </w:instrText>
        </w:r>
        <w:r w:rsidR="00885A39">
          <w:rPr>
            <w:noProof/>
            <w:webHidden/>
          </w:rPr>
        </w:r>
        <w:r w:rsidR="00885A39">
          <w:rPr>
            <w:noProof/>
            <w:webHidden/>
          </w:rPr>
          <w:fldChar w:fldCharType="separate"/>
        </w:r>
        <w:r w:rsidR="00885A39">
          <w:rPr>
            <w:noProof/>
            <w:webHidden/>
          </w:rPr>
          <w:t>10</w:t>
        </w:r>
        <w:r w:rsidR="00885A39">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49" w:history="1">
        <w:r w:rsidRPr="00E16C9F">
          <w:rPr>
            <w:rStyle w:val="Hyperlink"/>
            <w:noProof/>
          </w:rPr>
          <w:t>Figure 2: Information about the title and the student authors of the thesis</w:t>
        </w:r>
        <w:r>
          <w:rPr>
            <w:noProof/>
            <w:webHidden/>
          </w:rPr>
          <w:tab/>
        </w:r>
        <w:r>
          <w:rPr>
            <w:noProof/>
            <w:webHidden/>
          </w:rPr>
          <w:fldChar w:fldCharType="begin"/>
        </w:r>
        <w:r>
          <w:rPr>
            <w:noProof/>
            <w:webHidden/>
          </w:rPr>
          <w:instrText xml:space="preserve"> PAGEREF _Toc77000649 \h </w:instrText>
        </w:r>
        <w:r>
          <w:rPr>
            <w:noProof/>
            <w:webHidden/>
          </w:rPr>
        </w:r>
        <w:r>
          <w:rPr>
            <w:noProof/>
            <w:webHidden/>
          </w:rPr>
          <w:fldChar w:fldCharType="separate"/>
        </w:r>
        <w:r>
          <w:rPr>
            <w:noProof/>
            <w:webHidden/>
          </w:rPr>
          <w:t>11</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50" w:history="1">
        <w:r w:rsidRPr="00E16C9F">
          <w:rPr>
            <w:rStyle w:val="Hyperlink"/>
            <w:noProof/>
          </w:rPr>
          <w:t>Figure 3: Supervisors and examiner information</w:t>
        </w:r>
        <w:r>
          <w:rPr>
            <w:noProof/>
            <w:webHidden/>
          </w:rPr>
          <w:tab/>
        </w:r>
        <w:r>
          <w:rPr>
            <w:noProof/>
            <w:webHidden/>
          </w:rPr>
          <w:fldChar w:fldCharType="begin"/>
        </w:r>
        <w:r>
          <w:rPr>
            <w:noProof/>
            <w:webHidden/>
          </w:rPr>
          <w:instrText xml:space="preserve"> PAGEREF _Toc77000650 \h </w:instrText>
        </w:r>
        <w:r>
          <w:rPr>
            <w:noProof/>
            <w:webHidden/>
          </w:rPr>
        </w:r>
        <w:r>
          <w:rPr>
            <w:noProof/>
            <w:webHidden/>
          </w:rPr>
          <w:fldChar w:fldCharType="separate"/>
        </w:r>
        <w:r>
          <w:rPr>
            <w:noProof/>
            <w:webHidden/>
          </w:rPr>
          <w:t>12</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51" w:history="1">
        <w:r w:rsidRPr="00E16C9F">
          <w:rPr>
            <w:rStyle w:val="Hyperlink"/>
            <w:noProof/>
          </w:rPr>
          <w:t>Figure 4: Information about where the thesis is taking place</w:t>
        </w:r>
        <w:r>
          <w:rPr>
            <w:noProof/>
            <w:webHidden/>
          </w:rPr>
          <w:tab/>
        </w:r>
        <w:r>
          <w:rPr>
            <w:noProof/>
            <w:webHidden/>
          </w:rPr>
          <w:fldChar w:fldCharType="begin"/>
        </w:r>
        <w:r>
          <w:rPr>
            <w:noProof/>
            <w:webHidden/>
          </w:rPr>
          <w:instrText xml:space="preserve"> PAGEREF _Toc77000651 \h </w:instrText>
        </w:r>
        <w:r>
          <w:rPr>
            <w:noProof/>
            <w:webHidden/>
          </w:rPr>
        </w:r>
        <w:r>
          <w:rPr>
            <w:noProof/>
            <w:webHidden/>
          </w:rPr>
          <w:fldChar w:fldCharType="separate"/>
        </w:r>
        <w:r>
          <w:rPr>
            <w:noProof/>
            <w:webHidden/>
          </w:rPr>
          <w:t>13</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52" w:history="1">
        <w:r w:rsidRPr="00E16C9F">
          <w:rPr>
            <w:rStyle w:val="Hyperlink"/>
            <w:noProof/>
          </w:rPr>
          <w:t>Figure 5: Information relevant to the oral presentation (both the location and the opponent or opponents)</w:t>
        </w:r>
        <w:r>
          <w:rPr>
            <w:noProof/>
            <w:webHidden/>
          </w:rPr>
          <w:tab/>
        </w:r>
        <w:r>
          <w:rPr>
            <w:noProof/>
            <w:webHidden/>
          </w:rPr>
          <w:fldChar w:fldCharType="begin"/>
        </w:r>
        <w:r>
          <w:rPr>
            <w:noProof/>
            <w:webHidden/>
          </w:rPr>
          <w:instrText xml:space="preserve"> PAGEREF _Toc77000652 \h </w:instrText>
        </w:r>
        <w:r>
          <w:rPr>
            <w:noProof/>
            <w:webHidden/>
          </w:rPr>
        </w:r>
        <w:r>
          <w:rPr>
            <w:noProof/>
            <w:webHidden/>
          </w:rPr>
          <w:fldChar w:fldCharType="separate"/>
        </w:r>
        <w:r>
          <w:rPr>
            <w:noProof/>
            <w:webHidden/>
          </w:rPr>
          <w:t>13</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53" w:history="1">
        <w:r w:rsidRPr="00E16C9F">
          <w:rPr>
            <w:rStyle w:val="Hyperlink"/>
            <w:noProof/>
          </w:rPr>
          <w:t>Figure 6: Information relevant to the oral presentation (both the location and the opponent or opponents)</w:t>
        </w:r>
        <w:r>
          <w:rPr>
            <w:noProof/>
            <w:webHidden/>
          </w:rPr>
          <w:tab/>
        </w:r>
        <w:r>
          <w:rPr>
            <w:noProof/>
            <w:webHidden/>
          </w:rPr>
          <w:fldChar w:fldCharType="begin"/>
        </w:r>
        <w:r>
          <w:rPr>
            <w:noProof/>
            <w:webHidden/>
          </w:rPr>
          <w:instrText xml:space="preserve"> PAGEREF _Toc77000653 \h </w:instrText>
        </w:r>
        <w:r>
          <w:rPr>
            <w:noProof/>
            <w:webHidden/>
          </w:rPr>
        </w:r>
        <w:r>
          <w:rPr>
            <w:noProof/>
            <w:webHidden/>
          </w:rPr>
          <w:fldChar w:fldCharType="separate"/>
        </w:r>
        <w:r>
          <w:rPr>
            <w:noProof/>
            <w:webHidden/>
          </w:rPr>
          <w:t>13</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54" w:history="1">
        <w:r w:rsidRPr="00E16C9F">
          <w:rPr>
            <w:rStyle w:val="Hyperlink"/>
            <w:noProof/>
          </w:rPr>
          <w:t>Figure 7: LaTeX to produce the English abstract (edited for formatting)</w:t>
        </w:r>
        <w:r>
          <w:rPr>
            <w:noProof/>
            <w:webHidden/>
          </w:rPr>
          <w:tab/>
        </w:r>
        <w:r>
          <w:rPr>
            <w:noProof/>
            <w:webHidden/>
          </w:rPr>
          <w:fldChar w:fldCharType="begin"/>
        </w:r>
        <w:r>
          <w:rPr>
            <w:noProof/>
            <w:webHidden/>
          </w:rPr>
          <w:instrText xml:space="preserve"> PAGEREF _Toc77000654 \h </w:instrText>
        </w:r>
        <w:r>
          <w:rPr>
            <w:noProof/>
            <w:webHidden/>
          </w:rPr>
        </w:r>
        <w:r>
          <w:rPr>
            <w:noProof/>
            <w:webHidden/>
          </w:rPr>
          <w:fldChar w:fldCharType="separate"/>
        </w:r>
        <w:r>
          <w:rPr>
            <w:noProof/>
            <w:webHidden/>
          </w:rPr>
          <w:t>14</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55" w:history="1">
        <w:r w:rsidRPr="00E16C9F">
          <w:rPr>
            <w:rStyle w:val="Hyperlink"/>
            <w:noProof/>
          </w:rPr>
          <w:t>Figure 8: LaTeX input to produce the Swedish abstract</w:t>
        </w:r>
        <w:r>
          <w:rPr>
            <w:noProof/>
            <w:webHidden/>
          </w:rPr>
          <w:tab/>
        </w:r>
        <w:r>
          <w:rPr>
            <w:noProof/>
            <w:webHidden/>
          </w:rPr>
          <w:fldChar w:fldCharType="begin"/>
        </w:r>
        <w:r>
          <w:rPr>
            <w:noProof/>
            <w:webHidden/>
          </w:rPr>
          <w:instrText xml:space="preserve"> PAGEREF _Toc77000655 \h </w:instrText>
        </w:r>
        <w:r>
          <w:rPr>
            <w:noProof/>
            <w:webHidden/>
          </w:rPr>
        </w:r>
        <w:r>
          <w:rPr>
            <w:noProof/>
            <w:webHidden/>
          </w:rPr>
          <w:fldChar w:fldCharType="separate"/>
        </w:r>
        <w:r>
          <w:rPr>
            <w:noProof/>
            <w:webHidden/>
          </w:rPr>
          <w:t>15</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56" w:history="1">
        <w:r w:rsidRPr="00E16C9F">
          <w:rPr>
            <w:rStyle w:val="Hyperlink"/>
            <w:noProof/>
          </w:rPr>
          <w:t>Figure 9: First part of the “For DiVA” information</w:t>
        </w:r>
        <w:r>
          <w:rPr>
            <w:noProof/>
            <w:webHidden/>
          </w:rPr>
          <w:tab/>
        </w:r>
        <w:r>
          <w:rPr>
            <w:noProof/>
            <w:webHidden/>
          </w:rPr>
          <w:fldChar w:fldCharType="begin"/>
        </w:r>
        <w:r>
          <w:rPr>
            <w:noProof/>
            <w:webHidden/>
          </w:rPr>
          <w:instrText xml:space="preserve"> PAGEREF _Toc77000656 \h </w:instrText>
        </w:r>
        <w:r>
          <w:rPr>
            <w:noProof/>
            <w:webHidden/>
          </w:rPr>
        </w:r>
        <w:r>
          <w:rPr>
            <w:noProof/>
            <w:webHidden/>
          </w:rPr>
          <w:fldChar w:fldCharType="separate"/>
        </w:r>
        <w:r>
          <w:rPr>
            <w:noProof/>
            <w:webHidden/>
          </w:rPr>
          <w:t>16</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57" w:history="1">
        <w:r w:rsidRPr="00E16C9F">
          <w:rPr>
            <w:rStyle w:val="Hyperlink"/>
            <w:noProof/>
          </w:rPr>
          <w:t>Figure 10: Second part of the “For DiVA” information</w:t>
        </w:r>
        <w:r>
          <w:rPr>
            <w:noProof/>
            <w:webHidden/>
          </w:rPr>
          <w:tab/>
        </w:r>
        <w:r>
          <w:rPr>
            <w:noProof/>
            <w:webHidden/>
          </w:rPr>
          <w:fldChar w:fldCharType="begin"/>
        </w:r>
        <w:r>
          <w:rPr>
            <w:noProof/>
            <w:webHidden/>
          </w:rPr>
          <w:instrText xml:space="preserve"> PAGEREF _Toc77000657 \h </w:instrText>
        </w:r>
        <w:r>
          <w:rPr>
            <w:noProof/>
            <w:webHidden/>
          </w:rPr>
        </w:r>
        <w:r>
          <w:rPr>
            <w:noProof/>
            <w:webHidden/>
          </w:rPr>
          <w:fldChar w:fldCharType="separate"/>
        </w:r>
        <w:r>
          <w:rPr>
            <w:noProof/>
            <w:webHidden/>
          </w:rPr>
          <w:t>17</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58" w:history="1">
        <w:r w:rsidRPr="00E16C9F">
          <w:rPr>
            <w:rStyle w:val="Hyperlink"/>
            <w:noProof/>
          </w:rPr>
          <w:t xml:space="preserve">Figure 11: Code in </w:t>
        </w:r>
        <w:r w:rsidRPr="00E16C9F">
          <w:rPr>
            <w:rStyle w:val="Hyperlink"/>
            <w:rFonts w:ascii="Consolas" w:hAnsi="Consolas"/>
            <w:noProof/>
          </w:rPr>
          <w:t xml:space="preserve">\divainfo </w:t>
        </w:r>
        <w:r w:rsidRPr="00E16C9F">
          <w:rPr>
            <w:rStyle w:val="Hyperlink"/>
            <w:noProof/>
          </w:rPr>
          <w:t>command to output the abstracts and keywords</w:t>
        </w:r>
        <w:r>
          <w:rPr>
            <w:noProof/>
            <w:webHidden/>
          </w:rPr>
          <w:tab/>
        </w:r>
        <w:r>
          <w:rPr>
            <w:noProof/>
            <w:webHidden/>
          </w:rPr>
          <w:fldChar w:fldCharType="begin"/>
        </w:r>
        <w:r>
          <w:rPr>
            <w:noProof/>
            <w:webHidden/>
          </w:rPr>
          <w:instrText xml:space="preserve"> PAGEREF _Toc77000658 \h </w:instrText>
        </w:r>
        <w:r>
          <w:rPr>
            <w:noProof/>
            <w:webHidden/>
          </w:rPr>
        </w:r>
        <w:r>
          <w:rPr>
            <w:noProof/>
            <w:webHidden/>
          </w:rPr>
          <w:fldChar w:fldCharType="separate"/>
        </w:r>
        <w:r>
          <w:rPr>
            <w:noProof/>
            <w:webHidden/>
          </w:rPr>
          <w:t>18</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59" w:history="1">
        <w:r w:rsidRPr="00E16C9F">
          <w:rPr>
            <w:rStyle w:val="Hyperlink"/>
            <w:noProof/>
          </w:rPr>
          <w:t>Figure 12: Code in the document file to set up the command \typestoredx and to configure the listing environment to put the abstract into.</w:t>
        </w:r>
        <w:r>
          <w:rPr>
            <w:noProof/>
            <w:webHidden/>
          </w:rPr>
          <w:tab/>
        </w:r>
        <w:r>
          <w:rPr>
            <w:noProof/>
            <w:webHidden/>
          </w:rPr>
          <w:fldChar w:fldCharType="begin"/>
        </w:r>
        <w:r>
          <w:rPr>
            <w:noProof/>
            <w:webHidden/>
          </w:rPr>
          <w:instrText xml:space="preserve"> PAGEREF _Toc77000659 \h </w:instrText>
        </w:r>
        <w:r>
          <w:rPr>
            <w:noProof/>
            <w:webHidden/>
          </w:rPr>
        </w:r>
        <w:r>
          <w:rPr>
            <w:noProof/>
            <w:webHidden/>
          </w:rPr>
          <w:fldChar w:fldCharType="separate"/>
        </w:r>
        <w:r>
          <w:rPr>
            <w:noProof/>
            <w:webHidden/>
          </w:rPr>
          <w:t>18</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60" w:history="1">
        <w:r w:rsidRPr="00E16C9F">
          <w:rPr>
            <w:rStyle w:val="Hyperlink"/>
            <w:noProof/>
          </w:rPr>
          <w:t>Figure 13: Extract the JSON like information</w:t>
        </w:r>
        <w:r>
          <w:rPr>
            <w:noProof/>
            <w:webHidden/>
          </w:rPr>
          <w:tab/>
        </w:r>
        <w:r>
          <w:rPr>
            <w:noProof/>
            <w:webHidden/>
          </w:rPr>
          <w:fldChar w:fldCharType="begin"/>
        </w:r>
        <w:r>
          <w:rPr>
            <w:noProof/>
            <w:webHidden/>
          </w:rPr>
          <w:instrText xml:space="preserve"> PAGEREF _Toc77000660 \h </w:instrText>
        </w:r>
        <w:r>
          <w:rPr>
            <w:noProof/>
            <w:webHidden/>
          </w:rPr>
        </w:r>
        <w:r>
          <w:rPr>
            <w:noProof/>
            <w:webHidden/>
          </w:rPr>
          <w:fldChar w:fldCharType="separate"/>
        </w:r>
        <w:r>
          <w:rPr>
            <w:noProof/>
            <w:webHidden/>
          </w:rPr>
          <w:t>18</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61" w:history="1">
        <w:r w:rsidRPr="00E16C9F">
          <w:rPr>
            <w:rStyle w:val="Hyperlink"/>
            <w:noProof/>
          </w:rPr>
          <w:t>Figure 14: Example event.json output</w:t>
        </w:r>
        <w:r>
          <w:rPr>
            <w:noProof/>
            <w:webHidden/>
          </w:rPr>
          <w:tab/>
        </w:r>
        <w:r>
          <w:rPr>
            <w:noProof/>
            <w:webHidden/>
          </w:rPr>
          <w:fldChar w:fldCharType="begin"/>
        </w:r>
        <w:r>
          <w:rPr>
            <w:noProof/>
            <w:webHidden/>
          </w:rPr>
          <w:instrText xml:space="preserve"> PAGEREF _Toc77000661 \h </w:instrText>
        </w:r>
        <w:r>
          <w:rPr>
            <w:noProof/>
            <w:webHidden/>
          </w:rPr>
        </w:r>
        <w:r>
          <w:rPr>
            <w:noProof/>
            <w:webHidden/>
          </w:rPr>
          <w:fldChar w:fldCharType="separate"/>
        </w:r>
        <w:r>
          <w:rPr>
            <w:noProof/>
            <w:webHidden/>
          </w:rPr>
          <w:t>19</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62" w:history="1">
        <w:r w:rsidRPr="00E16C9F">
          <w:rPr>
            <w:rStyle w:val="Hyperlink"/>
            <w:noProof/>
          </w:rPr>
          <w:t xml:space="preserve">Figure 15: The several outputs of </w:t>
        </w:r>
        <w:r w:rsidRPr="00E16C9F">
          <w:rPr>
            <w:rStyle w:val="Hyperlink"/>
            <w:rFonts w:ascii="Consolas" w:hAnsi="Consolas"/>
            <w:noProof/>
          </w:rPr>
          <w:t>JSON_to_calendar.py</w:t>
        </w:r>
        <w:r>
          <w:rPr>
            <w:noProof/>
            <w:webHidden/>
          </w:rPr>
          <w:tab/>
        </w:r>
        <w:r>
          <w:rPr>
            <w:noProof/>
            <w:webHidden/>
          </w:rPr>
          <w:fldChar w:fldCharType="begin"/>
        </w:r>
        <w:r>
          <w:rPr>
            <w:noProof/>
            <w:webHidden/>
          </w:rPr>
          <w:instrText xml:space="preserve"> PAGEREF _Toc77000662 \h </w:instrText>
        </w:r>
        <w:r>
          <w:rPr>
            <w:noProof/>
            <w:webHidden/>
          </w:rPr>
        </w:r>
        <w:r>
          <w:rPr>
            <w:noProof/>
            <w:webHidden/>
          </w:rPr>
          <w:fldChar w:fldCharType="separate"/>
        </w:r>
        <w:r>
          <w:rPr>
            <w:noProof/>
            <w:webHidden/>
          </w:rPr>
          <w:t>20</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63" w:history="1">
        <w:r w:rsidRPr="00E16C9F">
          <w:rPr>
            <w:rStyle w:val="Hyperlink"/>
            <w:noProof/>
          </w:rPr>
          <w:t>Figure 16: Funning JSON_to_calendar.py to produce all three outputs</w:t>
        </w:r>
        <w:r>
          <w:rPr>
            <w:noProof/>
            <w:webHidden/>
          </w:rPr>
          <w:tab/>
        </w:r>
        <w:r>
          <w:rPr>
            <w:noProof/>
            <w:webHidden/>
          </w:rPr>
          <w:fldChar w:fldCharType="begin"/>
        </w:r>
        <w:r>
          <w:rPr>
            <w:noProof/>
            <w:webHidden/>
          </w:rPr>
          <w:instrText xml:space="preserve"> PAGEREF _Toc77000663 \h </w:instrText>
        </w:r>
        <w:r>
          <w:rPr>
            <w:noProof/>
            <w:webHidden/>
          </w:rPr>
        </w:r>
        <w:r>
          <w:rPr>
            <w:noProof/>
            <w:webHidden/>
          </w:rPr>
          <w:fldChar w:fldCharType="separate"/>
        </w:r>
        <w:r>
          <w:rPr>
            <w:noProof/>
            <w:webHidden/>
          </w:rPr>
          <w:t>20</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64" w:history="1">
        <w:r w:rsidRPr="00E16C9F">
          <w:rPr>
            <w:rStyle w:val="Hyperlink"/>
            <w:noProof/>
          </w:rPr>
          <w:t>Figure 17: Canvas course announcement</w:t>
        </w:r>
        <w:r>
          <w:rPr>
            <w:noProof/>
            <w:webHidden/>
          </w:rPr>
          <w:tab/>
        </w:r>
        <w:r>
          <w:rPr>
            <w:noProof/>
            <w:webHidden/>
          </w:rPr>
          <w:fldChar w:fldCharType="begin"/>
        </w:r>
        <w:r>
          <w:rPr>
            <w:noProof/>
            <w:webHidden/>
          </w:rPr>
          <w:instrText xml:space="preserve"> PAGEREF _Toc77000664 \h </w:instrText>
        </w:r>
        <w:r>
          <w:rPr>
            <w:noProof/>
            <w:webHidden/>
          </w:rPr>
        </w:r>
        <w:r>
          <w:rPr>
            <w:noProof/>
            <w:webHidden/>
          </w:rPr>
          <w:fldChar w:fldCharType="separate"/>
        </w:r>
        <w:r>
          <w:rPr>
            <w:noProof/>
            <w:webHidden/>
          </w:rPr>
          <w:t>21</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65" w:history="1">
        <w:r w:rsidRPr="00E16C9F">
          <w:rPr>
            <w:rStyle w:val="Hyperlink"/>
            <w:noProof/>
          </w:rPr>
          <w:t>Figure 18: A course event in the Canvas calendar (the figure is zoomed in on 15 March 2021</w:t>
        </w:r>
        <w:r>
          <w:rPr>
            <w:noProof/>
            <w:webHidden/>
          </w:rPr>
          <w:tab/>
        </w:r>
        <w:r>
          <w:rPr>
            <w:noProof/>
            <w:webHidden/>
          </w:rPr>
          <w:fldChar w:fldCharType="begin"/>
        </w:r>
        <w:r>
          <w:rPr>
            <w:noProof/>
            <w:webHidden/>
          </w:rPr>
          <w:instrText xml:space="preserve"> PAGEREF _Toc77000665 \h </w:instrText>
        </w:r>
        <w:r>
          <w:rPr>
            <w:noProof/>
            <w:webHidden/>
          </w:rPr>
        </w:r>
        <w:r>
          <w:rPr>
            <w:noProof/>
            <w:webHidden/>
          </w:rPr>
          <w:fldChar w:fldCharType="separate"/>
        </w:r>
        <w:r>
          <w:rPr>
            <w:noProof/>
            <w:webHidden/>
          </w:rPr>
          <w:t>22</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66" w:history="1">
        <w:r w:rsidRPr="00E16C9F">
          <w:rPr>
            <w:rStyle w:val="Hyperlink"/>
            <w:noProof/>
          </w:rPr>
          <w:t>Figure 19: Zoomed view of the opened Canvas calendar event</w:t>
        </w:r>
        <w:r>
          <w:rPr>
            <w:noProof/>
            <w:webHidden/>
          </w:rPr>
          <w:tab/>
        </w:r>
        <w:r>
          <w:rPr>
            <w:noProof/>
            <w:webHidden/>
          </w:rPr>
          <w:fldChar w:fldCharType="begin"/>
        </w:r>
        <w:r>
          <w:rPr>
            <w:noProof/>
            <w:webHidden/>
          </w:rPr>
          <w:instrText xml:space="preserve"> PAGEREF _Toc77000666 \h </w:instrText>
        </w:r>
        <w:r>
          <w:rPr>
            <w:noProof/>
            <w:webHidden/>
          </w:rPr>
        </w:r>
        <w:r>
          <w:rPr>
            <w:noProof/>
            <w:webHidden/>
          </w:rPr>
          <w:fldChar w:fldCharType="separate"/>
        </w:r>
        <w:r>
          <w:rPr>
            <w:noProof/>
            <w:webHidden/>
          </w:rPr>
          <w:t>22</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67" w:history="1">
        <w:r w:rsidRPr="00E16C9F">
          <w:rPr>
            <w:rStyle w:val="Hyperlink"/>
            <w:noProof/>
          </w:rPr>
          <w:t>Figure 20: KTH’s Cortina calendar showing two degree project events</w:t>
        </w:r>
        <w:r>
          <w:rPr>
            <w:noProof/>
            <w:webHidden/>
          </w:rPr>
          <w:tab/>
        </w:r>
        <w:r>
          <w:rPr>
            <w:noProof/>
            <w:webHidden/>
          </w:rPr>
          <w:fldChar w:fldCharType="begin"/>
        </w:r>
        <w:r>
          <w:rPr>
            <w:noProof/>
            <w:webHidden/>
          </w:rPr>
          <w:instrText xml:space="preserve"> PAGEREF _Toc77000667 \h </w:instrText>
        </w:r>
        <w:r>
          <w:rPr>
            <w:noProof/>
            <w:webHidden/>
          </w:rPr>
        </w:r>
        <w:r>
          <w:rPr>
            <w:noProof/>
            <w:webHidden/>
          </w:rPr>
          <w:fldChar w:fldCharType="separate"/>
        </w:r>
        <w:r>
          <w:rPr>
            <w:noProof/>
            <w:webHidden/>
          </w:rPr>
          <w:t>23</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68" w:history="1">
        <w:r w:rsidRPr="00E16C9F">
          <w:rPr>
            <w:rStyle w:val="Hyperlink"/>
            <w:noProof/>
          </w:rPr>
          <w:t>Figure 21: English version of the calendar</w:t>
        </w:r>
        <w:r>
          <w:rPr>
            <w:noProof/>
            <w:webHidden/>
          </w:rPr>
          <w:tab/>
        </w:r>
        <w:r>
          <w:rPr>
            <w:noProof/>
            <w:webHidden/>
          </w:rPr>
          <w:fldChar w:fldCharType="begin"/>
        </w:r>
        <w:r>
          <w:rPr>
            <w:noProof/>
            <w:webHidden/>
          </w:rPr>
          <w:instrText xml:space="preserve"> PAGEREF _Toc77000668 \h </w:instrText>
        </w:r>
        <w:r>
          <w:rPr>
            <w:noProof/>
            <w:webHidden/>
          </w:rPr>
        </w:r>
        <w:r>
          <w:rPr>
            <w:noProof/>
            <w:webHidden/>
          </w:rPr>
          <w:fldChar w:fldCharType="separate"/>
        </w:r>
        <w:r>
          <w:rPr>
            <w:noProof/>
            <w:webHidden/>
          </w:rPr>
          <w:t>23</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69" w:history="1">
        <w:r w:rsidRPr="00E16C9F">
          <w:rPr>
            <w:rStyle w:val="Hyperlink"/>
            <w:noProof/>
          </w:rPr>
          <w:t>Figure 22: Swedish version of the calendar event</w:t>
        </w:r>
        <w:r>
          <w:rPr>
            <w:noProof/>
            <w:webHidden/>
          </w:rPr>
          <w:tab/>
        </w:r>
        <w:r>
          <w:rPr>
            <w:noProof/>
            <w:webHidden/>
          </w:rPr>
          <w:fldChar w:fldCharType="begin"/>
        </w:r>
        <w:r>
          <w:rPr>
            <w:noProof/>
            <w:webHidden/>
          </w:rPr>
          <w:instrText xml:space="preserve"> PAGEREF _Toc77000669 \h </w:instrText>
        </w:r>
        <w:r>
          <w:rPr>
            <w:noProof/>
            <w:webHidden/>
          </w:rPr>
        </w:r>
        <w:r>
          <w:rPr>
            <w:noProof/>
            <w:webHidden/>
          </w:rPr>
          <w:fldChar w:fldCharType="separate"/>
        </w:r>
        <w:r>
          <w:rPr>
            <w:noProof/>
            <w:webHidden/>
          </w:rPr>
          <w:t>24</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70" w:history="1">
        <w:r w:rsidRPr="00E16C9F">
          <w:rPr>
            <w:rStyle w:val="Hyperlink"/>
            <w:noProof/>
          </w:rPr>
          <w:t>Figure 23: Response from the KTH Cortina API</w:t>
        </w:r>
        <w:r>
          <w:rPr>
            <w:noProof/>
            <w:webHidden/>
          </w:rPr>
          <w:tab/>
        </w:r>
        <w:r>
          <w:rPr>
            <w:noProof/>
            <w:webHidden/>
          </w:rPr>
          <w:fldChar w:fldCharType="begin"/>
        </w:r>
        <w:r>
          <w:rPr>
            <w:noProof/>
            <w:webHidden/>
          </w:rPr>
          <w:instrText xml:space="preserve"> PAGEREF _Toc77000670 \h </w:instrText>
        </w:r>
        <w:r>
          <w:rPr>
            <w:noProof/>
            <w:webHidden/>
          </w:rPr>
        </w:r>
        <w:r>
          <w:rPr>
            <w:noProof/>
            <w:webHidden/>
          </w:rPr>
          <w:fldChar w:fldCharType="separate"/>
        </w:r>
        <w:r>
          <w:rPr>
            <w:noProof/>
            <w:webHidden/>
          </w:rPr>
          <w:t>25</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71" w:history="1">
        <w:r w:rsidRPr="00E16C9F">
          <w:rPr>
            <w:rStyle w:val="Hyperlink"/>
            <w:noProof/>
          </w:rPr>
          <w:t>Figure 24: Actual example of announcement in Canvas (top)</w:t>
        </w:r>
        <w:r>
          <w:rPr>
            <w:noProof/>
            <w:webHidden/>
          </w:rPr>
          <w:tab/>
        </w:r>
        <w:r>
          <w:rPr>
            <w:noProof/>
            <w:webHidden/>
          </w:rPr>
          <w:fldChar w:fldCharType="begin"/>
        </w:r>
        <w:r>
          <w:rPr>
            <w:noProof/>
            <w:webHidden/>
          </w:rPr>
          <w:instrText xml:space="preserve"> PAGEREF _Toc77000671 \h </w:instrText>
        </w:r>
        <w:r>
          <w:rPr>
            <w:noProof/>
            <w:webHidden/>
          </w:rPr>
        </w:r>
        <w:r>
          <w:rPr>
            <w:noProof/>
            <w:webHidden/>
          </w:rPr>
          <w:fldChar w:fldCharType="separate"/>
        </w:r>
        <w:r>
          <w:rPr>
            <w:noProof/>
            <w:webHidden/>
          </w:rPr>
          <w:t>26</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72" w:history="1">
        <w:r w:rsidRPr="00E16C9F">
          <w:rPr>
            <w:rStyle w:val="Hyperlink"/>
            <w:noProof/>
          </w:rPr>
          <w:t>Figure 25: Bottom of the announcement</w:t>
        </w:r>
        <w:r>
          <w:rPr>
            <w:noProof/>
            <w:webHidden/>
          </w:rPr>
          <w:tab/>
        </w:r>
        <w:r>
          <w:rPr>
            <w:noProof/>
            <w:webHidden/>
          </w:rPr>
          <w:fldChar w:fldCharType="begin"/>
        </w:r>
        <w:r>
          <w:rPr>
            <w:noProof/>
            <w:webHidden/>
          </w:rPr>
          <w:instrText xml:space="preserve"> PAGEREF _Toc77000672 \h </w:instrText>
        </w:r>
        <w:r>
          <w:rPr>
            <w:noProof/>
            <w:webHidden/>
          </w:rPr>
        </w:r>
        <w:r>
          <w:rPr>
            <w:noProof/>
            <w:webHidden/>
          </w:rPr>
          <w:fldChar w:fldCharType="separate"/>
        </w:r>
        <w:r>
          <w:rPr>
            <w:noProof/>
            <w:webHidden/>
          </w:rPr>
          <w:t>27</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73" w:history="1">
        <w:r w:rsidRPr="00E16C9F">
          <w:rPr>
            <w:rStyle w:val="Hyperlink"/>
            <w:noProof/>
          </w:rPr>
          <w:t>Figure 26: opened version in course calendar</w:t>
        </w:r>
        <w:r>
          <w:rPr>
            <w:noProof/>
            <w:webHidden/>
          </w:rPr>
          <w:tab/>
        </w:r>
        <w:r>
          <w:rPr>
            <w:noProof/>
            <w:webHidden/>
          </w:rPr>
          <w:fldChar w:fldCharType="begin"/>
        </w:r>
        <w:r>
          <w:rPr>
            <w:noProof/>
            <w:webHidden/>
          </w:rPr>
          <w:instrText xml:space="preserve"> PAGEREF _Toc77000673 \h </w:instrText>
        </w:r>
        <w:r>
          <w:rPr>
            <w:noProof/>
            <w:webHidden/>
          </w:rPr>
        </w:r>
        <w:r>
          <w:rPr>
            <w:noProof/>
            <w:webHidden/>
          </w:rPr>
          <w:fldChar w:fldCharType="separate"/>
        </w:r>
        <w:r>
          <w:rPr>
            <w:noProof/>
            <w:webHidden/>
          </w:rPr>
          <w:t>27</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74" w:history="1">
        <w:r w:rsidRPr="00E16C9F">
          <w:rPr>
            <w:rStyle w:val="Hyperlink"/>
            <w:noProof/>
          </w:rPr>
          <w:t>Figure 27: The English (left) and Swedis (right) in the Cortina calendar</w:t>
        </w:r>
        <w:r>
          <w:rPr>
            <w:noProof/>
            <w:webHidden/>
          </w:rPr>
          <w:tab/>
        </w:r>
        <w:r>
          <w:rPr>
            <w:noProof/>
            <w:webHidden/>
          </w:rPr>
          <w:fldChar w:fldCharType="begin"/>
        </w:r>
        <w:r>
          <w:rPr>
            <w:noProof/>
            <w:webHidden/>
          </w:rPr>
          <w:instrText xml:space="preserve"> PAGEREF _Toc77000674 \h </w:instrText>
        </w:r>
        <w:r>
          <w:rPr>
            <w:noProof/>
            <w:webHidden/>
          </w:rPr>
        </w:r>
        <w:r>
          <w:rPr>
            <w:noProof/>
            <w:webHidden/>
          </w:rPr>
          <w:fldChar w:fldCharType="separate"/>
        </w:r>
        <w:r>
          <w:rPr>
            <w:noProof/>
            <w:webHidden/>
          </w:rPr>
          <w:t>28</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75" w:history="1">
        <w:r w:rsidRPr="00E16C9F">
          <w:rPr>
            <w:rStyle w:val="Hyperlink"/>
            <w:noProof/>
          </w:rPr>
          <w:t>Figure 28: Commands to extract the JSON and to make the calendar entries and announcements</w:t>
        </w:r>
        <w:r>
          <w:rPr>
            <w:noProof/>
            <w:webHidden/>
          </w:rPr>
          <w:tab/>
        </w:r>
        <w:r>
          <w:rPr>
            <w:noProof/>
            <w:webHidden/>
          </w:rPr>
          <w:fldChar w:fldCharType="begin"/>
        </w:r>
        <w:r>
          <w:rPr>
            <w:noProof/>
            <w:webHidden/>
          </w:rPr>
          <w:instrText xml:space="preserve"> PAGEREF _Toc77000675 \h </w:instrText>
        </w:r>
        <w:r>
          <w:rPr>
            <w:noProof/>
            <w:webHidden/>
          </w:rPr>
        </w:r>
        <w:r>
          <w:rPr>
            <w:noProof/>
            <w:webHidden/>
          </w:rPr>
          <w:fldChar w:fldCharType="separate"/>
        </w:r>
        <w:r>
          <w:rPr>
            <w:noProof/>
            <w:webHidden/>
          </w:rPr>
          <w:t>28</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76" w:history="1">
        <w:r w:rsidRPr="00E16C9F">
          <w:rPr>
            <w:rStyle w:val="Hyperlink"/>
            <w:noProof/>
          </w:rPr>
          <w:t>Figure 29: Extracted JSON file oscar.json - edited for appearance here</w:t>
        </w:r>
        <w:r>
          <w:rPr>
            <w:noProof/>
            <w:webHidden/>
          </w:rPr>
          <w:tab/>
        </w:r>
        <w:r>
          <w:rPr>
            <w:noProof/>
            <w:webHidden/>
          </w:rPr>
          <w:fldChar w:fldCharType="begin"/>
        </w:r>
        <w:r>
          <w:rPr>
            <w:noProof/>
            <w:webHidden/>
          </w:rPr>
          <w:instrText xml:space="preserve"> PAGEREF _Toc77000676 \h </w:instrText>
        </w:r>
        <w:r>
          <w:rPr>
            <w:noProof/>
            <w:webHidden/>
          </w:rPr>
        </w:r>
        <w:r>
          <w:rPr>
            <w:noProof/>
            <w:webHidden/>
          </w:rPr>
          <w:fldChar w:fldCharType="separate"/>
        </w:r>
        <w:r>
          <w:rPr>
            <w:noProof/>
            <w:webHidden/>
          </w:rPr>
          <w:t>28</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77" w:history="1">
        <w:r w:rsidRPr="00E16C9F">
          <w:rPr>
            <w:rStyle w:val="Hyperlink"/>
            <w:noProof/>
          </w:rPr>
          <w:t>Figure 30. Example of the revised format for entering an abstract</w:t>
        </w:r>
        <w:r>
          <w:rPr>
            <w:noProof/>
            <w:webHidden/>
          </w:rPr>
          <w:tab/>
        </w:r>
        <w:r>
          <w:rPr>
            <w:noProof/>
            <w:webHidden/>
          </w:rPr>
          <w:fldChar w:fldCharType="begin"/>
        </w:r>
        <w:r>
          <w:rPr>
            <w:noProof/>
            <w:webHidden/>
          </w:rPr>
          <w:instrText xml:space="preserve"> PAGEREF _Toc77000677 \h </w:instrText>
        </w:r>
        <w:r>
          <w:rPr>
            <w:noProof/>
            <w:webHidden/>
          </w:rPr>
        </w:r>
        <w:r>
          <w:rPr>
            <w:noProof/>
            <w:webHidden/>
          </w:rPr>
          <w:fldChar w:fldCharType="separate"/>
        </w:r>
        <w:r>
          <w:rPr>
            <w:noProof/>
            <w:webHidden/>
          </w:rPr>
          <w:t>29</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78" w:history="1">
        <w:r w:rsidRPr="00E16C9F">
          <w:rPr>
            <w:rStyle w:val="Hyperlink"/>
            <w:noProof/>
          </w:rPr>
          <w:t>Figure 31. Second example of the revised format for entering an abstract</w:t>
        </w:r>
        <w:r>
          <w:rPr>
            <w:noProof/>
            <w:webHidden/>
          </w:rPr>
          <w:tab/>
        </w:r>
        <w:r>
          <w:rPr>
            <w:noProof/>
            <w:webHidden/>
          </w:rPr>
          <w:fldChar w:fldCharType="begin"/>
        </w:r>
        <w:r>
          <w:rPr>
            <w:noProof/>
            <w:webHidden/>
          </w:rPr>
          <w:instrText xml:space="preserve"> PAGEREF _Toc77000678 \h </w:instrText>
        </w:r>
        <w:r>
          <w:rPr>
            <w:noProof/>
            <w:webHidden/>
          </w:rPr>
        </w:r>
        <w:r>
          <w:rPr>
            <w:noProof/>
            <w:webHidden/>
          </w:rPr>
          <w:fldChar w:fldCharType="separate"/>
        </w:r>
        <w:r>
          <w:rPr>
            <w:noProof/>
            <w:webHidden/>
          </w:rPr>
          <w:t>30</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79" w:history="1">
        <w:r w:rsidRPr="00E16C9F">
          <w:rPr>
            <w:rStyle w:val="Hyperlink"/>
            <w:noProof/>
          </w:rPr>
          <w:t>Figure 32: The two macros used to help enter the language specification</w:t>
        </w:r>
        <w:r>
          <w:rPr>
            <w:noProof/>
            <w:webHidden/>
          </w:rPr>
          <w:tab/>
        </w:r>
        <w:r>
          <w:rPr>
            <w:noProof/>
            <w:webHidden/>
          </w:rPr>
          <w:fldChar w:fldCharType="begin"/>
        </w:r>
        <w:r>
          <w:rPr>
            <w:noProof/>
            <w:webHidden/>
          </w:rPr>
          <w:instrText xml:space="preserve"> PAGEREF _Toc77000679 \h </w:instrText>
        </w:r>
        <w:r>
          <w:rPr>
            <w:noProof/>
            <w:webHidden/>
          </w:rPr>
        </w:r>
        <w:r>
          <w:rPr>
            <w:noProof/>
            <w:webHidden/>
          </w:rPr>
          <w:fldChar w:fldCharType="separate"/>
        </w:r>
        <w:r>
          <w:rPr>
            <w:noProof/>
            <w:webHidden/>
          </w:rPr>
          <w:t>30</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80" w:history="1">
        <w:r w:rsidRPr="00E16C9F">
          <w:rPr>
            <w:rStyle w:val="Hyperlink"/>
            <w:noProof/>
          </w:rPr>
          <w:t>Figure 33: New commands in kththesis.cls</w:t>
        </w:r>
        <w:r>
          <w:rPr>
            <w:noProof/>
            <w:webHidden/>
          </w:rPr>
          <w:tab/>
        </w:r>
        <w:r>
          <w:rPr>
            <w:noProof/>
            <w:webHidden/>
          </w:rPr>
          <w:fldChar w:fldCharType="begin"/>
        </w:r>
        <w:r>
          <w:rPr>
            <w:noProof/>
            <w:webHidden/>
          </w:rPr>
          <w:instrText xml:space="preserve"> PAGEREF _Toc77000680 \h </w:instrText>
        </w:r>
        <w:r>
          <w:rPr>
            <w:noProof/>
            <w:webHidden/>
          </w:rPr>
        </w:r>
        <w:r>
          <w:rPr>
            <w:noProof/>
            <w:webHidden/>
          </w:rPr>
          <w:fldChar w:fldCharType="separate"/>
        </w:r>
        <w:r>
          <w:rPr>
            <w:noProof/>
            <w:webHidden/>
          </w:rPr>
          <w:t>31</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81" w:history="1">
        <w:r w:rsidRPr="00E16C9F">
          <w:rPr>
            <w:rStyle w:val="Hyperlink"/>
            <w:noProof/>
          </w:rPr>
          <w:t>Figure 34: New additions to examplethesis.text</w:t>
        </w:r>
        <w:r>
          <w:rPr>
            <w:noProof/>
            <w:webHidden/>
          </w:rPr>
          <w:tab/>
        </w:r>
        <w:r>
          <w:rPr>
            <w:noProof/>
            <w:webHidden/>
          </w:rPr>
          <w:fldChar w:fldCharType="begin"/>
        </w:r>
        <w:r>
          <w:rPr>
            <w:noProof/>
            <w:webHidden/>
          </w:rPr>
          <w:instrText xml:space="preserve"> PAGEREF _Toc77000681 \h </w:instrText>
        </w:r>
        <w:r>
          <w:rPr>
            <w:noProof/>
            <w:webHidden/>
          </w:rPr>
        </w:r>
        <w:r>
          <w:rPr>
            <w:noProof/>
            <w:webHidden/>
          </w:rPr>
          <w:fldChar w:fldCharType="separate"/>
        </w:r>
        <w:r>
          <w:rPr>
            <w:noProof/>
            <w:webHidden/>
          </w:rPr>
          <w:t>31</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82" w:history="1">
        <w:r w:rsidRPr="00E16C9F">
          <w:rPr>
            <w:rStyle w:val="Hyperlink"/>
            <w:noProof/>
          </w:rPr>
          <w:t>Figure 35: lib/pdf_related_includes.tex (edited for readability)</w:t>
        </w:r>
        <w:r>
          <w:rPr>
            <w:noProof/>
            <w:webHidden/>
          </w:rPr>
          <w:tab/>
        </w:r>
        <w:r>
          <w:rPr>
            <w:noProof/>
            <w:webHidden/>
          </w:rPr>
          <w:fldChar w:fldCharType="begin"/>
        </w:r>
        <w:r>
          <w:rPr>
            <w:noProof/>
            <w:webHidden/>
          </w:rPr>
          <w:instrText xml:space="preserve"> PAGEREF _Toc77000682 \h </w:instrText>
        </w:r>
        <w:r>
          <w:rPr>
            <w:noProof/>
            <w:webHidden/>
          </w:rPr>
        </w:r>
        <w:r>
          <w:rPr>
            <w:noProof/>
            <w:webHidden/>
          </w:rPr>
          <w:fldChar w:fldCharType="separate"/>
        </w:r>
        <w:r>
          <w:rPr>
            <w:noProof/>
            <w:webHidden/>
          </w:rPr>
          <w:t>32</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83" w:history="1">
        <w:r w:rsidRPr="00E16C9F">
          <w:rPr>
            <w:rStyle w:val="Hyperlink"/>
            <w:noProof/>
          </w:rPr>
          <w:t>Figure 36: Including the English language keywords below the English abstract</w:t>
        </w:r>
        <w:r>
          <w:rPr>
            <w:noProof/>
            <w:webHidden/>
          </w:rPr>
          <w:tab/>
        </w:r>
        <w:r>
          <w:rPr>
            <w:noProof/>
            <w:webHidden/>
          </w:rPr>
          <w:fldChar w:fldCharType="begin"/>
        </w:r>
        <w:r>
          <w:rPr>
            <w:noProof/>
            <w:webHidden/>
          </w:rPr>
          <w:instrText xml:space="preserve"> PAGEREF _Toc77000683 \h </w:instrText>
        </w:r>
        <w:r>
          <w:rPr>
            <w:noProof/>
            <w:webHidden/>
          </w:rPr>
        </w:r>
        <w:r>
          <w:rPr>
            <w:noProof/>
            <w:webHidden/>
          </w:rPr>
          <w:fldChar w:fldCharType="separate"/>
        </w:r>
        <w:r>
          <w:rPr>
            <w:noProof/>
            <w:webHidden/>
          </w:rPr>
          <w:t>33</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84" w:history="1">
        <w:r w:rsidRPr="00E16C9F">
          <w:rPr>
            <w:rStyle w:val="Hyperlink"/>
            <w:noProof/>
          </w:rPr>
          <w:t>Figure 37: Including the Swedeish language keywords below the Swedish abstract</w:t>
        </w:r>
        <w:r>
          <w:rPr>
            <w:noProof/>
            <w:webHidden/>
          </w:rPr>
          <w:tab/>
        </w:r>
        <w:r>
          <w:rPr>
            <w:noProof/>
            <w:webHidden/>
          </w:rPr>
          <w:fldChar w:fldCharType="begin"/>
        </w:r>
        <w:r>
          <w:rPr>
            <w:noProof/>
            <w:webHidden/>
          </w:rPr>
          <w:instrText xml:space="preserve"> PAGEREF _Toc77000684 \h </w:instrText>
        </w:r>
        <w:r>
          <w:rPr>
            <w:noProof/>
            <w:webHidden/>
          </w:rPr>
        </w:r>
        <w:r>
          <w:rPr>
            <w:noProof/>
            <w:webHidden/>
          </w:rPr>
          <w:fldChar w:fldCharType="separate"/>
        </w:r>
        <w:r>
          <w:rPr>
            <w:noProof/>
            <w:webHidden/>
          </w:rPr>
          <w:t>33</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85" w:history="1">
        <w:r w:rsidRPr="00E16C9F">
          <w:rPr>
            <w:rStyle w:val="Hyperlink"/>
            <w:noProof/>
          </w:rPr>
          <w:t>Figure 38: The title page of the thesis and the PDF meta data</w:t>
        </w:r>
        <w:r>
          <w:rPr>
            <w:noProof/>
            <w:webHidden/>
          </w:rPr>
          <w:tab/>
        </w:r>
        <w:r>
          <w:rPr>
            <w:noProof/>
            <w:webHidden/>
          </w:rPr>
          <w:fldChar w:fldCharType="begin"/>
        </w:r>
        <w:r>
          <w:rPr>
            <w:noProof/>
            <w:webHidden/>
          </w:rPr>
          <w:instrText xml:space="preserve"> PAGEREF _Toc77000685 \h </w:instrText>
        </w:r>
        <w:r>
          <w:rPr>
            <w:noProof/>
            <w:webHidden/>
          </w:rPr>
        </w:r>
        <w:r>
          <w:rPr>
            <w:noProof/>
            <w:webHidden/>
          </w:rPr>
          <w:fldChar w:fldCharType="separate"/>
        </w:r>
        <w:r>
          <w:rPr>
            <w:noProof/>
            <w:webHidden/>
          </w:rPr>
          <w:t>34</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86" w:history="1">
        <w:r w:rsidRPr="00E16C9F">
          <w:rPr>
            <w:rStyle w:val="Hyperlink"/>
            <w:noProof/>
          </w:rPr>
          <w:t>Figure 39: The keywords appear as expected in the for DiVA data at the end of the PDF file</w:t>
        </w:r>
        <w:r>
          <w:rPr>
            <w:noProof/>
            <w:webHidden/>
          </w:rPr>
          <w:tab/>
        </w:r>
        <w:r>
          <w:rPr>
            <w:noProof/>
            <w:webHidden/>
          </w:rPr>
          <w:fldChar w:fldCharType="begin"/>
        </w:r>
        <w:r>
          <w:rPr>
            <w:noProof/>
            <w:webHidden/>
          </w:rPr>
          <w:instrText xml:space="preserve"> PAGEREF _Toc77000686 \h </w:instrText>
        </w:r>
        <w:r>
          <w:rPr>
            <w:noProof/>
            <w:webHidden/>
          </w:rPr>
        </w:r>
        <w:r>
          <w:rPr>
            <w:noProof/>
            <w:webHidden/>
          </w:rPr>
          <w:fldChar w:fldCharType="separate"/>
        </w:r>
        <w:r>
          <w:rPr>
            <w:noProof/>
            <w:webHidden/>
          </w:rPr>
          <w:t>34</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87" w:history="1">
        <w:r w:rsidRPr="00E16C9F">
          <w:rPr>
            <w:rStyle w:val="Hyperlink"/>
            <w:noProof/>
          </w:rPr>
          <w:t xml:space="preserve">Figure 40: Several possible inputs to </w:t>
        </w:r>
        <w:r w:rsidRPr="00E16C9F">
          <w:rPr>
            <w:rStyle w:val="Hyperlink"/>
            <w:rFonts w:ascii="Consolas" w:hAnsi="Consolas"/>
            <w:noProof/>
          </w:rPr>
          <w:t>JSON_to_calendar.py</w:t>
        </w:r>
        <w:r w:rsidRPr="00E16C9F">
          <w:rPr>
            <w:rStyle w:val="Hyperlink"/>
            <w:noProof/>
          </w:rPr>
          <w:t xml:space="preserve">  and its outputs</w:t>
        </w:r>
        <w:r>
          <w:rPr>
            <w:noProof/>
            <w:webHidden/>
          </w:rPr>
          <w:tab/>
        </w:r>
        <w:r>
          <w:rPr>
            <w:noProof/>
            <w:webHidden/>
          </w:rPr>
          <w:fldChar w:fldCharType="begin"/>
        </w:r>
        <w:r>
          <w:rPr>
            <w:noProof/>
            <w:webHidden/>
          </w:rPr>
          <w:instrText xml:space="preserve"> PAGEREF _Toc77000687 \h </w:instrText>
        </w:r>
        <w:r>
          <w:rPr>
            <w:noProof/>
            <w:webHidden/>
          </w:rPr>
        </w:r>
        <w:r>
          <w:rPr>
            <w:noProof/>
            <w:webHidden/>
          </w:rPr>
          <w:fldChar w:fldCharType="separate"/>
        </w:r>
        <w:r>
          <w:rPr>
            <w:noProof/>
            <w:webHidden/>
          </w:rPr>
          <w:t>35</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88" w:history="1">
        <w:r w:rsidRPr="00E16C9F">
          <w:rPr>
            <w:rStyle w:val="Hyperlink"/>
            <w:noProof/>
          </w:rPr>
          <w:t xml:space="preserve">Figure 41: Several possible used of the </w:t>
        </w:r>
        <w:r w:rsidRPr="00E16C9F">
          <w:rPr>
            <w:rStyle w:val="Hyperlink"/>
            <w:rFonts w:ascii="Consolas" w:hAnsi="Consolas"/>
            <w:noProof/>
          </w:rPr>
          <w:t>JSON file</w:t>
        </w:r>
        <w:r>
          <w:rPr>
            <w:noProof/>
            <w:webHidden/>
          </w:rPr>
          <w:tab/>
        </w:r>
        <w:r>
          <w:rPr>
            <w:noProof/>
            <w:webHidden/>
          </w:rPr>
          <w:fldChar w:fldCharType="begin"/>
        </w:r>
        <w:r>
          <w:rPr>
            <w:noProof/>
            <w:webHidden/>
          </w:rPr>
          <w:instrText xml:space="preserve"> PAGEREF _Toc77000688 \h </w:instrText>
        </w:r>
        <w:r>
          <w:rPr>
            <w:noProof/>
            <w:webHidden/>
          </w:rPr>
        </w:r>
        <w:r>
          <w:rPr>
            <w:noProof/>
            <w:webHidden/>
          </w:rPr>
          <w:fldChar w:fldCharType="separate"/>
        </w:r>
        <w:r>
          <w:rPr>
            <w:noProof/>
            <w:webHidden/>
          </w:rPr>
          <w:t>35</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89" w:history="1">
        <w:r w:rsidRPr="00E16C9F">
          <w:rPr>
            <w:rStyle w:val="Hyperlink"/>
            <w:noProof/>
          </w:rPr>
          <w:t>Figure 42: Examples of using JSON_to_MODS.py</w:t>
        </w:r>
        <w:r>
          <w:rPr>
            <w:noProof/>
            <w:webHidden/>
          </w:rPr>
          <w:tab/>
        </w:r>
        <w:r>
          <w:rPr>
            <w:noProof/>
            <w:webHidden/>
          </w:rPr>
          <w:fldChar w:fldCharType="begin"/>
        </w:r>
        <w:r>
          <w:rPr>
            <w:noProof/>
            <w:webHidden/>
          </w:rPr>
          <w:instrText xml:space="preserve"> PAGEREF _Toc77000689 \h </w:instrText>
        </w:r>
        <w:r>
          <w:rPr>
            <w:noProof/>
            <w:webHidden/>
          </w:rPr>
        </w:r>
        <w:r>
          <w:rPr>
            <w:noProof/>
            <w:webHidden/>
          </w:rPr>
          <w:fldChar w:fldCharType="separate"/>
        </w:r>
        <w:r>
          <w:rPr>
            <w:noProof/>
            <w:webHidden/>
          </w:rPr>
          <w:t>36</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90" w:history="1">
        <w:r w:rsidRPr="00E16C9F">
          <w:rPr>
            <w:rStyle w:val="Hyperlink"/>
            <w:noProof/>
          </w:rPr>
          <w:t>Figure 43: test12.json</w:t>
        </w:r>
        <w:r>
          <w:rPr>
            <w:noProof/>
            <w:webHidden/>
          </w:rPr>
          <w:tab/>
        </w:r>
        <w:r>
          <w:rPr>
            <w:noProof/>
            <w:webHidden/>
          </w:rPr>
          <w:fldChar w:fldCharType="begin"/>
        </w:r>
        <w:r>
          <w:rPr>
            <w:noProof/>
            <w:webHidden/>
          </w:rPr>
          <w:instrText xml:space="preserve"> PAGEREF _Toc77000690 \h </w:instrText>
        </w:r>
        <w:r>
          <w:rPr>
            <w:noProof/>
            <w:webHidden/>
          </w:rPr>
        </w:r>
        <w:r>
          <w:rPr>
            <w:noProof/>
            <w:webHidden/>
          </w:rPr>
          <w:fldChar w:fldCharType="separate"/>
        </w:r>
        <w:r>
          <w:rPr>
            <w:noProof/>
            <w:webHidden/>
          </w:rPr>
          <w:t>37</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91" w:history="1">
        <w:r w:rsidRPr="00E16C9F">
          <w:rPr>
            <w:rStyle w:val="Hyperlink"/>
            <w:noProof/>
          </w:rPr>
          <w:t>Figure 44: test12.mods</w:t>
        </w:r>
        <w:r>
          <w:rPr>
            <w:noProof/>
            <w:webHidden/>
          </w:rPr>
          <w:tab/>
        </w:r>
        <w:r>
          <w:rPr>
            <w:noProof/>
            <w:webHidden/>
          </w:rPr>
          <w:fldChar w:fldCharType="begin"/>
        </w:r>
        <w:r>
          <w:rPr>
            <w:noProof/>
            <w:webHidden/>
          </w:rPr>
          <w:instrText xml:space="preserve"> PAGEREF _Toc77000691 \h </w:instrText>
        </w:r>
        <w:r>
          <w:rPr>
            <w:noProof/>
            <w:webHidden/>
          </w:rPr>
        </w:r>
        <w:r>
          <w:rPr>
            <w:noProof/>
            <w:webHidden/>
          </w:rPr>
          <w:fldChar w:fldCharType="separate"/>
        </w:r>
        <w:r>
          <w:rPr>
            <w:noProof/>
            <w:webHidden/>
          </w:rPr>
          <w:t>38</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92" w:history="1">
        <w:r w:rsidRPr="00E16C9F">
          <w:rPr>
            <w:rStyle w:val="Hyperlink"/>
            <w:noProof/>
          </w:rPr>
          <w:t>Figure 45: The import process – step 1 – click on the “Import from external database” buttom on the upper right corner</w:t>
        </w:r>
        <w:r>
          <w:rPr>
            <w:noProof/>
            <w:webHidden/>
          </w:rPr>
          <w:tab/>
        </w:r>
        <w:r>
          <w:rPr>
            <w:noProof/>
            <w:webHidden/>
          </w:rPr>
          <w:fldChar w:fldCharType="begin"/>
        </w:r>
        <w:r>
          <w:rPr>
            <w:noProof/>
            <w:webHidden/>
          </w:rPr>
          <w:instrText xml:space="preserve"> PAGEREF _Toc77000692 \h </w:instrText>
        </w:r>
        <w:r>
          <w:rPr>
            <w:noProof/>
            <w:webHidden/>
          </w:rPr>
        </w:r>
        <w:r>
          <w:rPr>
            <w:noProof/>
            <w:webHidden/>
          </w:rPr>
          <w:fldChar w:fldCharType="separate"/>
        </w:r>
        <w:r>
          <w:rPr>
            <w:noProof/>
            <w:webHidden/>
          </w:rPr>
          <w:t>39</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93" w:history="1">
        <w:r w:rsidRPr="00E16C9F">
          <w:rPr>
            <w:rStyle w:val="Hyperlink"/>
            <w:noProof/>
          </w:rPr>
          <w:t>Figure 46: The import process – step 2 – choose the MODV3 format and select a file to import</w:t>
        </w:r>
        <w:r>
          <w:rPr>
            <w:noProof/>
            <w:webHidden/>
          </w:rPr>
          <w:tab/>
        </w:r>
        <w:r>
          <w:rPr>
            <w:noProof/>
            <w:webHidden/>
          </w:rPr>
          <w:fldChar w:fldCharType="begin"/>
        </w:r>
        <w:r>
          <w:rPr>
            <w:noProof/>
            <w:webHidden/>
          </w:rPr>
          <w:instrText xml:space="preserve"> PAGEREF _Toc77000693 \h </w:instrText>
        </w:r>
        <w:r>
          <w:rPr>
            <w:noProof/>
            <w:webHidden/>
          </w:rPr>
        </w:r>
        <w:r>
          <w:rPr>
            <w:noProof/>
            <w:webHidden/>
          </w:rPr>
          <w:fldChar w:fldCharType="separate"/>
        </w:r>
        <w:r>
          <w:rPr>
            <w:noProof/>
            <w:webHidden/>
          </w:rPr>
          <w:t>40</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94" w:history="1">
        <w:r w:rsidRPr="00E16C9F">
          <w:rPr>
            <w:rStyle w:val="Hyperlink"/>
            <w:noProof/>
          </w:rPr>
          <w:t>Figure 47: the import process – step 3 – after clicking “Import” – it says that the file was successfully uploaded</w:t>
        </w:r>
        <w:r>
          <w:rPr>
            <w:noProof/>
            <w:webHidden/>
          </w:rPr>
          <w:tab/>
        </w:r>
        <w:r>
          <w:rPr>
            <w:noProof/>
            <w:webHidden/>
          </w:rPr>
          <w:fldChar w:fldCharType="begin"/>
        </w:r>
        <w:r>
          <w:rPr>
            <w:noProof/>
            <w:webHidden/>
          </w:rPr>
          <w:instrText xml:space="preserve"> PAGEREF _Toc77000694 \h </w:instrText>
        </w:r>
        <w:r>
          <w:rPr>
            <w:noProof/>
            <w:webHidden/>
          </w:rPr>
        </w:r>
        <w:r>
          <w:rPr>
            <w:noProof/>
            <w:webHidden/>
          </w:rPr>
          <w:fldChar w:fldCharType="separate"/>
        </w:r>
        <w:r>
          <w:rPr>
            <w:noProof/>
            <w:webHidden/>
          </w:rPr>
          <w:t>41</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95" w:history="1">
        <w:r w:rsidRPr="00E16C9F">
          <w:rPr>
            <w:rStyle w:val="Hyperlink"/>
            <w:noProof/>
          </w:rPr>
          <w:t>Figure 48: The import process – step 4 – after clicking “Import” once more – you can see the file has been added to the list of imported files</w:t>
        </w:r>
        <w:r>
          <w:rPr>
            <w:noProof/>
            <w:webHidden/>
          </w:rPr>
          <w:tab/>
        </w:r>
        <w:r>
          <w:rPr>
            <w:noProof/>
            <w:webHidden/>
          </w:rPr>
          <w:fldChar w:fldCharType="begin"/>
        </w:r>
        <w:r>
          <w:rPr>
            <w:noProof/>
            <w:webHidden/>
          </w:rPr>
          <w:instrText xml:space="preserve"> PAGEREF _Toc77000695 \h </w:instrText>
        </w:r>
        <w:r>
          <w:rPr>
            <w:noProof/>
            <w:webHidden/>
          </w:rPr>
        </w:r>
        <w:r>
          <w:rPr>
            <w:noProof/>
            <w:webHidden/>
          </w:rPr>
          <w:fldChar w:fldCharType="separate"/>
        </w:r>
        <w:r>
          <w:rPr>
            <w:noProof/>
            <w:webHidden/>
          </w:rPr>
          <w:t>41</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96" w:history="1">
        <w:r w:rsidRPr="00E16C9F">
          <w:rPr>
            <w:rStyle w:val="Hyperlink"/>
            <w:noProof/>
          </w:rPr>
          <w:t>Figure 49: Imported document (part 1)</w:t>
        </w:r>
        <w:r>
          <w:rPr>
            <w:noProof/>
            <w:webHidden/>
          </w:rPr>
          <w:tab/>
        </w:r>
        <w:r>
          <w:rPr>
            <w:noProof/>
            <w:webHidden/>
          </w:rPr>
          <w:fldChar w:fldCharType="begin"/>
        </w:r>
        <w:r>
          <w:rPr>
            <w:noProof/>
            <w:webHidden/>
          </w:rPr>
          <w:instrText xml:space="preserve"> PAGEREF _Toc77000696 \h </w:instrText>
        </w:r>
        <w:r>
          <w:rPr>
            <w:noProof/>
            <w:webHidden/>
          </w:rPr>
        </w:r>
        <w:r>
          <w:rPr>
            <w:noProof/>
            <w:webHidden/>
          </w:rPr>
          <w:fldChar w:fldCharType="separate"/>
        </w:r>
        <w:r>
          <w:rPr>
            <w:noProof/>
            <w:webHidden/>
          </w:rPr>
          <w:t>42</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97" w:history="1">
        <w:r w:rsidRPr="00E16C9F">
          <w:rPr>
            <w:rStyle w:val="Hyperlink"/>
            <w:noProof/>
          </w:rPr>
          <w:t>Figure 50: Imported document (part 2) – Note that both the English and Swedish titles are shown as well as the information about which level, the number of university credits, the education al program, and the subject.- Additionally, the year and number of pages are shown.</w:t>
        </w:r>
        <w:r>
          <w:rPr>
            <w:noProof/>
            <w:webHidden/>
          </w:rPr>
          <w:tab/>
        </w:r>
        <w:r>
          <w:rPr>
            <w:noProof/>
            <w:webHidden/>
          </w:rPr>
          <w:fldChar w:fldCharType="begin"/>
        </w:r>
        <w:r>
          <w:rPr>
            <w:noProof/>
            <w:webHidden/>
          </w:rPr>
          <w:instrText xml:space="preserve"> PAGEREF _Toc77000697 \h </w:instrText>
        </w:r>
        <w:r>
          <w:rPr>
            <w:noProof/>
            <w:webHidden/>
          </w:rPr>
        </w:r>
        <w:r>
          <w:rPr>
            <w:noProof/>
            <w:webHidden/>
          </w:rPr>
          <w:fldChar w:fldCharType="separate"/>
        </w:r>
        <w:r>
          <w:rPr>
            <w:noProof/>
            <w:webHidden/>
          </w:rPr>
          <w:t>43</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98" w:history="1">
        <w:r w:rsidRPr="00E16C9F">
          <w:rPr>
            <w:rStyle w:val="Hyperlink"/>
            <w:noProof/>
          </w:rPr>
          <w:t>Figure 51: Imported document (part 3) – Note that the number in the series is not being shown. The nation subject catergies specified in the JSON file are shown. Additionally, a number of the keyoards in different languages are shown.</w:t>
        </w:r>
        <w:r>
          <w:rPr>
            <w:noProof/>
            <w:webHidden/>
          </w:rPr>
          <w:tab/>
        </w:r>
        <w:r>
          <w:rPr>
            <w:noProof/>
            <w:webHidden/>
          </w:rPr>
          <w:fldChar w:fldCharType="begin"/>
        </w:r>
        <w:r>
          <w:rPr>
            <w:noProof/>
            <w:webHidden/>
          </w:rPr>
          <w:instrText xml:space="preserve"> PAGEREF _Toc77000698 \h </w:instrText>
        </w:r>
        <w:r>
          <w:rPr>
            <w:noProof/>
            <w:webHidden/>
          </w:rPr>
        </w:r>
        <w:r>
          <w:rPr>
            <w:noProof/>
            <w:webHidden/>
          </w:rPr>
          <w:fldChar w:fldCharType="separate"/>
        </w:r>
        <w:r>
          <w:rPr>
            <w:noProof/>
            <w:webHidden/>
          </w:rPr>
          <w:t>44</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699" w:history="1">
        <w:r w:rsidRPr="00E16C9F">
          <w:rPr>
            <w:rStyle w:val="Hyperlink"/>
            <w:noProof/>
          </w:rPr>
          <w:t>Figure 52: Imported document (part 4) – more keywords are shown as well as the abstract in English</w:t>
        </w:r>
        <w:r>
          <w:rPr>
            <w:noProof/>
            <w:webHidden/>
          </w:rPr>
          <w:tab/>
        </w:r>
        <w:r>
          <w:rPr>
            <w:noProof/>
            <w:webHidden/>
          </w:rPr>
          <w:fldChar w:fldCharType="begin"/>
        </w:r>
        <w:r>
          <w:rPr>
            <w:noProof/>
            <w:webHidden/>
          </w:rPr>
          <w:instrText xml:space="preserve"> PAGEREF _Toc77000699 \h </w:instrText>
        </w:r>
        <w:r>
          <w:rPr>
            <w:noProof/>
            <w:webHidden/>
          </w:rPr>
        </w:r>
        <w:r>
          <w:rPr>
            <w:noProof/>
            <w:webHidden/>
          </w:rPr>
          <w:fldChar w:fldCharType="separate"/>
        </w:r>
        <w:r>
          <w:rPr>
            <w:noProof/>
            <w:webHidden/>
          </w:rPr>
          <w:t>45</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00" w:history="1">
        <w:r w:rsidRPr="00E16C9F">
          <w:rPr>
            <w:rStyle w:val="Hyperlink"/>
            <w:noProof/>
          </w:rPr>
          <w:t>Figure 53: Imported document (part 5) – the bottom of the Engish abstract is shown .- showing some of the formatted information that can be shown. Additionally, the Swedish and other abstracts are shown.</w:t>
        </w:r>
        <w:r>
          <w:rPr>
            <w:noProof/>
            <w:webHidden/>
          </w:rPr>
          <w:tab/>
        </w:r>
        <w:r>
          <w:rPr>
            <w:noProof/>
            <w:webHidden/>
          </w:rPr>
          <w:fldChar w:fldCharType="begin"/>
        </w:r>
        <w:r>
          <w:rPr>
            <w:noProof/>
            <w:webHidden/>
          </w:rPr>
          <w:instrText xml:space="preserve"> PAGEREF _Toc77000700 \h </w:instrText>
        </w:r>
        <w:r>
          <w:rPr>
            <w:noProof/>
            <w:webHidden/>
          </w:rPr>
        </w:r>
        <w:r>
          <w:rPr>
            <w:noProof/>
            <w:webHidden/>
          </w:rPr>
          <w:fldChar w:fldCharType="separate"/>
        </w:r>
        <w:r>
          <w:rPr>
            <w:noProof/>
            <w:webHidden/>
          </w:rPr>
          <w:t>46</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01" w:history="1">
        <w:r w:rsidRPr="00E16C9F">
          <w:rPr>
            <w:rStyle w:val="Hyperlink"/>
            <w:noProof/>
          </w:rPr>
          <w:t>Figure 54: Imported document (part 6) – yet more abstracts</w:t>
        </w:r>
        <w:r>
          <w:rPr>
            <w:noProof/>
            <w:webHidden/>
          </w:rPr>
          <w:tab/>
        </w:r>
        <w:r>
          <w:rPr>
            <w:noProof/>
            <w:webHidden/>
          </w:rPr>
          <w:fldChar w:fldCharType="begin"/>
        </w:r>
        <w:r>
          <w:rPr>
            <w:noProof/>
            <w:webHidden/>
          </w:rPr>
          <w:instrText xml:space="preserve"> PAGEREF _Toc77000701 \h </w:instrText>
        </w:r>
        <w:r>
          <w:rPr>
            <w:noProof/>
            <w:webHidden/>
          </w:rPr>
        </w:r>
        <w:r>
          <w:rPr>
            <w:noProof/>
            <w:webHidden/>
          </w:rPr>
          <w:fldChar w:fldCharType="separate"/>
        </w:r>
        <w:r>
          <w:rPr>
            <w:noProof/>
            <w:webHidden/>
          </w:rPr>
          <w:t>47</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02" w:history="1">
        <w:r w:rsidRPr="00E16C9F">
          <w:rPr>
            <w:rStyle w:val="Hyperlink"/>
            <w:noProof/>
          </w:rPr>
          <w:t>Figure 55: Imported document (part 7) – the supervisors are shown</w:t>
        </w:r>
        <w:r>
          <w:rPr>
            <w:noProof/>
            <w:webHidden/>
          </w:rPr>
          <w:tab/>
        </w:r>
        <w:r>
          <w:rPr>
            <w:noProof/>
            <w:webHidden/>
          </w:rPr>
          <w:fldChar w:fldCharType="begin"/>
        </w:r>
        <w:r>
          <w:rPr>
            <w:noProof/>
            <w:webHidden/>
          </w:rPr>
          <w:instrText xml:space="preserve"> PAGEREF _Toc77000702 \h </w:instrText>
        </w:r>
        <w:r>
          <w:rPr>
            <w:noProof/>
            <w:webHidden/>
          </w:rPr>
        </w:r>
        <w:r>
          <w:rPr>
            <w:noProof/>
            <w:webHidden/>
          </w:rPr>
          <w:fldChar w:fldCharType="separate"/>
        </w:r>
        <w:r>
          <w:rPr>
            <w:noProof/>
            <w:webHidden/>
          </w:rPr>
          <w:t>48</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03" w:history="1">
        <w:r w:rsidRPr="00E16C9F">
          <w:rPr>
            <w:rStyle w:val="Hyperlink"/>
            <w:noProof/>
          </w:rPr>
          <w:t>Figure 56: Imported document (part 8) – the examiner is shown along with the information about the oral presentation</w:t>
        </w:r>
        <w:r>
          <w:rPr>
            <w:noProof/>
            <w:webHidden/>
          </w:rPr>
          <w:tab/>
        </w:r>
        <w:r>
          <w:rPr>
            <w:noProof/>
            <w:webHidden/>
          </w:rPr>
          <w:fldChar w:fldCharType="begin"/>
        </w:r>
        <w:r>
          <w:rPr>
            <w:noProof/>
            <w:webHidden/>
          </w:rPr>
          <w:instrText xml:space="preserve"> PAGEREF _Toc77000703 \h </w:instrText>
        </w:r>
        <w:r>
          <w:rPr>
            <w:noProof/>
            <w:webHidden/>
          </w:rPr>
        </w:r>
        <w:r>
          <w:rPr>
            <w:noProof/>
            <w:webHidden/>
          </w:rPr>
          <w:fldChar w:fldCharType="separate"/>
        </w:r>
        <w:r>
          <w:rPr>
            <w:noProof/>
            <w:webHidden/>
          </w:rPr>
          <w:t>49</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04" w:history="1">
        <w:r w:rsidRPr="00E16C9F">
          <w:rPr>
            <w:rStyle w:val="Hyperlink"/>
            <w:noProof/>
          </w:rPr>
          <w:t>Figure 57: Number in series correctly entered</w:t>
        </w:r>
        <w:r>
          <w:rPr>
            <w:noProof/>
            <w:webHidden/>
          </w:rPr>
          <w:tab/>
        </w:r>
        <w:r>
          <w:rPr>
            <w:noProof/>
            <w:webHidden/>
          </w:rPr>
          <w:fldChar w:fldCharType="begin"/>
        </w:r>
        <w:r>
          <w:rPr>
            <w:noProof/>
            <w:webHidden/>
          </w:rPr>
          <w:instrText xml:space="preserve"> PAGEREF _Toc77000704 \h </w:instrText>
        </w:r>
        <w:r>
          <w:rPr>
            <w:noProof/>
            <w:webHidden/>
          </w:rPr>
        </w:r>
        <w:r>
          <w:rPr>
            <w:noProof/>
            <w:webHidden/>
          </w:rPr>
          <w:fldChar w:fldCharType="separate"/>
        </w:r>
        <w:r>
          <w:rPr>
            <w:noProof/>
            <w:webHidden/>
          </w:rPr>
          <w:t>50</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05" w:history="1">
        <w:r w:rsidRPr="00E16C9F">
          <w:rPr>
            <w:rStyle w:val="Hyperlink"/>
            <w:noProof/>
          </w:rPr>
          <w:t>Figure 58: MODS data</w:t>
        </w:r>
        <w:r>
          <w:rPr>
            <w:noProof/>
            <w:webHidden/>
          </w:rPr>
          <w:tab/>
        </w:r>
        <w:r>
          <w:rPr>
            <w:noProof/>
            <w:webHidden/>
          </w:rPr>
          <w:fldChar w:fldCharType="begin"/>
        </w:r>
        <w:r>
          <w:rPr>
            <w:noProof/>
            <w:webHidden/>
          </w:rPr>
          <w:instrText xml:space="preserve"> PAGEREF _Toc77000705 \h </w:instrText>
        </w:r>
        <w:r>
          <w:rPr>
            <w:noProof/>
            <w:webHidden/>
          </w:rPr>
        </w:r>
        <w:r>
          <w:rPr>
            <w:noProof/>
            <w:webHidden/>
          </w:rPr>
          <w:fldChar w:fldCharType="separate"/>
        </w:r>
        <w:r>
          <w:rPr>
            <w:noProof/>
            <w:webHidden/>
          </w:rPr>
          <w:t>50</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06" w:history="1">
        <w:r w:rsidRPr="00E16C9F">
          <w:rPr>
            <w:rStyle w:val="Hyperlink"/>
            <w:noProof/>
          </w:rPr>
          <w:t>Figure 59: Two KTH supervisors in different schools</w:t>
        </w:r>
        <w:r>
          <w:rPr>
            <w:noProof/>
            <w:webHidden/>
          </w:rPr>
          <w:tab/>
        </w:r>
        <w:r>
          <w:rPr>
            <w:noProof/>
            <w:webHidden/>
          </w:rPr>
          <w:fldChar w:fldCharType="begin"/>
        </w:r>
        <w:r>
          <w:rPr>
            <w:noProof/>
            <w:webHidden/>
          </w:rPr>
          <w:instrText xml:space="preserve"> PAGEREF _Toc77000706 \h </w:instrText>
        </w:r>
        <w:r>
          <w:rPr>
            <w:noProof/>
            <w:webHidden/>
          </w:rPr>
        </w:r>
        <w:r>
          <w:rPr>
            <w:noProof/>
            <w:webHidden/>
          </w:rPr>
          <w:fldChar w:fldCharType="separate"/>
        </w:r>
        <w:r>
          <w:rPr>
            <w:noProof/>
            <w:webHidden/>
          </w:rPr>
          <w:t>51</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07" w:history="1">
        <w:r w:rsidRPr="00E16C9F">
          <w:rPr>
            <w:rStyle w:val="Hyperlink"/>
            <w:noProof/>
          </w:rPr>
          <w:t>Figure 60: Third supervisor</w:t>
        </w:r>
        <w:r>
          <w:rPr>
            <w:noProof/>
            <w:webHidden/>
          </w:rPr>
          <w:tab/>
        </w:r>
        <w:r>
          <w:rPr>
            <w:noProof/>
            <w:webHidden/>
          </w:rPr>
          <w:fldChar w:fldCharType="begin"/>
        </w:r>
        <w:r>
          <w:rPr>
            <w:noProof/>
            <w:webHidden/>
          </w:rPr>
          <w:instrText xml:space="preserve"> PAGEREF _Toc77000707 \h </w:instrText>
        </w:r>
        <w:r>
          <w:rPr>
            <w:noProof/>
            <w:webHidden/>
          </w:rPr>
        </w:r>
        <w:r>
          <w:rPr>
            <w:noProof/>
            <w:webHidden/>
          </w:rPr>
          <w:fldChar w:fldCharType="separate"/>
        </w:r>
        <w:r>
          <w:rPr>
            <w:noProof/>
            <w:webHidden/>
          </w:rPr>
          <w:t>51</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08" w:history="1">
        <w:r w:rsidRPr="00E16C9F">
          <w:rPr>
            <w:rStyle w:val="Hyperlink"/>
            <w:noProof/>
          </w:rPr>
          <w:t>Figure 61: Examiner</w:t>
        </w:r>
        <w:r>
          <w:rPr>
            <w:noProof/>
            <w:webHidden/>
          </w:rPr>
          <w:tab/>
        </w:r>
        <w:r>
          <w:rPr>
            <w:noProof/>
            <w:webHidden/>
          </w:rPr>
          <w:fldChar w:fldCharType="begin"/>
        </w:r>
        <w:r>
          <w:rPr>
            <w:noProof/>
            <w:webHidden/>
          </w:rPr>
          <w:instrText xml:space="preserve"> PAGEREF _Toc77000708 \h </w:instrText>
        </w:r>
        <w:r>
          <w:rPr>
            <w:noProof/>
            <w:webHidden/>
          </w:rPr>
        </w:r>
        <w:r>
          <w:rPr>
            <w:noProof/>
            <w:webHidden/>
          </w:rPr>
          <w:fldChar w:fldCharType="separate"/>
        </w:r>
        <w:r>
          <w:rPr>
            <w:noProof/>
            <w:webHidden/>
          </w:rPr>
          <w:t>52</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09" w:history="1">
        <w:r w:rsidRPr="00E16C9F">
          <w:rPr>
            <w:rStyle w:val="Hyperlink"/>
            <w:noProof/>
          </w:rPr>
          <w:t>Figure 62: MODS data for the supervisors and examiners</w:t>
        </w:r>
        <w:r>
          <w:rPr>
            <w:noProof/>
            <w:webHidden/>
          </w:rPr>
          <w:tab/>
        </w:r>
        <w:r>
          <w:rPr>
            <w:noProof/>
            <w:webHidden/>
          </w:rPr>
          <w:fldChar w:fldCharType="begin"/>
        </w:r>
        <w:r>
          <w:rPr>
            <w:noProof/>
            <w:webHidden/>
          </w:rPr>
          <w:instrText xml:space="preserve"> PAGEREF _Toc77000709 \h </w:instrText>
        </w:r>
        <w:r>
          <w:rPr>
            <w:noProof/>
            <w:webHidden/>
          </w:rPr>
        </w:r>
        <w:r>
          <w:rPr>
            <w:noProof/>
            <w:webHidden/>
          </w:rPr>
          <w:fldChar w:fldCharType="separate"/>
        </w:r>
        <w:r>
          <w:rPr>
            <w:noProof/>
            <w:webHidden/>
          </w:rPr>
          <w:t>53</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10" w:history="1">
        <w:r w:rsidRPr="00E16C9F">
          <w:rPr>
            <w:rStyle w:val="Hyperlink"/>
            <w:noProof/>
          </w:rPr>
          <w:t xml:space="preserve">Figure 63: </w:t>
        </w:r>
        <w:r w:rsidRPr="00E16C9F">
          <w:rPr>
            <w:rStyle w:val="Hyperlink"/>
            <w:b/>
            <w:noProof/>
          </w:rPr>
          <w:t>Corporate name</w:t>
        </w:r>
        <w:r w:rsidRPr="00E16C9F">
          <w:rPr>
            <w:rStyle w:val="Hyperlink"/>
            <w:noProof/>
          </w:rPr>
          <w:t xml:space="preserve"> data in MODS data for the affiliations</w:t>
        </w:r>
        <w:r>
          <w:rPr>
            <w:noProof/>
            <w:webHidden/>
          </w:rPr>
          <w:tab/>
        </w:r>
        <w:r>
          <w:rPr>
            <w:noProof/>
            <w:webHidden/>
          </w:rPr>
          <w:fldChar w:fldCharType="begin"/>
        </w:r>
        <w:r>
          <w:rPr>
            <w:noProof/>
            <w:webHidden/>
          </w:rPr>
          <w:instrText xml:space="preserve"> PAGEREF _Toc77000710 \h </w:instrText>
        </w:r>
        <w:r>
          <w:rPr>
            <w:noProof/>
            <w:webHidden/>
          </w:rPr>
        </w:r>
        <w:r>
          <w:rPr>
            <w:noProof/>
            <w:webHidden/>
          </w:rPr>
          <w:fldChar w:fldCharType="separate"/>
        </w:r>
        <w:r>
          <w:rPr>
            <w:noProof/>
            <w:webHidden/>
          </w:rPr>
          <w:t>54</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11" w:history="1">
        <w:r w:rsidRPr="00E16C9F">
          <w:rPr>
            <w:rStyle w:val="Hyperlink"/>
            <w:noProof/>
          </w:rPr>
          <w:t>Figure 64: Reduced MODS for corporate names</w:t>
        </w:r>
        <w:r>
          <w:rPr>
            <w:noProof/>
            <w:webHidden/>
          </w:rPr>
          <w:tab/>
        </w:r>
        <w:r>
          <w:rPr>
            <w:noProof/>
            <w:webHidden/>
          </w:rPr>
          <w:fldChar w:fldCharType="begin"/>
        </w:r>
        <w:r>
          <w:rPr>
            <w:noProof/>
            <w:webHidden/>
          </w:rPr>
          <w:instrText xml:space="preserve"> PAGEREF _Toc77000711 \h </w:instrText>
        </w:r>
        <w:r>
          <w:rPr>
            <w:noProof/>
            <w:webHidden/>
          </w:rPr>
        </w:r>
        <w:r>
          <w:rPr>
            <w:noProof/>
            <w:webHidden/>
          </w:rPr>
          <w:fldChar w:fldCharType="separate"/>
        </w:r>
        <w:r>
          <w:rPr>
            <w:noProof/>
            <w:webHidden/>
          </w:rPr>
          <w:t>54</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12" w:history="1">
        <w:r w:rsidRPr="00E16C9F">
          <w:rPr>
            <w:rStyle w:val="Hyperlink"/>
            <w:noProof/>
          </w:rPr>
          <w:t>Figure 65: The two supervisors with the reduced MODS for corporate names</w:t>
        </w:r>
        <w:r>
          <w:rPr>
            <w:noProof/>
            <w:webHidden/>
          </w:rPr>
          <w:tab/>
        </w:r>
        <w:r>
          <w:rPr>
            <w:noProof/>
            <w:webHidden/>
          </w:rPr>
          <w:fldChar w:fldCharType="begin"/>
        </w:r>
        <w:r>
          <w:rPr>
            <w:noProof/>
            <w:webHidden/>
          </w:rPr>
          <w:instrText xml:space="preserve"> PAGEREF _Toc77000712 \h </w:instrText>
        </w:r>
        <w:r>
          <w:rPr>
            <w:noProof/>
            <w:webHidden/>
          </w:rPr>
        </w:r>
        <w:r>
          <w:rPr>
            <w:noProof/>
            <w:webHidden/>
          </w:rPr>
          <w:fldChar w:fldCharType="separate"/>
        </w:r>
        <w:r>
          <w:rPr>
            <w:noProof/>
            <w:webHidden/>
          </w:rPr>
          <w:t>55</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13" w:history="1">
        <w:r w:rsidRPr="00E16C9F">
          <w:rPr>
            <w:rStyle w:val="Hyperlink"/>
            <w:noProof/>
          </w:rPr>
          <w:t>Figure 66: The examiner with the reduced MODS for corporate names</w:t>
        </w:r>
        <w:r>
          <w:rPr>
            <w:noProof/>
            <w:webHidden/>
          </w:rPr>
          <w:tab/>
        </w:r>
        <w:r>
          <w:rPr>
            <w:noProof/>
            <w:webHidden/>
          </w:rPr>
          <w:fldChar w:fldCharType="begin"/>
        </w:r>
        <w:r>
          <w:rPr>
            <w:noProof/>
            <w:webHidden/>
          </w:rPr>
          <w:instrText xml:space="preserve"> PAGEREF _Toc77000713 \h </w:instrText>
        </w:r>
        <w:r>
          <w:rPr>
            <w:noProof/>
            <w:webHidden/>
          </w:rPr>
        </w:r>
        <w:r>
          <w:rPr>
            <w:noProof/>
            <w:webHidden/>
          </w:rPr>
          <w:fldChar w:fldCharType="separate"/>
        </w:r>
        <w:r>
          <w:rPr>
            <w:noProof/>
            <w:webHidden/>
          </w:rPr>
          <w:t>55</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14" w:history="1">
        <w:r w:rsidRPr="00E16C9F">
          <w:rPr>
            <w:rStyle w:val="Hyperlink"/>
            <w:noProof/>
          </w:rPr>
          <w:t>Figure 67: Commands to produce the JSON and make the calendar entries and announcement</w:t>
        </w:r>
        <w:r>
          <w:rPr>
            <w:noProof/>
            <w:webHidden/>
          </w:rPr>
          <w:tab/>
        </w:r>
        <w:r>
          <w:rPr>
            <w:noProof/>
            <w:webHidden/>
          </w:rPr>
          <w:fldChar w:fldCharType="begin"/>
        </w:r>
        <w:r>
          <w:rPr>
            <w:noProof/>
            <w:webHidden/>
          </w:rPr>
          <w:instrText xml:space="preserve"> PAGEREF _Toc77000714 \h </w:instrText>
        </w:r>
        <w:r>
          <w:rPr>
            <w:noProof/>
            <w:webHidden/>
          </w:rPr>
        </w:r>
        <w:r>
          <w:rPr>
            <w:noProof/>
            <w:webHidden/>
          </w:rPr>
          <w:fldChar w:fldCharType="separate"/>
        </w:r>
        <w:r>
          <w:rPr>
            <w:noProof/>
            <w:webHidden/>
          </w:rPr>
          <w:t>56</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15" w:history="1">
        <w:r w:rsidRPr="00E16C9F">
          <w:rPr>
            <w:rStyle w:val="Hyperlink"/>
            <w:noProof/>
          </w:rPr>
          <w:t>Figure 68: Examples of equations in an announcement</w:t>
        </w:r>
        <w:r>
          <w:rPr>
            <w:noProof/>
            <w:webHidden/>
          </w:rPr>
          <w:tab/>
        </w:r>
        <w:r>
          <w:rPr>
            <w:noProof/>
            <w:webHidden/>
          </w:rPr>
          <w:fldChar w:fldCharType="begin"/>
        </w:r>
        <w:r>
          <w:rPr>
            <w:noProof/>
            <w:webHidden/>
          </w:rPr>
          <w:instrText xml:space="preserve"> PAGEREF _Toc77000715 \h </w:instrText>
        </w:r>
        <w:r>
          <w:rPr>
            <w:noProof/>
            <w:webHidden/>
          </w:rPr>
        </w:r>
        <w:r>
          <w:rPr>
            <w:noProof/>
            <w:webHidden/>
          </w:rPr>
          <w:fldChar w:fldCharType="separate"/>
        </w:r>
        <w:r>
          <w:rPr>
            <w:noProof/>
            <w:webHidden/>
          </w:rPr>
          <w:t>57</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16" w:history="1">
        <w:r w:rsidRPr="00E16C9F">
          <w:rPr>
            <w:rStyle w:val="Hyperlink"/>
            <w:noProof/>
          </w:rPr>
          <w:t>Figure 69: Announcement summary</w:t>
        </w:r>
        <w:r>
          <w:rPr>
            <w:noProof/>
            <w:webHidden/>
          </w:rPr>
          <w:tab/>
        </w:r>
        <w:r>
          <w:rPr>
            <w:noProof/>
            <w:webHidden/>
          </w:rPr>
          <w:fldChar w:fldCharType="begin"/>
        </w:r>
        <w:r>
          <w:rPr>
            <w:noProof/>
            <w:webHidden/>
          </w:rPr>
          <w:instrText xml:space="preserve"> PAGEREF _Toc77000716 \h </w:instrText>
        </w:r>
        <w:r>
          <w:rPr>
            <w:noProof/>
            <w:webHidden/>
          </w:rPr>
        </w:r>
        <w:r>
          <w:rPr>
            <w:noProof/>
            <w:webHidden/>
          </w:rPr>
          <w:fldChar w:fldCharType="separate"/>
        </w:r>
        <w:r>
          <w:rPr>
            <w:noProof/>
            <w:webHidden/>
          </w:rPr>
          <w:t>58</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17" w:history="1">
        <w:r w:rsidRPr="00E16C9F">
          <w:rPr>
            <w:rStyle w:val="Hyperlink"/>
            <w:noProof/>
          </w:rPr>
          <w:t>Figure 70: Announcement with equation</w:t>
        </w:r>
        <w:r>
          <w:rPr>
            <w:noProof/>
            <w:webHidden/>
          </w:rPr>
          <w:tab/>
        </w:r>
        <w:r>
          <w:rPr>
            <w:noProof/>
            <w:webHidden/>
          </w:rPr>
          <w:fldChar w:fldCharType="begin"/>
        </w:r>
        <w:r>
          <w:rPr>
            <w:noProof/>
            <w:webHidden/>
          </w:rPr>
          <w:instrText xml:space="preserve"> PAGEREF _Toc77000717 \h </w:instrText>
        </w:r>
        <w:r>
          <w:rPr>
            <w:noProof/>
            <w:webHidden/>
          </w:rPr>
        </w:r>
        <w:r>
          <w:rPr>
            <w:noProof/>
            <w:webHidden/>
          </w:rPr>
          <w:fldChar w:fldCharType="separate"/>
        </w:r>
        <w:r>
          <w:rPr>
            <w:noProof/>
            <w:webHidden/>
          </w:rPr>
          <w:t>58</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18" w:history="1">
        <w:r w:rsidRPr="00E16C9F">
          <w:rPr>
            <w:rStyle w:val="Hyperlink"/>
            <w:noProof/>
          </w:rPr>
          <w:t>Figure 71: HTML for the announcement</w:t>
        </w:r>
        <w:r>
          <w:rPr>
            <w:noProof/>
            <w:webHidden/>
          </w:rPr>
          <w:tab/>
        </w:r>
        <w:r>
          <w:rPr>
            <w:noProof/>
            <w:webHidden/>
          </w:rPr>
          <w:fldChar w:fldCharType="begin"/>
        </w:r>
        <w:r>
          <w:rPr>
            <w:noProof/>
            <w:webHidden/>
          </w:rPr>
          <w:instrText xml:space="preserve"> PAGEREF _Toc77000718 \h </w:instrText>
        </w:r>
        <w:r>
          <w:rPr>
            <w:noProof/>
            <w:webHidden/>
          </w:rPr>
        </w:r>
        <w:r>
          <w:rPr>
            <w:noProof/>
            <w:webHidden/>
          </w:rPr>
          <w:fldChar w:fldCharType="separate"/>
        </w:r>
        <w:r>
          <w:rPr>
            <w:noProof/>
            <w:webHidden/>
          </w:rPr>
          <w:t>59</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19" w:history="1">
        <w:r w:rsidRPr="00E16C9F">
          <w:rPr>
            <w:rStyle w:val="Hyperlink"/>
            <w:noProof/>
          </w:rPr>
          <w:t>Figure 72: Response from Instructure support regarding the block equaiotns showing up in the summary of the announcements – Note that the URLs have been added in parenthesis. The screenshot is shown in Figure 73.</w:t>
        </w:r>
        <w:r>
          <w:rPr>
            <w:noProof/>
            <w:webHidden/>
          </w:rPr>
          <w:tab/>
        </w:r>
        <w:r>
          <w:rPr>
            <w:noProof/>
            <w:webHidden/>
          </w:rPr>
          <w:fldChar w:fldCharType="begin"/>
        </w:r>
        <w:r>
          <w:rPr>
            <w:noProof/>
            <w:webHidden/>
          </w:rPr>
          <w:instrText xml:space="preserve"> PAGEREF _Toc77000719 \h </w:instrText>
        </w:r>
        <w:r>
          <w:rPr>
            <w:noProof/>
            <w:webHidden/>
          </w:rPr>
        </w:r>
        <w:r>
          <w:rPr>
            <w:noProof/>
            <w:webHidden/>
          </w:rPr>
          <w:fldChar w:fldCharType="separate"/>
        </w:r>
        <w:r>
          <w:rPr>
            <w:noProof/>
            <w:webHidden/>
          </w:rPr>
          <w:t>59</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20" w:history="1">
        <w:r w:rsidRPr="00E16C9F">
          <w:rPr>
            <w:rStyle w:val="Hyperlink"/>
            <w:noProof/>
          </w:rPr>
          <w:t>Figure 73: Thex screenshot mentioned above</w:t>
        </w:r>
        <w:r>
          <w:rPr>
            <w:noProof/>
            <w:webHidden/>
          </w:rPr>
          <w:tab/>
        </w:r>
        <w:r>
          <w:rPr>
            <w:noProof/>
            <w:webHidden/>
          </w:rPr>
          <w:fldChar w:fldCharType="begin"/>
        </w:r>
        <w:r>
          <w:rPr>
            <w:noProof/>
            <w:webHidden/>
          </w:rPr>
          <w:instrText xml:space="preserve"> PAGEREF _Toc77000720 \h </w:instrText>
        </w:r>
        <w:r>
          <w:rPr>
            <w:noProof/>
            <w:webHidden/>
          </w:rPr>
        </w:r>
        <w:r>
          <w:rPr>
            <w:noProof/>
            <w:webHidden/>
          </w:rPr>
          <w:fldChar w:fldCharType="separate"/>
        </w:r>
        <w:r>
          <w:rPr>
            <w:noProof/>
            <w:webHidden/>
          </w:rPr>
          <w:t>60</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21" w:history="1">
        <w:r w:rsidRPr="00E16C9F">
          <w:rPr>
            <w:rStyle w:val="Hyperlink"/>
            <w:noProof/>
          </w:rPr>
          <w:t>Figure 74: Equations in Cortina claendar entry</w:t>
        </w:r>
        <w:r>
          <w:rPr>
            <w:noProof/>
            <w:webHidden/>
          </w:rPr>
          <w:tab/>
        </w:r>
        <w:r>
          <w:rPr>
            <w:noProof/>
            <w:webHidden/>
          </w:rPr>
          <w:fldChar w:fldCharType="begin"/>
        </w:r>
        <w:r>
          <w:rPr>
            <w:noProof/>
            <w:webHidden/>
          </w:rPr>
          <w:instrText xml:space="preserve"> PAGEREF _Toc77000721 \h </w:instrText>
        </w:r>
        <w:r>
          <w:rPr>
            <w:noProof/>
            <w:webHidden/>
          </w:rPr>
        </w:r>
        <w:r>
          <w:rPr>
            <w:noProof/>
            <w:webHidden/>
          </w:rPr>
          <w:fldChar w:fldCharType="separate"/>
        </w:r>
        <w:r>
          <w:rPr>
            <w:noProof/>
            <w:webHidden/>
          </w:rPr>
          <w:t>61</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22" w:history="1">
        <w:r w:rsidRPr="00E16C9F">
          <w:rPr>
            <w:rStyle w:val="Hyperlink"/>
            <w:noProof/>
          </w:rPr>
          <w:t>Figure 75: Zoom in on part of the Cortinal calendar entry</w:t>
        </w:r>
        <w:r>
          <w:rPr>
            <w:noProof/>
            <w:webHidden/>
          </w:rPr>
          <w:tab/>
        </w:r>
        <w:r>
          <w:rPr>
            <w:noProof/>
            <w:webHidden/>
          </w:rPr>
          <w:fldChar w:fldCharType="begin"/>
        </w:r>
        <w:r>
          <w:rPr>
            <w:noProof/>
            <w:webHidden/>
          </w:rPr>
          <w:instrText xml:space="preserve"> PAGEREF _Toc77000722 \h </w:instrText>
        </w:r>
        <w:r>
          <w:rPr>
            <w:noProof/>
            <w:webHidden/>
          </w:rPr>
        </w:r>
        <w:r>
          <w:rPr>
            <w:noProof/>
            <w:webHidden/>
          </w:rPr>
          <w:fldChar w:fldCharType="separate"/>
        </w:r>
        <w:r>
          <w:rPr>
            <w:noProof/>
            <w:webHidden/>
          </w:rPr>
          <w:t>62</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23" w:history="1">
        <w:r w:rsidRPr="00E16C9F">
          <w:rPr>
            <w:rStyle w:val="Hyperlink"/>
            <w:noProof/>
          </w:rPr>
          <w:t>Figure 76: Zoom in on lower part of the Cortinal calendar entry</w:t>
        </w:r>
        <w:r>
          <w:rPr>
            <w:noProof/>
            <w:webHidden/>
          </w:rPr>
          <w:tab/>
        </w:r>
        <w:r>
          <w:rPr>
            <w:noProof/>
            <w:webHidden/>
          </w:rPr>
          <w:fldChar w:fldCharType="begin"/>
        </w:r>
        <w:r>
          <w:rPr>
            <w:noProof/>
            <w:webHidden/>
          </w:rPr>
          <w:instrText xml:space="preserve"> PAGEREF _Toc77000723 \h </w:instrText>
        </w:r>
        <w:r>
          <w:rPr>
            <w:noProof/>
            <w:webHidden/>
          </w:rPr>
        </w:r>
        <w:r>
          <w:rPr>
            <w:noProof/>
            <w:webHidden/>
          </w:rPr>
          <w:fldChar w:fldCharType="separate"/>
        </w:r>
        <w:r>
          <w:rPr>
            <w:noProof/>
            <w:webHidden/>
          </w:rPr>
          <w:t>63</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24" w:history="1">
        <w:r w:rsidRPr="00E16C9F">
          <w:rPr>
            <w:rStyle w:val="Hyperlink"/>
            <w:noProof/>
          </w:rPr>
          <w:t>Figure 77: Specifying acronyms file</w:t>
        </w:r>
        <w:r>
          <w:rPr>
            <w:noProof/>
            <w:webHidden/>
          </w:rPr>
          <w:tab/>
        </w:r>
        <w:r>
          <w:rPr>
            <w:noProof/>
            <w:webHidden/>
          </w:rPr>
          <w:fldChar w:fldCharType="begin"/>
        </w:r>
        <w:r>
          <w:rPr>
            <w:noProof/>
            <w:webHidden/>
          </w:rPr>
          <w:instrText xml:space="preserve"> PAGEREF _Toc77000724 \h </w:instrText>
        </w:r>
        <w:r>
          <w:rPr>
            <w:noProof/>
            <w:webHidden/>
          </w:rPr>
        </w:r>
        <w:r>
          <w:rPr>
            <w:noProof/>
            <w:webHidden/>
          </w:rPr>
          <w:fldChar w:fldCharType="separate"/>
        </w:r>
        <w:r>
          <w:rPr>
            <w:noProof/>
            <w:webHidden/>
          </w:rPr>
          <w:t>63</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25" w:history="1">
        <w:r w:rsidRPr="00E16C9F">
          <w:rPr>
            <w:rStyle w:val="Hyperlink"/>
            <w:noProof/>
          </w:rPr>
          <w:t>Figure 78: get_PDF_submission program</w:t>
        </w:r>
        <w:r>
          <w:rPr>
            <w:noProof/>
            <w:webHidden/>
          </w:rPr>
          <w:tab/>
        </w:r>
        <w:r>
          <w:rPr>
            <w:noProof/>
            <w:webHidden/>
          </w:rPr>
          <w:fldChar w:fldCharType="begin"/>
        </w:r>
        <w:r>
          <w:rPr>
            <w:noProof/>
            <w:webHidden/>
          </w:rPr>
          <w:instrText xml:space="preserve"> PAGEREF _Toc77000725 \h </w:instrText>
        </w:r>
        <w:r>
          <w:rPr>
            <w:noProof/>
            <w:webHidden/>
          </w:rPr>
        </w:r>
        <w:r>
          <w:rPr>
            <w:noProof/>
            <w:webHidden/>
          </w:rPr>
          <w:fldChar w:fldCharType="separate"/>
        </w:r>
        <w:r>
          <w:rPr>
            <w:noProof/>
            <w:webHidden/>
          </w:rPr>
          <w:t>64</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26" w:history="1">
        <w:r w:rsidRPr="00E16C9F">
          <w:rPr>
            <w:rStyle w:val="Hyperlink"/>
            <w:noProof/>
          </w:rPr>
          <w:t>Figure 79: New fill_in_template.py program</w:t>
        </w:r>
        <w:r>
          <w:rPr>
            <w:noProof/>
            <w:webHidden/>
          </w:rPr>
          <w:tab/>
        </w:r>
        <w:r>
          <w:rPr>
            <w:noProof/>
            <w:webHidden/>
          </w:rPr>
          <w:fldChar w:fldCharType="begin"/>
        </w:r>
        <w:r>
          <w:rPr>
            <w:noProof/>
            <w:webHidden/>
          </w:rPr>
          <w:instrText xml:space="preserve"> PAGEREF _Toc77000726 \h </w:instrText>
        </w:r>
        <w:r>
          <w:rPr>
            <w:noProof/>
            <w:webHidden/>
          </w:rPr>
        </w:r>
        <w:r>
          <w:rPr>
            <w:noProof/>
            <w:webHidden/>
          </w:rPr>
          <w:fldChar w:fldCharType="separate"/>
        </w:r>
        <w:r>
          <w:rPr>
            <w:noProof/>
            <w:webHidden/>
          </w:rPr>
          <w:t>64</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27" w:history="1">
        <w:r w:rsidRPr="00E16C9F">
          <w:rPr>
            <w:rStyle w:val="Hyperlink"/>
            <w:noProof/>
          </w:rPr>
          <w:t>Figure 80: Files and folders in Overleaf template</w:t>
        </w:r>
        <w:r>
          <w:rPr>
            <w:noProof/>
            <w:webHidden/>
          </w:rPr>
          <w:tab/>
        </w:r>
        <w:r>
          <w:rPr>
            <w:noProof/>
            <w:webHidden/>
          </w:rPr>
          <w:fldChar w:fldCharType="begin"/>
        </w:r>
        <w:r>
          <w:rPr>
            <w:noProof/>
            <w:webHidden/>
          </w:rPr>
          <w:instrText xml:space="preserve"> PAGEREF _Toc77000727 \h </w:instrText>
        </w:r>
        <w:r>
          <w:rPr>
            <w:noProof/>
            <w:webHidden/>
          </w:rPr>
        </w:r>
        <w:r>
          <w:rPr>
            <w:noProof/>
            <w:webHidden/>
          </w:rPr>
          <w:fldChar w:fldCharType="separate"/>
        </w:r>
        <w:r>
          <w:rPr>
            <w:noProof/>
            <w:webHidden/>
          </w:rPr>
          <w:t>67</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28" w:history="1">
        <w:r w:rsidRPr="00E16C9F">
          <w:rPr>
            <w:rStyle w:val="Hyperlink"/>
            <w:noProof/>
          </w:rPr>
          <w:t>Figure 81: Generating LaTeX commands for a student author</w:t>
        </w:r>
        <w:r>
          <w:rPr>
            <w:noProof/>
            <w:webHidden/>
          </w:rPr>
          <w:tab/>
        </w:r>
        <w:r>
          <w:rPr>
            <w:noProof/>
            <w:webHidden/>
          </w:rPr>
          <w:fldChar w:fldCharType="begin"/>
        </w:r>
        <w:r>
          <w:rPr>
            <w:noProof/>
            <w:webHidden/>
          </w:rPr>
          <w:instrText xml:space="preserve"> PAGEREF _Toc77000728 \h </w:instrText>
        </w:r>
        <w:r>
          <w:rPr>
            <w:noProof/>
            <w:webHidden/>
          </w:rPr>
        </w:r>
        <w:r>
          <w:rPr>
            <w:noProof/>
            <w:webHidden/>
          </w:rPr>
          <w:fldChar w:fldCharType="separate"/>
        </w:r>
        <w:r>
          <w:rPr>
            <w:noProof/>
            <w:webHidden/>
          </w:rPr>
          <w:t>67</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29" w:history="1">
        <w:r w:rsidRPr="00E16C9F">
          <w:rPr>
            <w:rStyle w:val="Hyperlink"/>
            <w:noProof/>
          </w:rPr>
          <w:t>Figure 82: Generating the LaTeX data for the second author (in the case of a 1st cycle thesis)</w:t>
        </w:r>
        <w:r>
          <w:rPr>
            <w:noProof/>
            <w:webHidden/>
          </w:rPr>
          <w:tab/>
        </w:r>
        <w:r>
          <w:rPr>
            <w:noProof/>
            <w:webHidden/>
          </w:rPr>
          <w:fldChar w:fldCharType="begin"/>
        </w:r>
        <w:r>
          <w:rPr>
            <w:noProof/>
            <w:webHidden/>
          </w:rPr>
          <w:instrText xml:space="preserve"> PAGEREF _Toc77000729 \h </w:instrText>
        </w:r>
        <w:r>
          <w:rPr>
            <w:noProof/>
            <w:webHidden/>
          </w:rPr>
        </w:r>
        <w:r>
          <w:rPr>
            <w:noProof/>
            <w:webHidden/>
          </w:rPr>
          <w:fldChar w:fldCharType="separate"/>
        </w:r>
        <w:r>
          <w:rPr>
            <w:noProof/>
            <w:webHidden/>
          </w:rPr>
          <w:t>68</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30" w:history="1">
        <w:r w:rsidRPr="00E16C9F">
          <w:rPr>
            <w:rStyle w:val="Hyperlink"/>
            <w:noProof/>
          </w:rPr>
          <w:t>Figure 83: Attempting to generate a 2nd author for a 2nd cycle thesis</w:t>
        </w:r>
        <w:r>
          <w:rPr>
            <w:noProof/>
            <w:webHidden/>
          </w:rPr>
          <w:tab/>
        </w:r>
        <w:r>
          <w:rPr>
            <w:noProof/>
            <w:webHidden/>
          </w:rPr>
          <w:fldChar w:fldCharType="begin"/>
        </w:r>
        <w:r>
          <w:rPr>
            <w:noProof/>
            <w:webHidden/>
          </w:rPr>
          <w:instrText xml:space="preserve"> PAGEREF _Toc77000730 \h </w:instrText>
        </w:r>
        <w:r>
          <w:rPr>
            <w:noProof/>
            <w:webHidden/>
          </w:rPr>
        </w:r>
        <w:r>
          <w:rPr>
            <w:noProof/>
            <w:webHidden/>
          </w:rPr>
          <w:fldChar w:fldCharType="separate"/>
        </w:r>
        <w:r>
          <w:rPr>
            <w:noProof/>
            <w:webHidden/>
          </w:rPr>
          <w:t>68</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31" w:history="1">
        <w:r w:rsidRPr="00E16C9F">
          <w:rPr>
            <w:rStyle w:val="Hyperlink"/>
            <w:noProof/>
          </w:rPr>
          <w:t>Figure 84: Generating LaTeX commands for a supervisor</w:t>
        </w:r>
        <w:r>
          <w:rPr>
            <w:noProof/>
            <w:webHidden/>
          </w:rPr>
          <w:tab/>
        </w:r>
        <w:r>
          <w:rPr>
            <w:noProof/>
            <w:webHidden/>
          </w:rPr>
          <w:fldChar w:fldCharType="begin"/>
        </w:r>
        <w:r>
          <w:rPr>
            <w:noProof/>
            <w:webHidden/>
          </w:rPr>
          <w:instrText xml:space="preserve"> PAGEREF _Toc77000731 \h </w:instrText>
        </w:r>
        <w:r>
          <w:rPr>
            <w:noProof/>
            <w:webHidden/>
          </w:rPr>
        </w:r>
        <w:r>
          <w:rPr>
            <w:noProof/>
            <w:webHidden/>
          </w:rPr>
          <w:fldChar w:fldCharType="separate"/>
        </w:r>
        <w:r>
          <w:rPr>
            <w:noProof/>
            <w:webHidden/>
          </w:rPr>
          <w:t>69</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32" w:history="1">
        <w:r w:rsidRPr="00E16C9F">
          <w:rPr>
            <w:rStyle w:val="Hyperlink"/>
            <w:noProof/>
          </w:rPr>
          <w:t>Figure 85: Generating LaTeX commands for the examiner</w:t>
        </w:r>
        <w:r>
          <w:rPr>
            <w:noProof/>
            <w:webHidden/>
          </w:rPr>
          <w:tab/>
        </w:r>
        <w:r>
          <w:rPr>
            <w:noProof/>
            <w:webHidden/>
          </w:rPr>
          <w:fldChar w:fldCharType="begin"/>
        </w:r>
        <w:r>
          <w:rPr>
            <w:noProof/>
            <w:webHidden/>
          </w:rPr>
          <w:instrText xml:space="preserve"> PAGEREF _Toc77000732 \h </w:instrText>
        </w:r>
        <w:r>
          <w:rPr>
            <w:noProof/>
            <w:webHidden/>
          </w:rPr>
        </w:r>
        <w:r>
          <w:rPr>
            <w:noProof/>
            <w:webHidden/>
          </w:rPr>
          <w:fldChar w:fldCharType="separate"/>
        </w:r>
        <w:r>
          <w:rPr>
            <w:noProof/>
            <w:webHidden/>
          </w:rPr>
          <w:t>69</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33" w:history="1">
        <w:r w:rsidRPr="00E16C9F">
          <w:rPr>
            <w:rStyle w:val="Hyperlink"/>
            <w:noProof/>
          </w:rPr>
          <w:t>Figure 86: Inseert this include file either in the main text document or the includes.tex file</w:t>
        </w:r>
        <w:r>
          <w:rPr>
            <w:noProof/>
            <w:webHidden/>
          </w:rPr>
          <w:tab/>
        </w:r>
        <w:r>
          <w:rPr>
            <w:noProof/>
            <w:webHidden/>
          </w:rPr>
          <w:fldChar w:fldCharType="begin"/>
        </w:r>
        <w:r>
          <w:rPr>
            <w:noProof/>
            <w:webHidden/>
          </w:rPr>
          <w:instrText xml:space="preserve"> PAGEREF _Toc77000733 \h </w:instrText>
        </w:r>
        <w:r>
          <w:rPr>
            <w:noProof/>
            <w:webHidden/>
          </w:rPr>
        </w:r>
        <w:r>
          <w:rPr>
            <w:noProof/>
            <w:webHidden/>
          </w:rPr>
          <w:fldChar w:fldCharType="separate"/>
        </w:r>
        <w:r>
          <w:rPr>
            <w:noProof/>
            <w:webHidden/>
          </w:rPr>
          <w:t>69</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34" w:history="1">
        <w:r w:rsidRPr="00E16C9F">
          <w:rPr>
            <w:rStyle w:val="Hyperlink"/>
            <w:noProof/>
          </w:rPr>
          <w:t>Figure 87: Insert the front cover before the title page</w:t>
        </w:r>
        <w:r>
          <w:rPr>
            <w:noProof/>
            <w:webHidden/>
          </w:rPr>
          <w:tab/>
        </w:r>
        <w:r>
          <w:rPr>
            <w:noProof/>
            <w:webHidden/>
          </w:rPr>
          <w:fldChar w:fldCharType="begin"/>
        </w:r>
        <w:r>
          <w:rPr>
            <w:noProof/>
            <w:webHidden/>
          </w:rPr>
          <w:instrText xml:space="preserve"> PAGEREF _Toc77000734 \h </w:instrText>
        </w:r>
        <w:r>
          <w:rPr>
            <w:noProof/>
            <w:webHidden/>
          </w:rPr>
        </w:r>
        <w:r>
          <w:rPr>
            <w:noProof/>
            <w:webHidden/>
          </w:rPr>
          <w:fldChar w:fldCharType="separate"/>
        </w:r>
        <w:r>
          <w:rPr>
            <w:noProof/>
            <w:webHidden/>
          </w:rPr>
          <w:t>69</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35" w:history="1">
        <w:r w:rsidRPr="00E16C9F">
          <w:rPr>
            <w:rStyle w:val="Hyperlink"/>
            <w:noProof/>
          </w:rPr>
          <w:t>Figure 88: Insert the back cover page before the For DIVA section</w:t>
        </w:r>
        <w:r>
          <w:rPr>
            <w:noProof/>
            <w:webHidden/>
          </w:rPr>
          <w:tab/>
        </w:r>
        <w:r>
          <w:rPr>
            <w:noProof/>
            <w:webHidden/>
          </w:rPr>
          <w:fldChar w:fldCharType="begin"/>
        </w:r>
        <w:r>
          <w:rPr>
            <w:noProof/>
            <w:webHidden/>
          </w:rPr>
          <w:instrText xml:space="preserve"> PAGEREF _Toc77000735 \h </w:instrText>
        </w:r>
        <w:r>
          <w:rPr>
            <w:noProof/>
            <w:webHidden/>
          </w:rPr>
        </w:r>
        <w:r>
          <w:rPr>
            <w:noProof/>
            <w:webHidden/>
          </w:rPr>
          <w:fldChar w:fldCharType="separate"/>
        </w:r>
        <w:r>
          <w:rPr>
            <w:noProof/>
            <w:webHidden/>
          </w:rPr>
          <w:t>70</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36" w:history="1">
        <w:r w:rsidRPr="00E16C9F">
          <w:rPr>
            <w:rStyle w:val="Hyperlink"/>
            <w:noProof/>
          </w:rPr>
          <w:t>Figure 89: Select the Advanced Properties menu</w:t>
        </w:r>
        <w:r>
          <w:rPr>
            <w:noProof/>
            <w:webHidden/>
          </w:rPr>
          <w:tab/>
        </w:r>
        <w:r>
          <w:rPr>
            <w:noProof/>
            <w:webHidden/>
          </w:rPr>
          <w:fldChar w:fldCharType="begin"/>
        </w:r>
        <w:r>
          <w:rPr>
            <w:noProof/>
            <w:webHidden/>
          </w:rPr>
          <w:instrText xml:space="preserve"> PAGEREF _Toc77000736 \h </w:instrText>
        </w:r>
        <w:r>
          <w:rPr>
            <w:noProof/>
            <w:webHidden/>
          </w:rPr>
        </w:r>
        <w:r>
          <w:rPr>
            <w:noProof/>
            <w:webHidden/>
          </w:rPr>
          <w:fldChar w:fldCharType="separate"/>
        </w:r>
        <w:r>
          <w:rPr>
            <w:noProof/>
            <w:webHidden/>
          </w:rPr>
          <w:t>70</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37" w:history="1">
        <w:r w:rsidRPr="00E16C9F">
          <w:rPr>
            <w:rStyle w:val="Hyperlink"/>
            <w:noProof/>
          </w:rPr>
          <w:t>Figure 89: Defining the first author’s last name as the field Author1_Last_name</w:t>
        </w:r>
        <w:r>
          <w:rPr>
            <w:noProof/>
            <w:webHidden/>
          </w:rPr>
          <w:tab/>
        </w:r>
        <w:r>
          <w:rPr>
            <w:noProof/>
            <w:webHidden/>
          </w:rPr>
          <w:fldChar w:fldCharType="begin"/>
        </w:r>
        <w:r>
          <w:rPr>
            <w:noProof/>
            <w:webHidden/>
          </w:rPr>
          <w:instrText xml:space="preserve"> PAGEREF _Toc77000737 \h </w:instrText>
        </w:r>
        <w:r>
          <w:rPr>
            <w:noProof/>
            <w:webHidden/>
          </w:rPr>
        </w:r>
        <w:r>
          <w:rPr>
            <w:noProof/>
            <w:webHidden/>
          </w:rPr>
          <w:fldChar w:fldCharType="separate"/>
        </w:r>
        <w:r>
          <w:rPr>
            <w:noProof/>
            <w:webHidden/>
          </w:rPr>
          <w:t>71</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38" w:history="1">
        <w:r w:rsidRPr="00E16C9F">
          <w:rPr>
            <w:rStyle w:val="Hyperlink"/>
            <w:noProof/>
          </w:rPr>
          <w:t>Figure 89: Quick Parts Menu</w:t>
        </w:r>
        <w:r>
          <w:rPr>
            <w:noProof/>
            <w:webHidden/>
          </w:rPr>
          <w:tab/>
        </w:r>
        <w:r>
          <w:rPr>
            <w:noProof/>
            <w:webHidden/>
          </w:rPr>
          <w:fldChar w:fldCharType="begin"/>
        </w:r>
        <w:r>
          <w:rPr>
            <w:noProof/>
            <w:webHidden/>
          </w:rPr>
          <w:instrText xml:space="preserve"> PAGEREF _Toc77000738 \h </w:instrText>
        </w:r>
        <w:r>
          <w:rPr>
            <w:noProof/>
            <w:webHidden/>
          </w:rPr>
        </w:r>
        <w:r>
          <w:rPr>
            <w:noProof/>
            <w:webHidden/>
          </w:rPr>
          <w:fldChar w:fldCharType="separate"/>
        </w:r>
        <w:r>
          <w:rPr>
            <w:noProof/>
            <w:webHidden/>
          </w:rPr>
          <w:t>71</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39" w:history="1">
        <w:r w:rsidRPr="00E16C9F">
          <w:rPr>
            <w:rStyle w:val="Hyperlink"/>
            <w:noProof/>
          </w:rPr>
          <w:t>Figure 89: The “Field” menu item from the Quick Parts menu</w:t>
        </w:r>
        <w:r>
          <w:rPr>
            <w:noProof/>
            <w:webHidden/>
          </w:rPr>
          <w:tab/>
        </w:r>
        <w:r>
          <w:rPr>
            <w:noProof/>
            <w:webHidden/>
          </w:rPr>
          <w:fldChar w:fldCharType="begin"/>
        </w:r>
        <w:r>
          <w:rPr>
            <w:noProof/>
            <w:webHidden/>
          </w:rPr>
          <w:instrText xml:space="preserve"> PAGEREF _Toc77000739 \h </w:instrText>
        </w:r>
        <w:r>
          <w:rPr>
            <w:noProof/>
            <w:webHidden/>
          </w:rPr>
        </w:r>
        <w:r>
          <w:rPr>
            <w:noProof/>
            <w:webHidden/>
          </w:rPr>
          <w:fldChar w:fldCharType="separate"/>
        </w:r>
        <w:r>
          <w:rPr>
            <w:noProof/>
            <w:webHidden/>
          </w:rPr>
          <w:t>72</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40" w:history="1">
        <w:r w:rsidRPr="00E16C9F">
          <w:rPr>
            <w:rStyle w:val="Hyperlink"/>
            <w:noProof/>
          </w:rPr>
          <w:t>Figure 89: Seclect the DocProperty and get an a list of fields (in alphabetical order)</w:t>
        </w:r>
        <w:r>
          <w:rPr>
            <w:noProof/>
            <w:webHidden/>
          </w:rPr>
          <w:tab/>
        </w:r>
        <w:r>
          <w:rPr>
            <w:noProof/>
            <w:webHidden/>
          </w:rPr>
          <w:fldChar w:fldCharType="begin"/>
        </w:r>
        <w:r>
          <w:rPr>
            <w:noProof/>
            <w:webHidden/>
          </w:rPr>
          <w:instrText xml:space="preserve"> PAGEREF _Toc77000740 \h </w:instrText>
        </w:r>
        <w:r>
          <w:rPr>
            <w:noProof/>
            <w:webHidden/>
          </w:rPr>
        </w:r>
        <w:r>
          <w:rPr>
            <w:noProof/>
            <w:webHidden/>
          </w:rPr>
          <w:fldChar w:fldCharType="separate"/>
        </w:r>
        <w:r>
          <w:rPr>
            <w:noProof/>
            <w:webHidden/>
          </w:rPr>
          <w:t>72</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41" w:history="1">
        <w:r w:rsidRPr="00E16C9F">
          <w:rPr>
            <w:rStyle w:val="Hyperlink"/>
            <w:noProof/>
          </w:rPr>
          <w:t>Figure 89: Selecting the DocProperty for Author1_Last_name for insertion into the document</w:t>
        </w:r>
        <w:r>
          <w:rPr>
            <w:noProof/>
            <w:webHidden/>
          </w:rPr>
          <w:tab/>
        </w:r>
        <w:r>
          <w:rPr>
            <w:noProof/>
            <w:webHidden/>
          </w:rPr>
          <w:fldChar w:fldCharType="begin"/>
        </w:r>
        <w:r>
          <w:rPr>
            <w:noProof/>
            <w:webHidden/>
          </w:rPr>
          <w:instrText xml:space="preserve"> PAGEREF _Toc77000741 \h </w:instrText>
        </w:r>
        <w:r>
          <w:rPr>
            <w:noProof/>
            <w:webHidden/>
          </w:rPr>
        </w:r>
        <w:r>
          <w:rPr>
            <w:noProof/>
            <w:webHidden/>
          </w:rPr>
          <w:fldChar w:fldCharType="separate"/>
        </w:r>
        <w:r>
          <w:rPr>
            <w:noProof/>
            <w:webHidden/>
          </w:rPr>
          <w:t>73</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42" w:history="1">
        <w:r w:rsidRPr="00E16C9F">
          <w:rPr>
            <w:rStyle w:val="Hyperlink"/>
            <w:noProof/>
          </w:rPr>
          <w:t>Figure 89: Filling in “title” – via the normal document properties</w:t>
        </w:r>
        <w:r>
          <w:rPr>
            <w:noProof/>
            <w:webHidden/>
          </w:rPr>
          <w:tab/>
        </w:r>
        <w:r>
          <w:rPr>
            <w:noProof/>
            <w:webHidden/>
          </w:rPr>
          <w:fldChar w:fldCharType="begin"/>
        </w:r>
        <w:r>
          <w:rPr>
            <w:noProof/>
            <w:webHidden/>
          </w:rPr>
          <w:instrText xml:space="preserve"> PAGEREF _Toc77000742 \h </w:instrText>
        </w:r>
        <w:r>
          <w:rPr>
            <w:noProof/>
            <w:webHidden/>
          </w:rPr>
        </w:r>
        <w:r>
          <w:rPr>
            <w:noProof/>
            <w:webHidden/>
          </w:rPr>
          <w:fldChar w:fldCharType="separate"/>
        </w:r>
        <w:r>
          <w:rPr>
            <w:noProof/>
            <w:webHidden/>
          </w:rPr>
          <w:t>73</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43" w:history="1">
        <w:r w:rsidRPr="00E16C9F">
          <w:rPr>
            <w:rStyle w:val="Hyperlink"/>
            <w:noProof/>
          </w:rPr>
          <w:t>Figure 89: Page 1 of the For DIVA information</w:t>
        </w:r>
        <w:r>
          <w:rPr>
            <w:noProof/>
            <w:webHidden/>
          </w:rPr>
          <w:tab/>
        </w:r>
        <w:r>
          <w:rPr>
            <w:noProof/>
            <w:webHidden/>
          </w:rPr>
          <w:fldChar w:fldCharType="begin"/>
        </w:r>
        <w:r>
          <w:rPr>
            <w:noProof/>
            <w:webHidden/>
          </w:rPr>
          <w:instrText xml:space="preserve"> PAGEREF _Toc77000743 \h </w:instrText>
        </w:r>
        <w:r>
          <w:rPr>
            <w:noProof/>
            <w:webHidden/>
          </w:rPr>
        </w:r>
        <w:r>
          <w:rPr>
            <w:noProof/>
            <w:webHidden/>
          </w:rPr>
          <w:fldChar w:fldCharType="separate"/>
        </w:r>
        <w:r>
          <w:rPr>
            <w:noProof/>
            <w:webHidden/>
          </w:rPr>
          <w:t>74</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44" w:history="1">
        <w:r w:rsidRPr="00E16C9F">
          <w:rPr>
            <w:rStyle w:val="Hyperlink"/>
            <w:noProof/>
          </w:rPr>
          <w:t>Figure 89: Page 2 of the For DIVA information</w:t>
        </w:r>
        <w:r>
          <w:rPr>
            <w:noProof/>
            <w:webHidden/>
          </w:rPr>
          <w:tab/>
        </w:r>
        <w:r>
          <w:rPr>
            <w:noProof/>
            <w:webHidden/>
          </w:rPr>
          <w:fldChar w:fldCharType="begin"/>
        </w:r>
        <w:r>
          <w:rPr>
            <w:noProof/>
            <w:webHidden/>
          </w:rPr>
          <w:instrText xml:space="preserve"> PAGEREF _Toc77000744 \h </w:instrText>
        </w:r>
        <w:r>
          <w:rPr>
            <w:noProof/>
            <w:webHidden/>
          </w:rPr>
        </w:r>
        <w:r>
          <w:rPr>
            <w:noProof/>
            <w:webHidden/>
          </w:rPr>
          <w:fldChar w:fldCharType="separate"/>
        </w:r>
        <w:r>
          <w:rPr>
            <w:noProof/>
            <w:webHidden/>
          </w:rPr>
          <w:t>75</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45" w:history="1">
        <w:r w:rsidRPr="00E16C9F">
          <w:rPr>
            <w:rStyle w:val="Hyperlink"/>
            <w:noProof/>
          </w:rPr>
          <w:t>Figure 89: Inside cover page</w:t>
        </w:r>
        <w:r>
          <w:rPr>
            <w:noProof/>
            <w:webHidden/>
          </w:rPr>
          <w:tab/>
        </w:r>
        <w:r>
          <w:rPr>
            <w:noProof/>
            <w:webHidden/>
          </w:rPr>
          <w:fldChar w:fldCharType="begin"/>
        </w:r>
        <w:r>
          <w:rPr>
            <w:noProof/>
            <w:webHidden/>
          </w:rPr>
          <w:instrText xml:space="preserve"> PAGEREF _Toc77000745 \h </w:instrText>
        </w:r>
        <w:r>
          <w:rPr>
            <w:noProof/>
            <w:webHidden/>
          </w:rPr>
        </w:r>
        <w:r>
          <w:rPr>
            <w:noProof/>
            <w:webHidden/>
          </w:rPr>
          <w:fldChar w:fldCharType="separate"/>
        </w:r>
        <w:r>
          <w:rPr>
            <w:noProof/>
            <w:webHidden/>
          </w:rPr>
          <w:t>76</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46" w:history="1">
        <w:r w:rsidRPr="00E16C9F">
          <w:rPr>
            <w:rStyle w:val="Hyperlink"/>
            <w:noProof/>
          </w:rPr>
          <w:t>Figure 90: Some of the fields</w:t>
        </w:r>
        <w:r>
          <w:rPr>
            <w:noProof/>
            <w:webHidden/>
          </w:rPr>
          <w:tab/>
        </w:r>
        <w:r>
          <w:rPr>
            <w:noProof/>
            <w:webHidden/>
          </w:rPr>
          <w:fldChar w:fldCharType="begin"/>
        </w:r>
        <w:r>
          <w:rPr>
            <w:noProof/>
            <w:webHidden/>
          </w:rPr>
          <w:instrText xml:space="preserve"> PAGEREF _Toc77000746 \h </w:instrText>
        </w:r>
        <w:r>
          <w:rPr>
            <w:noProof/>
            <w:webHidden/>
          </w:rPr>
        </w:r>
        <w:r>
          <w:rPr>
            <w:noProof/>
            <w:webHidden/>
          </w:rPr>
          <w:fldChar w:fldCharType="separate"/>
        </w:r>
        <w:r>
          <w:rPr>
            <w:noProof/>
            <w:webHidden/>
          </w:rPr>
          <w:t>77</w:t>
        </w:r>
        <w:r>
          <w:rPr>
            <w:noProof/>
            <w:webHidden/>
          </w:rPr>
          <w:fldChar w:fldCharType="end"/>
        </w:r>
      </w:hyperlink>
    </w:p>
    <w:p w:rsidR="00885A39" w:rsidRDefault="00885A39">
      <w:pPr>
        <w:pStyle w:val="TableofFigures"/>
        <w:tabs>
          <w:tab w:val="right" w:leader="dot" w:pos="9063"/>
        </w:tabs>
        <w:rPr>
          <w:rFonts w:eastAsiaTheme="minorEastAsia"/>
          <w:noProof/>
        </w:rPr>
      </w:pPr>
      <w:hyperlink w:anchor="_Toc77000747" w:history="1">
        <w:r w:rsidRPr="00E16C9F">
          <w:rPr>
            <w:rStyle w:val="Hyperlink"/>
            <w:noProof/>
          </w:rPr>
          <w:t>Figure 91: Example of  docProps/custom.xml</w:t>
        </w:r>
        <w:r>
          <w:rPr>
            <w:noProof/>
            <w:webHidden/>
          </w:rPr>
          <w:tab/>
        </w:r>
        <w:r>
          <w:rPr>
            <w:noProof/>
            <w:webHidden/>
          </w:rPr>
          <w:fldChar w:fldCharType="begin"/>
        </w:r>
        <w:r>
          <w:rPr>
            <w:noProof/>
            <w:webHidden/>
          </w:rPr>
          <w:instrText xml:space="preserve"> PAGEREF _Toc77000747 \h </w:instrText>
        </w:r>
        <w:r>
          <w:rPr>
            <w:noProof/>
            <w:webHidden/>
          </w:rPr>
        </w:r>
        <w:r>
          <w:rPr>
            <w:noProof/>
            <w:webHidden/>
          </w:rPr>
          <w:fldChar w:fldCharType="separate"/>
        </w:r>
        <w:r>
          <w:rPr>
            <w:noProof/>
            <w:webHidden/>
          </w:rPr>
          <w:t>81</w:t>
        </w:r>
        <w:r>
          <w:rPr>
            <w:noProof/>
            <w:webHidden/>
          </w:rPr>
          <w:fldChar w:fldCharType="end"/>
        </w:r>
      </w:hyperlink>
    </w:p>
    <w:p w:rsidR="002D089A" w:rsidRPr="006F6BAF" w:rsidRDefault="002D089A" w:rsidP="002D089A">
      <w:pPr>
        <w:pStyle w:val="BodyText"/>
        <w:rPr>
          <w:sz w:val="20"/>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r w:rsidRPr="006F6BAF">
        <w:rPr>
          <w:sz w:val="20"/>
        </w:rPr>
        <w:fldChar w:fldCharType="end"/>
      </w:r>
    </w:p>
    <w:p w:rsidR="0016174D" w:rsidRPr="006F6BAF" w:rsidRDefault="0016174D" w:rsidP="0016174D">
      <w:pPr>
        <w:pStyle w:val="Heading1"/>
        <w:rPr>
          <w:sz w:val="24"/>
        </w:rPr>
      </w:pPr>
      <w:bookmarkStart w:id="0" w:name="_Ref75707461"/>
      <w:bookmarkStart w:id="1" w:name="_Toc77000604"/>
      <w:r w:rsidRPr="006F6BAF">
        <w:rPr>
          <w:sz w:val="24"/>
        </w:rPr>
        <w:lastRenderedPageBreak/>
        <w:t>Accuracy and Economics</w:t>
      </w:r>
      <w:bookmarkEnd w:id="0"/>
      <w:bookmarkEnd w:id="1"/>
    </w:p>
    <w:p w:rsidR="0016174D" w:rsidRPr="006F6BAF" w:rsidRDefault="0016174D" w:rsidP="0016174D">
      <w:pPr>
        <w:pStyle w:val="BodyText"/>
        <w:rPr>
          <w:sz w:val="20"/>
        </w:rPr>
      </w:pPr>
      <w:r w:rsidRPr="006F6BAF">
        <w:rPr>
          <w:sz w:val="20"/>
        </w:rPr>
        <w:t>An earlier 1</w:t>
      </w:r>
      <w:r w:rsidRPr="006F6BAF">
        <w:rPr>
          <w:sz w:val="20"/>
          <w:vertAlign w:val="superscript"/>
        </w:rPr>
        <w:t>st</w:t>
      </w:r>
      <w:r w:rsidRPr="006F6BAF">
        <w:rPr>
          <w:sz w:val="20"/>
        </w:rPr>
        <w:t xml:space="preserve"> cycle thesis</w:t>
      </w:r>
      <w:r w:rsidRPr="006F6BAF">
        <w:rPr>
          <w:rStyle w:val="FootnoteReference"/>
          <w:sz w:val="20"/>
        </w:rPr>
        <w:footnoteReference w:id="1"/>
      </w:r>
      <w:r w:rsidRPr="006F6BAF">
        <w:rPr>
          <w:sz w:val="20"/>
        </w:rPr>
        <w:t xml:space="preserve"> looked at the automation of entering a thesis and its metadata into DiVA and found that a large </w:t>
      </w:r>
      <w:r w:rsidR="006C4F38" w:rsidRPr="006F6BAF">
        <w:rPr>
          <w:sz w:val="20"/>
        </w:rPr>
        <w:t>fraction</w:t>
      </w:r>
      <w:r w:rsidRPr="006F6BAF">
        <w:rPr>
          <w:sz w:val="20"/>
        </w:rPr>
        <w:t xml:space="preserve"> of existing entries with manually entered metadata in DiVA had erors in them and also estimated that the total number of full-time equivalent</w:t>
      </w:r>
      <w:r w:rsidR="006C4F38" w:rsidRPr="006F6BAF">
        <w:rPr>
          <w:sz w:val="20"/>
        </w:rPr>
        <w:t xml:space="preserve"> (FTE)</w:t>
      </w:r>
      <w:r w:rsidRPr="006F6BAF">
        <w:rPr>
          <w:sz w:val="20"/>
        </w:rPr>
        <w:t xml:space="preserve"> hours spent entering this data was several FTEs equivalent.</w:t>
      </w:r>
      <w:r w:rsidR="006C4F38" w:rsidRPr="006F6BAF">
        <w:rPr>
          <w:sz w:val="20"/>
        </w:rPr>
        <w:t xml:space="preserve"> Note that the change to having only administrative staff entering the </w:t>
      </w:r>
      <w:proofErr w:type="gramStart"/>
      <w:r w:rsidR="006C4F38" w:rsidRPr="006F6BAF">
        <w:rPr>
          <w:sz w:val="20"/>
        </w:rPr>
        <w:t>meta</w:t>
      </w:r>
      <w:proofErr w:type="gramEnd"/>
      <w:r w:rsidR="006C4F38" w:rsidRPr="006F6BAF">
        <w:rPr>
          <w:sz w:val="20"/>
        </w:rPr>
        <w:t xml:space="preserve"> data has </w:t>
      </w:r>
      <w:r w:rsidR="006C4F38" w:rsidRPr="006F6BAF">
        <w:rPr>
          <w:i/>
          <w:sz w:val="20"/>
        </w:rPr>
        <w:t>not</w:t>
      </w:r>
      <w:r w:rsidR="006C4F38" w:rsidRPr="006F6BAF">
        <w:rPr>
          <w:sz w:val="20"/>
        </w:rPr>
        <w:t xml:space="preserve"> eliminated the problem of errors in data entry.</w:t>
      </w:r>
    </w:p>
    <w:p w:rsidR="00D54B74" w:rsidRPr="006F6BAF" w:rsidRDefault="00D54B74" w:rsidP="0016174D">
      <w:pPr>
        <w:pStyle w:val="BodyText"/>
        <w:rPr>
          <w:sz w:val="20"/>
        </w:rPr>
      </w:pPr>
      <w:r w:rsidRPr="006F6BAF">
        <w:rPr>
          <w:b/>
          <w:sz w:val="20"/>
        </w:rPr>
        <w:t>Hypothesis</w:t>
      </w:r>
      <w:r w:rsidRPr="006F6BAF">
        <w:rPr>
          <w:sz w:val="20"/>
        </w:rPr>
        <w:t>: Incorporating the relevant data into the the</w:t>
      </w:r>
      <w:r w:rsidR="003474DA" w:rsidRPr="006F6BAF">
        <w:rPr>
          <w:sz w:val="20"/>
        </w:rPr>
        <w:t>s</w:t>
      </w:r>
      <w:r w:rsidRPr="006F6BAF">
        <w:rPr>
          <w:sz w:val="20"/>
        </w:rPr>
        <w:t>is document will facilitate both announcements and DiVA data entry.</w:t>
      </w:r>
    </w:p>
    <w:p w:rsidR="00984D29" w:rsidRPr="006F6BAF" w:rsidRDefault="00D54B74" w:rsidP="0016174D">
      <w:pPr>
        <w:pStyle w:val="BodyText"/>
        <w:rPr>
          <w:sz w:val="20"/>
        </w:rPr>
      </w:pPr>
      <w:r w:rsidRPr="006F6BAF">
        <w:rPr>
          <w:b/>
          <w:sz w:val="20"/>
        </w:rPr>
        <w:t>Approach</w:t>
      </w:r>
      <w:r w:rsidRPr="006F6BAF">
        <w:rPr>
          <w:sz w:val="20"/>
        </w:rPr>
        <w:t xml:space="preserve">: Make this data readily available via the template and collect &amp; output it in a </w:t>
      </w:r>
      <w:r w:rsidRPr="006F6BAF">
        <w:rPr>
          <w:sz w:val="20"/>
        </w:rPr>
        <w:br/>
        <w:t>“For DIVA” set of information at the end of the PDF document.</w:t>
      </w:r>
    </w:p>
    <w:p w:rsidR="00D54B74" w:rsidRPr="006F6BAF" w:rsidRDefault="00D54B74" w:rsidP="00D54B74">
      <w:pPr>
        <w:pStyle w:val="Heading2"/>
        <w:rPr>
          <w:sz w:val="24"/>
        </w:rPr>
      </w:pPr>
      <w:bookmarkStart w:id="2" w:name="_Ref74220155"/>
      <w:bookmarkStart w:id="3" w:name="_Toc77000605"/>
      <w:r w:rsidRPr="006F6BAF">
        <w:rPr>
          <w:sz w:val="24"/>
        </w:rPr>
        <w:t>Making an announcement</w:t>
      </w:r>
      <w:bookmarkEnd w:id="2"/>
      <w:bookmarkEnd w:id="3"/>
    </w:p>
    <w:p w:rsidR="00D54B74" w:rsidRPr="006F6BAF" w:rsidRDefault="00D54B74" w:rsidP="00D54B74">
      <w:pPr>
        <w:pStyle w:val="BodyText"/>
        <w:ind w:firstLine="0"/>
        <w:rPr>
          <w:sz w:val="20"/>
        </w:rPr>
      </w:pPr>
      <w:proofErr w:type="gramStart"/>
      <w:r w:rsidRPr="006F6BAF">
        <w:rPr>
          <w:sz w:val="20"/>
        </w:rPr>
        <w:t>Assuming that a student</w:t>
      </w:r>
      <w:r w:rsidRPr="006F6BAF">
        <w:rPr>
          <w:rStyle w:val="FootnoteReference"/>
          <w:sz w:val="20"/>
        </w:rPr>
        <w:footnoteReference w:id="2"/>
      </w:r>
      <w:r w:rsidRPr="006F6BAF">
        <w:rPr>
          <w:sz w:val="20"/>
        </w:rPr>
        <w:t xml:space="preserve"> has submitted their thesis with the information in the For DIVA and that this information includes the information about the opponent(s) and presenation.</w:t>
      </w:r>
      <w:proofErr w:type="gramEnd"/>
      <w:r w:rsidR="00FA01A1" w:rsidRPr="006F6BAF">
        <w:rPr>
          <w:sz w:val="20"/>
        </w:rPr>
        <w:t xml:space="preserve"> The steps to make an announcement are:</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 Save the PDF file, for example: </w:t>
      </w:r>
      <w:r w:rsidRPr="0009428E">
        <w:rPr>
          <w:rStyle w:val="HTMLCode"/>
          <w:rFonts w:ascii="Times New Roman" w:hAnsi="Times New Roman" w:cs="Times New Roman"/>
          <w:sz w:val="18"/>
        </w:rPr>
        <w:t>oscar.pdf</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Extract the For DIVA information as JSON</w:t>
      </w:r>
    </w:p>
    <w:p w:rsidR="00D54B74" w:rsidRDefault="00D54B74" w:rsidP="00FA01A1">
      <w:pPr>
        <w:pStyle w:val="Computerexample"/>
        <w:rPr>
          <w:sz w:val="20"/>
        </w:rPr>
      </w:pPr>
      <w:r w:rsidRPr="006F6BAF">
        <w:rPr>
          <w:sz w:val="20"/>
        </w:rPr>
        <w:t xml:space="preserve">   ./extract_pseudo_JSON-from_PDF.py --pdf oscar.pdf --json oscar.json</w:t>
      </w:r>
    </w:p>
    <w:p w:rsidR="00DC1F1D" w:rsidRPr="00DC1F1D" w:rsidRDefault="00DC1F1D" w:rsidP="00DC1F1D">
      <w:pPr>
        <w:pStyle w:val="BodyText"/>
      </w:pPr>
      <w:r>
        <w:t>If acronyms are used in the abstracts, you can add the “</w:t>
      </w:r>
      <w:r>
        <w:rPr>
          <w:rStyle w:val="HTMLCode"/>
        </w:rPr>
        <w:t>-</w:t>
      </w:r>
      <w:r w:rsidRPr="00DC1F1D">
        <w:rPr>
          <w:rStyle w:val="HTMLCode"/>
        </w:rPr>
        <w:t>-acronyms acronyms.tex</w:t>
      </w:r>
      <w:r>
        <w:t xml:space="preserve">” aregument to the extract command line and the program will process the acronyms. You will get a file named </w:t>
      </w:r>
      <w:r w:rsidRPr="001C22FE">
        <w:rPr>
          <w:rStyle w:val="HTMLCode"/>
        </w:rPr>
        <w:t>modsXML.xml</w:t>
      </w:r>
      <w:r>
        <w:t xml:space="preserve"> that you can inport into DiVA.</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Make the announcement for a </w:t>
      </w:r>
      <w:r w:rsidR="003474DA" w:rsidRPr="0009428E">
        <w:rPr>
          <w:rFonts w:ascii="Times New Roman" w:hAnsi="Times New Roman" w:cs="Times New Roman"/>
          <w:sz w:val="20"/>
        </w:rPr>
        <w:t xml:space="preserve">Canvas </w:t>
      </w:r>
      <w:r w:rsidRPr="0009428E">
        <w:rPr>
          <w:rFonts w:ascii="Times New Roman" w:hAnsi="Times New Roman" w:cs="Times New Roman"/>
          <w:sz w:val="20"/>
        </w:rPr>
        <w:t xml:space="preserve">course </w:t>
      </w:r>
      <w:r w:rsidR="003474DA" w:rsidRPr="0009428E">
        <w:rPr>
          <w:rFonts w:ascii="Times New Roman" w:hAnsi="Times New Roman" w:cs="Times New Roman"/>
          <w:sz w:val="20"/>
        </w:rPr>
        <w:t xml:space="preserve">room </w:t>
      </w:r>
      <w:r w:rsidRPr="0009428E">
        <w:rPr>
          <w:rFonts w:ascii="Times New Roman" w:hAnsi="Times New Roman" w:cs="Times New Roman"/>
          <w:sz w:val="20"/>
        </w:rPr>
        <w:t>(with course_id 11):</w:t>
      </w:r>
    </w:p>
    <w:p w:rsidR="00D54B74" w:rsidRPr="006F6BAF" w:rsidRDefault="00D54B74" w:rsidP="00FA01A1">
      <w:pPr>
        <w:pStyle w:val="Computerexample"/>
        <w:rPr>
          <w:sz w:val="20"/>
        </w:rPr>
      </w:pPr>
      <w:r w:rsidRPr="006F6BAF">
        <w:rPr>
          <w:sz w:val="20"/>
        </w:rPr>
        <w:t xml:space="preserve">   ./JSON_to_calendar.py -c 11 --json oscar.json</w:t>
      </w:r>
    </w:p>
    <w:p w:rsidR="00FA01A1" w:rsidRPr="006F6BAF" w:rsidRDefault="00FA01A1" w:rsidP="00FA01A1">
      <w:pPr>
        <w:pStyle w:val="BodyText"/>
        <w:rPr>
          <w:sz w:val="20"/>
        </w:rPr>
      </w:pPr>
      <w:r w:rsidRPr="006F6BAF">
        <w:rPr>
          <w:sz w:val="20"/>
        </w:rPr>
        <w:t>The above will publish the announcement in the Canvas course, in the Canvas course’s calendar, and (eventually) in the KTH Calendar</w:t>
      </w:r>
      <w:r w:rsidR="003474DA" w:rsidRPr="006F6BAF">
        <w:rPr>
          <w:sz w:val="20"/>
        </w:rPr>
        <w:t>. The software supports the development version of the KTH Cortina API. However, this is not yet in production and requires a KTH Cortina Access Key.</w:t>
      </w:r>
    </w:p>
    <w:p w:rsidR="001E118B" w:rsidRPr="006F6BAF" w:rsidRDefault="001E118B" w:rsidP="00FA01A1">
      <w:pPr>
        <w:pStyle w:val="BodyText"/>
        <w:rPr>
          <w:sz w:val="20"/>
        </w:rPr>
      </w:pPr>
      <w:r w:rsidRPr="006F6BAF">
        <w:rPr>
          <w:sz w:val="20"/>
        </w:rPr>
        <w:t>Replace 11 with the course_id of the Canvas course room, for example: 35434 for the EECS 2</w:t>
      </w:r>
      <w:r w:rsidRPr="006F6BAF">
        <w:rPr>
          <w:sz w:val="20"/>
          <w:vertAlign w:val="superscript"/>
        </w:rPr>
        <w:t>nd</w:t>
      </w:r>
      <w:r w:rsidRPr="006F6BAF">
        <w:rPr>
          <w:sz w:val="20"/>
        </w:rPr>
        <w:t xml:space="preserve"> cycle degree projects.</w:t>
      </w:r>
      <w:r w:rsidR="001C22FE">
        <w:rPr>
          <w:sz w:val="20"/>
        </w:rPr>
        <w:t xml:space="preserve"> For more information see Section </w:t>
      </w:r>
      <w:r w:rsidR="00F03D7E">
        <w:rPr>
          <w:sz w:val="20"/>
        </w:rPr>
        <w:fldChar w:fldCharType="begin"/>
      </w:r>
      <w:r w:rsidR="00F03D7E">
        <w:rPr>
          <w:sz w:val="20"/>
        </w:rPr>
        <w:instrText xml:space="preserve"> REF _Ref75707049 \n \h </w:instrText>
      </w:r>
      <w:r w:rsidR="00F03D7E">
        <w:rPr>
          <w:sz w:val="20"/>
        </w:rPr>
      </w:r>
      <w:r w:rsidR="00F03D7E">
        <w:rPr>
          <w:sz w:val="20"/>
        </w:rPr>
        <w:fldChar w:fldCharType="separate"/>
      </w:r>
      <w:r w:rsidR="00885A39">
        <w:rPr>
          <w:sz w:val="20"/>
        </w:rPr>
        <w:t>12</w:t>
      </w:r>
      <w:r w:rsidR="00F03D7E">
        <w:rPr>
          <w:sz w:val="20"/>
        </w:rPr>
        <w:fldChar w:fldCharType="end"/>
      </w:r>
      <w:r w:rsidR="00F03D7E">
        <w:rPr>
          <w:sz w:val="20"/>
        </w:rPr>
        <w:t>.</w:t>
      </w:r>
    </w:p>
    <w:p w:rsidR="00FA01A1" w:rsidRPr="006F6BAF" w:rsidRDefault="00FA01A1" w:rsidP="00FA01A1">
      <w:pPr>
        <w:pStyle w:val="Heading2"/>
        <w:rPr>
          <w:sz w:val="24"/>
        </w:rPr>
      </w:pPr>
      <w:bookmarkStart w:id="4" w:name="_Ref73951354"/>
      <w:bookmarkStart w:id="5" w:name="_Ref74220158"/>
      <w:bookmarkStart w:id="6" w:name="_Toc77000606"/>
      <w:r w:rsidRPr="006F6BAF">
        <w:rPr>
          <w:sz w:val="24"/>
        </w:rPr>
        <w:t>Making the cover and applying it</w:t>
      </w:r>
      <w:bookmarkEnd w:id="4"/>
      <w:bookmarkEnd w:id="5"/>
      <w:bookmarkEnd w:id="6"/>
    </w:p>
    <w:p w:rsidR="00FA01A1" w:rsidRPr="006F6BAF" w:rsidRDefault="00FA01A1" w:rsidP="00FA01A1">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FA01A1" w:rsidRPr="00DC1F1D" w:rsidRDefault="00DC1F1D" w:rsidP="00DC1F1D">
      <w:pPr>
        <w:pStyle w:val="BodyText"/>
      </w:pPr>
      <w:r>
        <w:t xml:space="preserve">The same steps as above are made to get the JSON file, </w:t>
      </w:r>
      <w:proofErr w:type="gramStart"/>
      <w:r>
        <w:t>then</w:t>
      </w:r>
      <w:proofErr w:type="gramEnd"/>
      <w:r>
        <w:t xml:space="preserve"> you can m</w:t>
      </w:r>
      <w:r w:rsidR="00FA01A1" w:rsidRPr="006F6BAF">
        <w:rPr>
          <w:sz w:val="20"/>
        </w:rPr>
        <w:t xml:space="preserve">ake the covers and apply them. For </w:t>
      </w:r>
      <w:r>
        <w:rPr>
          <w:sz w:val="20"/>
        </w:rPr>
        <w:t xml:space="preserve">example, for </w:t>
      </w:r>
      <w:r w:rsidR="00FA01A1" w:rsidRPr="006F6BAF">
        <w:rPr>
          <w:sz w:val="20"/>
        </w:rPr>
        <w:t>a file (oscar.pdf) with two</w:t>
      </w:r>
      <w:r>
        <w:rPr>
          <w:sz w:val="20"/>
        </w:rPr>
        <w:t xml:space="preserve"> </w:t>
      </w:r>
      <w:r w:rsidR="00FA01A1" w:rsidRPr="006F6BAF">
        <w:rPr>
          <w:sz w:val="20"/>
        </w:rPr>
        <w:t xml:space="preserve">(2) </w:t>
      </w:r>
      <w:r>
        <w:rPr>
          <w:sz w:val="20"/>
        </w:rPr>
        <w:t>“</w:t>
      </w:r>
      <w:r w:rsidR="00FA01A1" w:rsidRPr="006F6BAF">
        <w:rPr>
          <w:sz w:val="20"/>
        </w:rPr>
        <w:t>For DIVA</w:t>
      </w:r>
      <w:r>
        <w:rPr>
          <w:sz w:val="20"/>
        </w:rPr>
        <w:t>”</w:t>
      </w:r>
      <w:r w:rsidR="00FA01A1" w:rsidRPr="006F6BAF">
        <w:rPr>
          <w:sz w:val="20"/>
        </w:rPr>
        <w:t xml:space="preserve"> pages:</w:t>
      </w:r>
    </w:p>
    <w:p w:rsidR="00FA01A1" w:rsidRPr="006F6BAF" w:rsidRDefault="00FA01A1" w:rsidP="00FA01A1">
      <w:pPr>
        <w:pStyle w:val="Computerexample"/>
        <w:rPr>
          <w:sz w:val="20"/>
        </w:rPr>
      </w:pPr>
      <w:r w:rsidRPr="006F6BAF">
        <w:rPr>
          <w:sz w:val="20"/>
        </w:rPr>
        <w:t xml:space="preserve">   ./JSON_to_cover.py --json oscar.json --exam 4 --file oscar.pdf --diva 2</w:t>
      </w:r>
    </w:p>
    <w:p w:rsidR="00FA01A1" w:rsidRDefault="00FA01A1" w:rsidP="00FA01A1">
      <w:pPr>
        <w:pStyle w:val="BodyText"/>
        <w:rPr>
          <w:sz w:val="20"/>
        </w:rPr>
      </w:pPr>
      <w:r w:rsidRPr="006F6BAF">
        <w:rPr>
          <w:sz w:val="20"/>
        </w:rPr>
        <w:t xml:space="preserve">The above will generate the color cover using the KTH cover generator, remove the two “For DIVA” pages, and apply the cover, creating a file: </w:t>
      </w:r>
      <w:r w:rsidRPr="006F6BAF">
        <w:rPr>
          <w:rStyle w:val="HTMLCode"/>
          <w:sz w:val="18"/>
        </w:rPr>
        <w:t>oscar-with-</w:t>
      </w:r>
      <w:proofErr w:type="gramStart"/>
      <w:r w:rsidRPr="006F6BAF">
        <w:rPr>
          <w:rStyle w:val="HTMLCode"/>
          <w:sz w:val="18"/>
        </w:rPr>
        <w:t xml:space="preserve">cover.pdf </w:t>
      </w:r>
      <w:r w:rsidRPr="006F6BAF">
        <w:rPr>
          <w:sz w:val="20"/>
        </w:rPr>
        <w:t>.</w:t>
      </w:r>
      <w:proofErr w:type="gramEnd"/>
      <w:r w:rsidR="003474DA" w:rsidRPr="006F6BAF">
        <w:rPr>
          <w:sz w:val="20"/>
        </w:rPr>
        <w:t xml:space="preserve"> Note that this command needed t</w:t>
      </w:r>
      <w:r w:rsidR="00D4235D" w:rsidRPr="006F6BAF">
        <w:rPr>
          <w:sz w:val="20"/>
        </w:rPr>
        <w:t>he type of exam, in this case 4 indicates a 'Degree of Master of Science in Engineering' or 'Civilingenjörsexamen'. One could also use either of these strings to indicate the type of exam.</w:t>
      </w:r>
      <w:r w:rsidR="00F03D7E">
        <w:rPr>
          <w:sz w:val="20"/>
        </w:rPr>
        <w:t xml:space="preserve"> </w:t>
      </w:r>
      <w:r w:rsidR="0009428E">
        <w:rPr>
          <w:sz w:val="20"/>
        </w:rPr>
        <w:t>You can include the TRITA number using the option “</w:t>
      </w:r>
      <w:r w:rsidR="0009428E" w:rsidRPr="0009428E">
        <w:rPr>
          <w:rStyle w:val="HTMLCode"/>
        </w:rPr>
        <w:t>--trita "TRITA-EECS-EX-2021</w:t>
      </w:r>
      <w:proofErr w:type="gramStart"/>
      <w:r w:rsidR="0009428E" w:rsidRPr="0009428E">
        <w:rPr>
          <w:rStyle w:val="HTMLCode"/>
        </w:rPr>
        <w:t>:xxxx</w:t>
      </w:r>
      <w:proofErr w:type="gramEnd"/>
      <w:r w:rsidR="0009428E" w:rsidRPr="001C22FE">
        <w:rPr>
          <w:sz w:val="20"/>
        </w:rPr>
        <w:t>"</w:t>
      </w:r>
      <w:r w:rsidR="0009428E">
        <w:rPr>
          <w:sz w:val="20"/>
        </w:rPr>
        <w:t xml:space="preserve"> </w:t>
      </w:r>
      <w:r w:rsidR="00F03D7E">
        <w:rPr>
          <w:sz w:val="20"/>
        </w:rPr>
        <w:t xml:space="preserve">For more information see Section </w:t>
      </w:r>
      <w:r w:rsidR="00F03D7E">
        <w:rPr>
          <w:sz w:val="20"/>
        </w:rPr>
        <w:fldChar w:fldCharType="begin"/>
      </w:r>
      <w:r w:rsidR="00F03D7E">
        <w:rPr>
          <w:sz w:val="20"/>
        </w:rPr>
        <w:instrText xml:space="preserve"> REF _Ref75707072 \n \h </w:instrText>
      </w:r>
      <w:r w:rsidR="00F03D7E">
        <w:rPr>
          <w:sz w:val="20"/>
        </w:rPr>
      </w:r>
      <w:r w:rsidR="00F03D7E">
        <w:rPr>
          <w:sz w:val="20"/>
        </w:rPr>
        <w:fldChar w:fldCharType="separate"/>
      </w:r>
      <w:r w:rsidR="00885A39">
        <w:rPr>
          <w:sz w:val="20"/>
        </w:rPr>
        <w:t>13</w:t>
      </w:r>
      <w:r w:rsidR="00F03D7E">
        <w:rPr>
          <w:sz w:val="20"/>
        </w:rPr>
        <w:fldChar w:fldCharType="end"/>
      </w:r>
      <w:r w:rsidR="00F03D7E">
        <w:rPr>
          <w:sz w:val="20"/>
        </w:rPr>
        <w:t>.</w:t>
      </w:r>
    </w:p>
    <w:p w:rsidR="001C22FE" w:rsidRDefault="001C22FE" w:rsidP="001C22FE">
      <w:pPr>
        <w:pStyle w:val="Heading2"/>
      </w:pPr>
      <w:bookmarkStart w:id="7" w:name="_Toc77000607"/>
      <w:r>
        <w:t>To facilitate entering a thesis into DiVA – make a MODS file</w:t>
      </w:r>
      <w:bookmarkEnd w:id="7"/>
    </w:p>
    <w:p w:rsidR="001C22FE" w:rsidRPr="006F6BAF" w:rsidRDefault="001C22FE" w:rsidP="001C22FE">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1C22FE" w:rsidRPr="006F6BAF" w:rsidRDefault="00DC1F1D" w:rsidP="001C22FE">
      <w:pPr>
        <w:pStyle w:val="BodyText"/>
      </w:pPr>
      <w:r>
        <w:lastRenderedPageBreak/>
        <w:t>The same steps as above are made to get the JSON file, the</w:t>
      </w:r>
      <w:r w:rsidR="001C22FE">
        <w:t>n make a MODS file:</w:t>
      </w:r>
    </w:p>
    <w:p w:rsidR="001C22FE" w:rsidRDefault="001C22FE" w:rsidP="001C22FE">
      <w:pPr>
        <w:pStyle w:val="Computerexample"/>
        <w:rPr>
          <w:sz w:val="20"/>
        </w:rPr>
      </w:pPr>
      <w:r w:rsidRPr="001C22FE">
        <w:rPr>
          <w:sz w:val="20"/>
        </w:rPr>
        <w:t>./JSON_to_MODS.py -c 11   --json oscar.json --trita "TRITA-EECS-EX-2021</w:t>
      </w:r>
      <w:proofErr w:type="gramStart"/>
      <w:r w:rsidRPr="001C22FE">
        <w:rPr>
          <w:sz w:val="20"/>
        </w:rPr>
        <w:t>:xxxx</w:t>
      </w:r>
      <w:proofErr w:type="gramEnd"/>
      <w:r w:rsidRPr="001C22FE">
        <w:rPr>
          <w:sz w:val="20"/>
        </w:rPr>
        <w:t>"</w:t>
      </w:r>
    </w:p>
    <w:p w:rsidR="001C22FE" w:rsidRPr="001C22FE" w:rsidRDefault="001C22FE" w:rsidP="001C22FE">
      <w:pPr>
        <w:pStyle w:val="BodyText"/>
      </w:pPr>
      <w:r>
        <w:t xml:space="preserve">For more information see Section </w:t>
      </w:r>
      <w:r>
        <w:fldChar w:fldCharType="begin"/>
      </w:r>
      <w:r>
        <w:instrText xml:space="preserve"> REF _Ref75706970 \n \h </w:instrText>
      </w:r>
      <w:r>
        <w:fldChar w:fldCharType="separate"/>
      </w:r>
      <w:r w:rsidR="00885A39">
        <w:t>14</w:t>
      </w:r>
      <w:r>
        <w:fldChar w:fldCharType="end"/>
      </w:r>
      <w:r>
        <w:t>.</w:t>
      </w:r>
    </w:p>
    <w:p w:rsidR="003474DA" w:rsidRPr="006F6BAF" w:rsidRDefault="003474DA" w:rsidP="003474DA">
      <w:pPr>
        <w:pStyle w:val="Heading2"/>
        <w:rPr>
          <w:rStyle w:val="HTMLCode"/>
          <w:rFonts w:asciiTheme="majorHAnsi" w:hAnsiTheme="majorHAnsi"/>
          <w:sz w:val="24"/>
          <w:szCs w:val="26"/>
        </w:rPr>
      </w:pPr>
      <w:bookmarkStart w:id="8" w:name="_Toc77000608"/>
      <w:r w:rsidRPr="006F6BAF">
        <w:rPr>
          <w:rStyle w:val="HTMLCode"/>
          <w:rFonts w:asciiTheme="majorHAnsi" w:hAnsiTheme="majorHAnsi"/>
          <w:sz w:val="24"/>
          <w:szCs w:val="26"/>
        </w:rPr>
        <w:t>Requirements</w:t>
      </w:r>
      <w:bookmarkEnd w:id="8"/>
    </w:p>
    <w:p w:rsidR="003474DA" w:rsidRPr="006F6BAF" w:rsidRDefault="003474DA" w:rsidP="00FA01A1">
      <w:pPr>
        <w:pStyle w:val="BodyText"/>
        <w:rPr>
          <w:sz w:val="20"/>
        </w:rPr>
      </w:pPr>
      <w:r w:rsidRPr="006F6BAF">
        <w:rPr>
          <w:sz w:val="20"/>
        </w:rP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rsidRPr="006F6BAF">
        <w:rPr>
          <w:sz w:val="20"/>
        </w:rPr>
        <w:t>y</w:t>
      </w:r>
      <w:r w:rsidRPr="006F6BAF">
        <w:rPr>
          <w:sz w:val="20"/>
        </w:rPr>
        <w:t xml:space="preserve"> used utility called “qpdf” (</w:t>
      </w:r>
      <w:hyperlink r:id="rId11" w:history="1">
        <w:r w:rsidRPr="006F6BAF">
          <w:rPr>
            <w:rStyle w:val="Hyperlink"/>
            <w:sz w:val="20"/>
          </w:rPr>
          <w:t>http://qpdf.sourceforge.net/</w:t>
        </w:r>
      </w:hyperlink>
      <w:r w:rsidRPr="006F6BAF">
        <w:rPr>
          <w:sz w:val="20"/>
        </w:rPr>
        <w:t>).</w:t>
      </w:r>
    </w:p>
    <w:p w:rsidR="001E118B" w:rsidRPr="006F6BAF" w:rsidRDefault="001E118B" w:rsidP="001E118B">
      <w:pPr>
        <w:pStyle w:val="Heading1"/>
        <w:rPr>
          <w:sz w:val="24"/>
        </w:rPr>
      </w:pPr>
      <w:bookmarkStart w:id="9" w:name="_Toc77000609"/>
      <w:r w:rsidRPr="006F6BAF">
        <w:rPr>
          <w:sz w:val="24"/>
        </w:rPr>
        <w:t>Can someone else use these programs?</w:t>
      </w:r>
      <w:bookmarkEnd w:id="9"/>
    </w:p>
    <w:p w:rsidR="001E118B" w:rsidRPr="006F6BAF" w:rsidRDefault="001E118B" w:rsidP="001E118B">
      <w:pPr>
        <w:rPr>
          <w:sz w:val="20"/>
        </w:rPr>
      </w:pPr>
      <w:r w:rsidRPr="006F6BAF">
        <w:rPr>
          <w:rStyle w:val="BodyTextChar"/>
          <w:sz w:val="20"/>
        </w:rPr>
        <w:t>The source code is at</w:t>
      </w:r>
      <w:r w:rsidRPr="006F6BAF">
        <w:rPr>
          <w:sz w:val="20"/>
        </w:rPr>
        <w:t xml:space="preserve"> </w:t>
      </w:r>
      <w:hyperlink r:id="rId12" w:history="1">
        <w:r w:rsidRPr="006F6BAF">
          <w:rPr>
            <w:rStyle w:val="Hyperlink"/>
            <w:sz w:val="20"/>
          </w:rPr>
          <w:t>https://github.com/gqmaguirejr/E-learning</w:t>
        </w:r>
      </w:hyperlink>
      <w:r w:rsidRPr="006F6BAF">
        <w:rPr>
          <w:sz w:val="20"/>
        </w:rPr>
        <w:t xml:space="preserve"> </w:t>
      </w:r>
    </w:p>
    <w:p w:rsidR="001E118B" w:rsidRPr="006F6BAF" w:rsidRDefault="001E118B" w:rsidP="001E118B">
      <w:pPr>
        <w:pStyle w:val="BodyText"/>
        <w:rPr>
          <w:sz w:val="20"/>
        </w:rPr>
      </w:pPr>
      <w:r w:rsidRPr="006F6BAF">
        <w:rPr>
          <w:sz w:val="20"/>
        </w:rP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rsidRPr="006F6BAF">
        <w:rPr>
          <w:sz w:val="20"/>
        </w:rPr>
        <w:t xml:space="preserve"> </w:t>
      </w:r>
      <w:r w:rsidRPr="006F6BAF">
        <w:rPr>
          <w:sz w:val="20"/>
        </w:rPr>
        <w:t>github URL above.</w:t>
      </w:r>
      <w:r w:rsidR="005D6506" w:rsidRPr="006F6BAF">
        <w:rPr>
          <w:sz w:val="20"/>
        </w:rPr>
        <w:t xml:space="preserve"> Create a </w:t>
      </w:r>
      <w:r w:rsidR="005D6506" w:rsidRPr="006F6BAF">
        <w:rPr>
          <w:rStyle w:val="HTMLCode"/>
          <w:sz w:val="18"/>
        </w:rPr>
        <w:t>config.json</w:t>
      </w:r>
      <w:r w:rsidR="005D6506" w:rsidRPr="006F6BAF">
        <w:rPr>
          <w:sz w:val="20"/>
        </w:rPr>
        <w:t xml:space="preserve"> file to provide your Canvas access token and the URL of the Canvas instance you want to use, for details see </w:t>
      </w:r>
      <w:hyperlink r:id="rId13" w:history="1">
        <w:r w:rsidR="005D6506" w:rsidRPr="006F6BAF">
          <w:rPr>
            <w:rStyle w:val="Hyperlink"/>
            <w:sz w:val="20"/>
          </w:rPr>
          <w:t>https://canvas.kth.se/courses/11/pages/making-a-config-dot-json-file-to-make-life-simpler</w:t>
        </w:r>
      </w:hyperlink>
      <w:r w:rsidR="005D6506" w:rsidRPr="006F6BAF">
        <w:rPr>
          <w:sz w:val="20"/>
        </w:rPr>
        <w:t xml:space="preserve"> .</w:t>
      </w:r>
    </w:p>
    <w:p w:rsidR="001E118B" w:rsidRPr="006F6BAF" w:rsidRDefault="001E118B" w:rsidP="001E118B">
      <w:pPr>
        <w:pStyle w:val="BodyText"/>
        <w:rPr>
          <w:sz w:val="20"/>
        </w:rPr>
      </w:pPr>
      <w:r w:rsidRPr="006F6BAF">
        <w:rPr>
          <w:sz w:val="20"/>
        </w:rPr>
        <w:t xml:space="preserve">See the examples of running the program in Sections </w:t>
      </w:r>
      <w:r w:rsidRPr="006F6BAF">
        <w:rPr>
          <w:sz w:val="20"/>
        </w:rPr>
        <w:fldChar w:fldCharType="begin"/>
      </w:r>
      <w:r w:rsidRPr="006F6BAF">
        <w:rPr>
          <w:sz w:val="20"/>
        </w:rPr>
        <w:instrText xml:space="preserve"> REF _Ref74220155 \n \h </w:instrText>
      </w:r>
      <w:r w:rsidR="006F6BAF">
        <w:rPr>
          <w:sz w:val="20"/>
        </w:rPr>
        <w:instrText xml:space="preserve"> \* MERGEFORMAT </w:instrText>
      </w:r>
      <w:r w:rsidRPr="006F6BAF">
        <w:rPr>
          <w:sz w:val="20"/>
        </w:rPr>
      </w:r>
      <w:r w:rsidRPr="006F6BAF">
        <w:rPr>
          <w:sz w:val="20"/>
        </w:rPr>
        <w:fldChar w:fldCharType="separate"/>
      </w:r>
      <w:r w:rsidR="00885A39">
        <w:rPr>
          <w:sz w:val="20"/>
        </w:rPr>
        <w:t>1.1</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220158 \n \h </w:instrText>
      </w:r>
      <w:r w:rsidR="006F6BAF">
        <w:rPr>
          <w:sz w:val="20"/>
        </w:rPr>
        <w:instrText xml:space="preserve"> \* MERGEFORMAT </w:instrText>
      </w:r>
      <w:r w:rsidRPr="006F6BAF">
        <w:rPr>
          <w:sz w:val="20"/>
        </w:rPr>
      </w:r>
      <w:r w:rsidRPr="006F6BAF">
        <w:rPr>
          <w:sz w:val="20"/>
        </w:rPr>
        <w:fldChar w:fldCharType="separate"/>
      </w:r>
      <w:r w:rsidR="00885A39">
        <w:rPr>
          <w:sz w:val="20"/>
        </w:rPr>
        <w:t>1.2</w:t>
      </w:r>
      <w:r w:rsidRPr="006F6BAF">
        <w:rPr>
          <w:sz w:val="20"/>
        </w:rPr>
        <w:fldChar w:fldCharType="end"/>
      </w:r>
      <w:r w:rsidRPr="006F6BAF">
        <w:rPr>
          <w:sz w:val="20"/>
        </w:rPr>
        <w:t>.</w:t>
      </w:r>
    </w:p>
    <w:p w:rsidR="001E118B" w:rsidRPr="006F6BAF" w:rsidRDefault="001E118B" w:rsidP="001E118B">
      <w:pPr>
        <w:pStyle w:val="Heading1"/>
        <w:rPr>
          <w:sz w:val="24"/>
        </w:rPr>
      </w:pPr>
      <w:bookmarkStart w:id="10" w:name="_Toc77000610"/>
      <w:r w:rsidRPr="006F6BAF">
        <w:rPr>
          <w:sz w:val="24"/>
        </w:rPr>
        <w:t>LaTeX template in Overleaf</w:t>
      </w:r>
      <w:bookmarkEnd w:id="10"/>
    </w:p>
    <w:p w:rsidR="001E118B" w:rsidRPr="006F6BAF" w:rsidRDefault="001E118B" w:rsidP="001E118B">
      <w:pPr>
        <w:pStyle w:val="BodyText"/>
        <w:rPr>
          <w:sz w:val="20"/>
        </w:rPr>
      </w:pPr>
      <w:r w:rsidRPr="006F6BAF">
        <w:rPr>
          <w:sz w:val="20"/>
        </w:rPr>
        <w:t>The template used to make the examples in this document is at:</w:t>
      </w:r>
    </w:p>
    <w:p w:rsidR="001E118B" w:rsidRPr="006F6BAF" w:rsidRDefault="00EC20C5" w:rsidP="001E118B">
      <w:pPr>
        <w:pStyle w:val="BodyText"/>
        <w:rPr>
          <w:sz w:val="20"/>
        </w:rPr>
      </w:pPr>
      <w:hyperlink r:id="rId14" w:history="1">
        <w:r w:rsidR="001E118B" w:rsidRPr="006F6BAF">
          <w:rPr>
            <w:rStyle w:val="Hyperlink"/>
            <w:sz w:val="20"/>
          </w:rPr>
          <w:t>https://www.overleaf.com/read/xmrfhcchgnvq</w:t>
        </w:r>
      </w:hyperlink>
      <w:r w:rsidR="001E118B" w:rsidRPr="006F6BAF">
        <w:rPr>
          <w:sz w:val="20"/>
        </w:rPr>
        <w:t xml:space="preserve"> </w:t>
      </w:r>
    </w:p>
    <w:p w:rsidR="001E118B" w:rsidRPr="006F6BAF" w:rsidRDefault="001E118B" w:rsidP="001E118B">
      <w:pPr>
        <w:pStyle w:val="BodyText"/>
        <w:rPr>
          <w:sz w:val="20"/>
        </w:rPr>
      </w:pPr>
      <w:r w:rsidRPr="006F6BAF">
        <w:rPr>
          <w:b/>
          <w:sz w:val="20"/>
        </w:rPr>
        <w:t>NB</w:t>
      </w:r>
      <w:r w:rsidRPr="006F6BAF">
        <w:rPr>
          <w:sz w:val="20"/>
        </w:rPr>
        <w:t>: This is where I do experiments with the template and is not intended to be stable.</w:t>
      </w:r>
    </w:p>
    <w:p w:rsidR="001E118B" w:rsidRPr="006F6BAF" w:rsidRDefault="001E118B" w:rsidP="001E118B">
      <w:pPr>
        <w:pStyle w:val="BodyText"/>
        <w:rPr>
          <w:sz w:val="20"/>
        </w:rPr>
      </w:pPr>
    </w:p>
    <w:p w:rsidR="001E118B" w:rsidRPr="006F6BAF" w:rsidRDefault="001E118B" w:rsidP="001E118B">
      <w:pPr>
        <w:pStyle w:val="BodyText"/>
        <w:rPr>
          <w:sz w:val="20"/>
        </w:rPr>
      </w:pPr>
      <w:r w:rsidRPr="006F6BAF">
        <w:rPr>
          <w:sz w:val="20"/>
        </w:rPr>
        <w:t>Note that the re</w:t>
      </w:r>
      <w:r w:rsidR="005D6506" w:rsidRPr="006F6BAF">
        <w:rPr>
          <w:sz w:val="20"/>
        </w:rPr>
        <w:t xml:space="preserve">st of this document goes into </w:t>
      </w:r>
      <w:r w:rsidRPr="006F6BAF">
        <w:rPr>
          <w:sz w:val="20"/>
        </w:rPr>
        <w:t xml:space="preserve">deep detail about how the template works and how the programs work. It is primarily intended </w:t>
      </w:r>
      <w:r w:rsidR="00016A75" w:rsidRPr="006F6BAF">
        <w:rPr>
          <w:sz w:val="20"/>
        </w:rPr>
        <w:t xml:space="preserve">to give the information necessary so that someone else can take over the template and programs. Also note that Section </w:t>
      </w:r>
      <w:r w:rsidR="00016A75" w:rsidRPr="006F6BAF">
        <w:rPr>
          <w:sz w:val="20"/>
        </w:rPr>
        <w:fldChar w:fldCharType="begin"/>
      </w:r>
      <w:r w:rsidR="00016A75" w:rsidRPr="006F6BAF">
        <w:rPr>
          <w:sz w:val="20"/>
        </w:rPr>
        <w:instrText xml:space="preserve"> REF _Ref74220471 \n \h </w:instrText>
      </w:r>
      <w:r w:rsidR="006F6BAF">
        <w:rPr>
          <w:sz w:val="20"/>
        </w:rPr>
        <w:instrText xml:space="preserve"> \* MERGEFORMAT </w:instrText>
      </w:r>
      <w:r w:rsidR="00016A75" w:rsidRPr="006F6BAF">
        <w:rPr>
          <w:sz w:val="20"/>
        </w:rPr>
      </w:r>
      <w:r w:rsidR="00016A75" w:rsidRPr="006F6BAF">
        <w:rPr>
          <w:sz w:val="20"/>
        </w:rPr>
        <w:fldChar w:fldCharType="separate"/>
      </w:r>
      <w:r w:rsidR="00885A39">
        <w:rPr>
          <w:sz w:val="20"/>
        </w:rPr>
        <w:t>15</w:t>
      </w:r>
      <w:r w:rsidR="00016A75" w:rsidRPr="006F6BAF">
        <w:rPr>
          <w:sz w:val="20"/>
        </w:rPr>
        <w:fldChar w:fldCharType="end"/>
      </w:r>
      <w:r w:rsidR="00016A75" w:rsidRPr="006F6BAF">
        <w:rPr>
          <w:sz w:val="20"/>
        </w:rPr>
        <w:t xml:space="preserve"> addressess issues about accessibility.</w:t>
      </w:r>
    </w:p>
    <w:p w:rsidR="001E118B" w:rsidRPr="006F6BAF" w:rsidRDefault="001E118B" w:rsidP="001E118B">
      <w:pPr>
        <w:pStyle w:val="BodyText"/>
        <w:rPr>
          <w:sz w:val="20"/>
        </w:rPr>
      </w:pPr>
      <w:r w:rsidRPr="006F6BAF">
        <w:rPr>
          <w:sz w:val="20"/>
        </w:rPr>
        <w:br w:type="page"/>
      </w:r>
    </w:p>
    <w:p w:rsidR="00640A93" w:rsidRPr="006F6BAF" w:rsidRDefault="006C52A8" w:rsidP="00640A93">
      <w:pPr>
        <w:pStyle w:val="Heading1"/>
        <w:rPr>
          <w:sz w:val="24"/>
        </w:rPr>
      </w:pPr>
      <w:bookmarkStart w:id="11" w:name="_Toc77000611"/>
      <w:r w:rsidRPr="006F6BAF">
        <w:rPr>
          <w:sz w:val="24"/>
        </w:rPr>
        <w:lastRenderedPageBreak/>
        <w:t>Put information into LaTeX template to generate a draft or final thesis</w:t>
      </w:r>
      <w:bookmarkEnd w:id="11"/>
    </w:p>
    <w:p w:rsidR="00AF63C8" w:rsidRPr="006F6BAF" w:rsidRDefault="00AF63C8" w:rsidP="00647606">
      <w:pPr>
        <w:pStyle w:val="BodyText"/>
        <w:rPr>
          <w:sz w:val="20"/>
        </w:rPr>
      </w:pPr>
      <w:r w:rsidRPr="006F6BAF">
        <w:rPr>
          <w:sz w:val="20"/>
        </w:rPr>
        <w:fldChar w:fldCharType="begin"/>
      </w:r>
      <w:r w:rsidRPr="006F6BAF">
        <w:rPr>
          <w:sz w:val="20"/>
        </w:rPr>
        <w:instrText xml:space="preserve"> REF _Ref52116980 \h </w:instrText>
      </w:r>
      <w:r w:rsidR="006F6BAF">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1</w:t>
      </w:r>
      <w:r w:rsidRPr="006F6BAF">
        <w:rPr>
          <w:sz w:val="20"/>
        </w:rPr>
        <w:fldChar w:fldCharType="end"/>
      </w:r>
      <w:r w:rsidRPr="006F6BAF">
        <w:rPr>
          <w:sz w:val="20"/>
        </w:rPr>
        <w:t xml:space="preserve"> shows </w:t>
      </w:r>
      <w:r w:rsidR="00D27C36" w:rsidRPr="006F6BAF">
        <w:rPr>
          <w:sz w:val="20"/>
        </w:rPr>
        <w:t xml:space="preserve">the title page of a </w:t>
      </w:r>
      <w:r w:rsidR="006C4F38" w:rsidRPr="006F6BAF">
        <w:rPr>
          <w:sz w:val="20"/>
        </w:rPr>
        <w:t xml:space="preserve">ficticous </w:t>
      </w:r>
      <w:r w:rsidR="00D27C36" w:rsidRPr="006F6BAF">
        <w:rPr>
          <w:sz w:val="20"/>
        </w:rPr>
        <w:t>thesis created using a LaTeX</w:t>
      </w:r>
      <w:r w:rsidRPr="006F6BAF">
        <w:rPr>
          <w:sz w:val="20"/>
        </w:rPr>
        <w:t>.</w:t>
      </w:r>
      <w:r w:rsidR="00D27C36" w:rsidRPr="006F6BAF">
        <w:rPr>
          <w:sz w:val="20"/>
        </w:rPr>
        <w:t xml:space="preserve">template that I have developed. </w:t>
      </w:r>
      <w:r w:rsidR="00E2223A" w:rsidRPr="006F6BAF">
        <w:rPr>
          <w:sz w:val="20"/>
        </w:rPr>
        <w:t xml:space="preserve">The idea is to capture the information </w:t>
      </w:r>
      <w:r w:rsidR="00426F45" w:rsidRPr="006F6BAF">
        <w:rPr>
          <w:sz w:val="20"/>
        </w:rPr>
        <w:t xml:space="preserve">needed for the announcement of the oral presentation and for reporting the final approved thesis in DiVA </w:t>
      </w:r>
      <w:r w:rsidR="00E2223A" w:rsidRPr="006F6BAF">
        <w:rPr>
          <w:sz w:val="20"/>
        </w:rPr>
        <w:t>via the thesis itself.</w:t>
      </w:r>
    </w:p>
    <w:p w:rsidR="006C52A8" w:rsidRPr="006F6BAF" w:rsidRDefault="006C52A8" w:rsidP="00647606">
      <w:pPr>
        <w:pStyle w:val="BodyText"/>
        <w:rPr>
          <w:rStyle w:val="HTMLCode"/>
          <w:sz w:val="18"/>
        </w:rPr>
      </w:pPr>
      <w:r w:rsidRPr="006F6BAF">
        <w:rPr>
          <w:sz w:val="20"/>
        </w:rPr>
        <w:t xml:space="preserve">Note that the following information is present in the order of this exposition, not necessarily the order it is in the LaTeX source file. However, all of this information is prior to </w:t>
      </w:r>
      <w:r w:rsidRPr="006F6BAF">
        <w:rPr>
          <w:rStyle w:val="HTMLCode"/>
          <w:sz w:val="18"/>
        </w:rPr>
        <w:t>\</w:t>
      </w:r>
      <w:proofErr w:type="gramStart"/>
      <w:r w:rsidRPr="006F6BAF">
        <w:rPr>
          <w:rStyle w:val="HTMLCode"/>
          <w:sz w:val="18"/>
        </w:rPr>
        <w:t>begin{</w:t>
      </w:r>
      <w:proofErr w:type="gramEnd"/>
      <w:r w:rsidRPr="006F6BAF">
        <w:rPr>
          <w:rStyle w:val="HTMLCode"/>
          <w:sz w:val="18"/>
        </w:rPr>
        <w:t>document}.</w:t>
      </w:r>
    </w:p>
    <w:p w:rsidR="007C6CE5" w:rsidRPr="006F6BAF" w:rsidRDefault="006C52A8" w:rsidP="001F78ED">
      <w:pPr>
        <w:pStyle w:val="BodyText"/>
        <w:rPr>
          <w:sz w:val="20"/>
        </w:rPr>
      </w:pPr>
      <w:r w:rsidRPr="006F6BAF">
        <w:rPr>
          <w:sz w:val="20"/>
        </w:rPr>
        <w:t>Information about the title and the student author</w:t>
      </w:r>
      <w:r w:rsidR="00D4235D" w:rsidRPr="006F6BAF">
        <w:rPr>
          <w:sz w:val="20"/>
        </w:rPr>
        <w:t>(</w:t>
      </w:r>
      <w:r w:rsidRPr="006F6BAF">
        <w:rPr>
          <w:sz w:val="20"/>
        </w:rPr>
        <w:t>s</w:t>
      </w:r>
      <w:r w:rsidR="00D4235D" w:rsidRPr="006F6BAF">
        <w:rPr>
          <w:sz w:val="20"/>
        </w:rPr>
        <w:t>)</w:t>
      </w:r>
      <w:r w:rsidRPr="006F6BAF">
        <w:rPr>
          <w:sz w:val="20"/>
        </w:rPr>
        <w:t xml:space="preserve"> of the thesis is entered via the set of macros </w:t>
      </w:r>
      <w:r w:rsidR="00426F45" w:rsidRPr="006F6BAF">
        <w:rPr>
          <w:sz w:val="20"/>
        </w:rPr>
        <w:t xml:space="preserve">as </w:t>
      </w:r>
      <w:r w:rsidRPr="006F6BAF">
        <w:rPr>
          <w:sz w:val="20"/>
        </w:rPr>
        <w:t xml:space="preserve">shown in </w:t>
      </w:r>
      <w:r w:rsidRPr="006F6BAF">
        <w:rPr>
          <w:sz w:val="20"/>
        </w:rPr>
        <w:fldChar w:fldCharType="begin"/>
      </w:r>
      <w:r w:rsidRPr="006F6BAF">
        <w:rPr>
          <w:sz w:val="20"/>
        </w:rPr>
        <w:instrText xml:space="preserve"> REF _Ref71204950 \h </w:instrText>
      </w:r>
      <w:r w:rsidR="006F6BAF">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2</w:t>
      </w:r>
      <w:r w:rsidRPr="006F6BAF">
        <w:rPr>
          <w:sz w:val="20"/>
        </w:rPr>
        <w:fldChar w:fldCharType="end"/>
      </w:r>
      <w:r w:rsidRPr="006F6BAF">
        <w:rPr>
          <w:sz w:val="20"/>
        </w:rPr>
        <w:t>. Note that you can have either one or two authors (the la</w:t>
      </w:r>
      <w:r w:rsidR="00426F45" w:rsidRPr="006F6BAF">
        <w:rPr>
          <w:sz w:val="20"/>
        </w:rPr>
        <w:t>t</w:t>
      </w:r>
      <w:r w:rsidRPr="006F6BAF">
        <w:rPr>
          <w:sz w:val="20"/>
        </w:rPr>
        <w:t>ter in the case of a 1</w:t>
      </w:r>
      <w:r w:rsidRPr="006F6BAF">
        <w:rPr>
          <w:sz w:val="20"/>
          <w:vertAlign w:val="superscript"/>
        </w:rPr>
        <w:t>st</w:t>
      </w:r>
      <w:r w:rsidRPr="006F6BAF">
        <w:rPr>
          <w:sz w:val="20"/>
        </w:rPr>
        <w:t xml:space="preserve"> cycle degree project).</w:t>
      </w:r>
      <w:r w:rsidR="001F78ED" w:rsidRPr="006F6BAF">
        <w:rPr>
          <w:sz w:val="20"/>
        </w:rPr>
        <w:t xml:space="preserve"> </w:t>
      </w:r>
      <w:r w:rsidR="007C6CE5" w:rsidRPr="006F6BAF">
        <w:rPr>
          <w:sz w:val="20"/>
        </w:rPr>
        <w:t xml:space="preserve">There are </w:t>
      </w:r>
      <w:r w:rsidR="00426F45" w:rsidRPr="006F6BAF">
        <w:rPr>
          <w:sz w:val="20"/>
        </w:rPr>
        <w:t>several</w:t>
      </w:r>
      <w:r w:rsidR="007C6CE5" w:rsidRPr="006F6BAF">
        <w:rPr>
          <w:sz w:val="20"/>
        </w:rPr>
        <w:t xml:space="preserve"> other elements of metadata collected about the student (primarily driven by the current author metadata fields in DiVA). A brief description of them and why they are there </w:t>
      </w:r>
      <w:r w:rsidR="00426F45" w:rsidRPr="006F6BAF">
        <w:rPr>
          <w:sz w:val="20"/>
        </w:rPr>
        <w:t>are</w:t>
      </w:r>
      <w:r w:rsidR="007C6CE5" w:rsidRPr="006F6BAF">
        <w:rPr>
          <w:sz w:val="20"/>
        </w:rPr>
        <w:t xml:space="preserve"> given below:</w:t>
      </w:r>
    </w:p>
    <w:p w:rsidR="007C6CE5" w:rsidRPr="006F6BAF" w:rsidRDefault="007C6CE5" w:rsidP="007C6CE5">
      <w:pPr>
        <w:pStyle w:val="ListBullet2"/>
        <w:rPr>
          <w:sz w:val="20"/>
        </w:rPr>
      </w:pPr>
      <w:r w:rsidRPr="006F6BAF">
        <w:rPr>
          <w:sz w:val="20"/>
        </w:rPr>
        <w:t>One might question why have a</w:t>
      </w:r>
      <w:r w:rsidR="00426F45" w:rsidRPr="006F6BAF">
        <w:rPr>
          <w:sz w:val="20"/>
        </w:rPr>
        <w:t>n</w:t>
      </w:r>
      <w:r w:rsidRPr="006F6BAF">
        <w:rPr>
          <w:sz w:val="20"/>
        </w:rPr>
        <w:t xml:space="preserve"> e</w:t>
      </w:r>
      <w:r w:rsidR="00426F45" w:rsidRPr="006F6BAF">
        <w:rPr>
          <w:sz w:val="20"/>
        </w:rPr>
        <w:t>-</w:t>
      </w:r>
      <w:r w:rsidRPr="006F6BAF">
        <w:rPr>
          <w:sz w:val="20"/>
        </w:rPr>
        <w:t xml:space="preserve">mail address (when under the current policy the student will lose their e-mail address upon graduation)? One of the main reasons is so that the library (i.e., KTHB) can notify the student that the thesis has </w:t>
      </w:r>
      <w:proofErr w:type="gramStart"/>
      <w:r w:rsidRPr="006F6BAF">
        <w:rPr>
          <w:sz w:val="20"/>
        </w:rPr>
        <w:t>be</w:t>
      </w:r>
      <w:proofErr w:type="gramEnd"/>
      <w:r w:rsidRPr="006F6BAF">
        <w:rPr>
          <w:sz w:val="20"/>
        </w:rPr>
        <w:t xml:space="preserve"> stored in DiVA. A second reason is if the library needs to contact the student.</w:t>
      </w:r>
    </w:p>
    <w:p w:rsidR="007C6CE5" w:rsidRPr="006F6BAF" w:rsidRDefault="007C6CE5" w:rsidP="007C6CE5">
      <w:pPr>
        <w:pStyle w:val="ListBullet2"/>
        <w:rPr>
          <w:rStyle w:val="BodyTextChar"/>
          <w:sz w:val="20"/>
        </w:rPr>
      </w:pPr>
      <w:r w:rsidRPr="006F6BAF">
        <w:rPr>
          <w:rStyle w:val="BodyTextChar"/>
          <w:sz w:val="20"/>
        </w:rPr>
        <w:t>One might also wonder, why include the</w:t>
      </w:r>
      <w:r w:rsidRPr="006F6BAF">
        <w:rPr>
          <w:sz w:val="20"/>
        </w:rPr>
        <w:t xml:space="preserve"> student’s </w:t>
      </w:r>
      <w:r w:rsidRPr="006F6BAF">
        <w:rPr>
          <w:rStyle w:val="HTMLCode"/>
          <w:sz w:val="18"/>
        </w:rPr>
        <w:t>kthid</w:t>
      </w:r>
      <w:r w:rsidRPr="006F6BAF">
        <w:rPr>
          <w:sz w:val="20"/>
        </w:rPr>
        <w:t xml:space="preserve">. </w:t>
      </w:r>
      <w:r w:rsidRPr="006F6BAF">
        <w:rPr>
          <w:rStyle w:val="BodyTextChar"/>
          <w:sz w:val="20"/>
        </w:rPr>
        <w:t xml:space="preserve">The main reason is that this identifier uniquely identifies this author within KTH, so that all of their publications can be found in a DiVA search. </w:t>
      </w:r>
      <w:r w:rsidR="003474DA" w:rsidRPr="006F6BAF">
        <w:rPr>
          <w:rStyle w:val="BodyTextChar"/>
          <w:sz w:val="20"/>
        </w:rPr>
        <w:t>Note that a number of KTH students go on to write papers related to their thesis and a number of these are registered in DiVA.</w:t>
      </w:r>
    </w:p>
    <w:p w:rsidR="007C6CE5" w:rsidRPr="006F6BAF" w:rsidRDefault="007C6CE5" w:rsidP="007C6CE5">
      <w:pPr>
        <w:pStyle w:val="ListBullet2"/>
        <w:rPr>
          <w:sz w:val="20"/>
        </w:rPr>
      </w:pPr>
      <w:r w:rsidRPr="006F6BAF">
        <w:rPr>
          <w:sz w:val="20"/>
        </w:rPr>
        <w:t>Note that ORCiD information is un</w:t>
      </w:r>
      <w:r w:rsidR="005A13F3" w:rsidRPr="006F6BAF">
        <w:rPr>
          <w:sz w:val="20"/>
        </w:rPr>
        <w:t>n</w:t>
      </w:r>
      <w:r w:rsidRPr="006F6BAF">
        <w:rPr>
          <w:sz w:val="20"/>
        </w:rPr>
        <w:t>ecessary, but if the student has an ORCiD identifier, it will be added to the record in DiVA.</w:t>
      </w:r>
      <w:r w:rsidR="005A13F3" w:rsidRPr="006F6BAF">
        <w:rPr>
          <w:sz w:val="20"/>
        </w:rPr>
        <w:t xml:space="preserve"> </w:t>
      </w:r>
      <w:proofErr w:type="gramStart"/>
      <w:r w:rsidR="005A13F3" w:rsidRPr="006F6BAF">
        <w:rPr>
          <w:sz w:val="20"/>
        </w:rPr>
        <w:t>Student’s</w:t>
      </w:r>
      <w:proofErr w:type="gramEnd"/>
      <w:r w:rsidR="005A13F3" w:rsidRPr="006F6BAF">
        <w:rPr>
          <w:sz w:val="20"/>
        </w:rPr>
        <w:t xml:space="preserve"> may find it useful to have such an identifier if they are going to go on to write conference, journal, and other publications in the future.</w:t>
      </w:r>
    </w:p>
    <w:p w:rsidR="005A13F3" w:rsidRPr="006F6BAF" w:rsidRDefault="007C6CE5" w:rsidP="007C6CE5">
      <w:pPr>
        <w:pStyle w:val="ListBullet2"/>
        <w:rPr>
          <w:sz w:val="20"/>
        </w:rPr>
      </w:pPr>
      <w:r w:rsidRPr="006F6BAF">
        <w:rPr>
          <w:sz w:val="20"/>
        </w:rPr>
        <w:t xml:space="preserve">A very questionable field is </w:t>
      </w:r>
      <w:r w:rsidRPr="006F6BAF">
        <w:rPr>
          <w:rStyle w:val="HTMLCode"/>
          <w:sz w:val="18"/>
        </w:rPr>
        <w:t>authorsSchool</w:t>
      </w:r>
      <w:r w:rsidRPr="006F6BAF">
        <w:rPr>
          <w:sz w:val="20"/>
        </w:rPr>
        <w:t xml:space="preserve">. In a discussion with DiVA administrators at KTH on 2021-04-29, the </w:t>
      </w:r>
      <w:r w:rsidR="004520F9" w:rsidRPr="006F6BAF">
        <w:rPr>
          <w:sz w:val="20"/>
        </w:rPr>
        <w:t>consensus</w:t>
      </w:r>
      <w:r w:rsidRPr="006F6BAF">
        <w:rPr>
          <w:sz w:val="20"/>
        </w:rPr>
        <w:t xml:space="preserve"> was that this should be the school of the thesis examiner, since 1</w:t>
      </w:r>
      <w:r w:rsidRPr="006F6BAF">
        <w:rPr>
          <w:sz w:val="20"/>
          <w:vertAlign w:val="superscript"/>
        </w:rPr>
        <w:t>st</w:t>
      </w:r>
      <w:r w:rsidRPr="006F6BAF">
        <w:rPr>
          <w:sz w:val="20"/>
        </w:rPr>
        <w:t xml:space="preserve"> and 2</w:t>
      </w:r>
      <w:r w:rsidR="00426F45" w:rsidRPr="006F6BAF">
        <w:rPr>
          <w:sz w:val="20"/>
          <w:vertAlign w:val="superscript"/>
        </w:rPr>
        <w:t>nd</w:t>
      </w:r>
      <w:r w:rsidRPr="006F6BAF">
        <w:rPr>
          <w:sz w:val="20"/>
        </w:rPr>
        <w:t xml:space="preserve"> cycle students are in </w:t>
      </w:r>
      <w:r w:rsidRPr="006F6BAF">
        <w:rPr>
          <w:i/>
          <w:sz w:val="20"/>
        </w:rPr>
        <w:t>programs of study</w:t>
      </w:r>
      <w:r w:rsidRPr="006F6BAF">
        <w:rPr>
          <w:sz w:val="20"/>
        </w:rPr>
        <w:t xml:space="preserve"> and </w:t>
      </w:r>
      <w:r w:rsidRPr="006F6BAF">
        <w:rPr>
          <w:b/>
          <w:sz w:val="20"/>
        </w:rPr>
        <w:t>not</w:t>
      </w:r>
      <w:r w:rsidRPr="006F6BAF">
        <w:rPr>
          <w:sz w:val="20"/>
        </w:rPr>
        <w:t xml:space="preserve"> schools, department, etc.</w:t>
      </w:r>
    </w:p>
    <w:p w:rsidR="007C6CE5" w:rsidRPr="006F6BAF" w:rsidRDefault="005A13F3" w:rsidP="00647606">
      <w:pPr>
        <w:pStyle w:val="ListBullet2"/>
        <w:rPr>
          <w:sz w:val="20"/>
        </w:rPr>
      </w:pPr>
      <w:r w:rsidRPr="006F6BAF">
        <w:rPr>
          <w:sz w:val="20"/>
        </w:rPr>
        <w:t xml:space="preserve">Finally, there is </w:t>
      </w:r>
      <w:r w:rsidR="007C6CE5" w:rsidRPr="006F6BAF">
        <w:rPr>
          <w:rStyle w:val="HTMLCode"/>
          <w:sz w:val="18"/>
        </w:rPr>
        <w:t>programcode</w:t>
      </w:r>
      <w:r w:rsidRPr="006F6BAF">
        <w:rPr>
          <w:sz w:val="20"/>
        </w:rPr>
        <w:t xml:space="preserve"> – this is used to generate the degree information just above the data on the title page and is also used to compute the “lead” for the calendar entry (which differs depending upon whether it is a 1</w:t>
      </w:r>
      <w:r w:rsidRPr="006F6BAF">
        <w:rPr>
          <w:sz w:val="20"/>
          <w:vertAlign w:val="superscript"/>
        </w:rPr>
        <w:t>st</w:t>
      </w:r>
      <w:r w:rsidRPr="006F6BAF">
        <w:rPr>
          <w:sz w:val="20"/>
        </w:rPr>
        <w:t xml:space="preserve"> or 2</w:t>
      </w:r>
      <w:r w:rsidRPr="006F6BAF">
        <w:rPr>
          <w:sz w:val="20"/>
          <w:vertAlign w:val="superscript"/>
        </w:rPr>
        <w:t>nd</w:t>
      </w:r>
      <w:r w:rsidRPr="006F6BAF">
        <w:rPr>
          <w:sz w:val="20"/>
        </w:rPr>
        <w:t xml:space="preserve"> cycle degree project presentation).</w:t>
      </w:r>
      <w:r w:rsidR="003474DA" w:rsidRPr="006F6BAF">
        <w:rPr>
          <w:sz w:val="20"/>
        </w:rPr>
        <w:t xml:space="preserve"> It is also used later when generating the color KTH cov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the case of two students who are in </w:t>
      </w:r>
      <w:r w:rsidRPr="006F6BAF">
        <w:rPr>
          <w:i/>
          <w:sz w:val="20"/>
        </w:rPr>
        <w:t>different</w:t>
      </w:r>
      <w:r w:rsidRPr="006F6BAF">
        <w:rPr>
          <w:sz w:val="20"/>
        </w:rPr>
        <w:t xml:space="preserve"> programs.</w:t>
      </w:r>
    </w:p>
    <w:tbl>
      <w:tblPr>
        <w:tblStyle w:val="TableGrid"/>
        <w:tblW w:w="0" w:type="auto"/>
        <w:tblLook w:val="04A0" w:firstRow="1" w:lastRow="0" w:firstColumn="1" w:lastColumn="0" w:noHBand="0" w:noVBand="1"/>
      </w:tblPr>
      <w:tblGrid>
        <w:gridCol w:w="9063"/>
      </w:tblGrid>
      <w:tr w:rsidR="00AF63C8" w:rsidRPr="006F6BAF" w:rsidTr="00D61544">
        <w:tc>
          <w:tcPr>
            <w:tcW w:w="9063" w:type="dxa"/>
          </w:tcPr>
          <w:p w:rsidR="00AF63C8" w:rsidRPr="006F6BAF" w:rsidRDefault="00D27C36" w:rsidP="00D27C36">
            <w:pPr>
              <w:pStyle w:val="Computerexample"/>
              <w:rPr>
                <w:sz w:val="20"/>
              </w:rPr>
            </w:pPr>
            <w:r w:rsidRPr="006F6BAF">
              <w:rPr>
                <w:noProof/>
                <w:sz w:val="20"/>
              </w:rPr>
              <w:lastRenderedPageBreak/>
              <w:drawing>
                <wp:inline distT="0" distB="0" distL="0" distR="0" wp14:anchorId="07AB6527" wp14:editId="55543A18">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Pr="006F6BAF" w:rsidRDefault="00AF63C8" w:rsidP="00AF63C8">
      <w:pPr>
        <w:pStyle w:val="Caption"/>
        <w:rPr>
          <w:sz w:val="18"/>
        </w:rPr>
      </w:pPr>
      <w:bookmarkStart w:id="12" w:name="_Ref52116980"/>
      <w:bookmarkStart w:id="13" w:name="_Toc7700064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1</w:t>
      </w:r>
      <w:r w:rsidR="00D62E91" w:rsidRPr="006F6BAF">
        <w:rPr>
          <w:noProof/>
          <w:sz w:val="18"/>
        </w:rPr>
        <w:fldChar w:fldCharType="end"/>
      </w:r>
      <w:bookmarkEnd w:id="12"/>
      <w:r w:rsidRPr="006F6BAF">
        <w:rPr>
          <w:sz w:val="18"/>
        </w:rPr>
        <w:t xml:space="preserve">: </w:t>
      </w:r>
      <w:r w:rsidR="006C52A8" w:rsidRPr="006F6BAF">
        <w:rPr>
          <w:sz w:val="18"/>
        </w:rPr>
        <w:t>Example of title page of a t</w:t>
      </w:r>
      <w:r w:rsidR="005A13F3" w:rsidRPr="006F6BAF">
        <w:rPr>
          <w:sz w:val="18"/>
        </w:rPr>
        <w:t>he</w:t>
      </w:r>
      <w:r w:rsidR="006C52A8" w:rsidRPr="006F6BAF">
        <w:rPr>
          <w:sz w:val="18"/>
        </w:rPr>
        <w:t>sis</w:t>
      </w:r>
      <w:bookmarkEnd w:id="13"/>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E2223A">
        <w:tc>
          <w:tcPr>
            <w:tcW w:w="9289" w:type="dxa"/>
          </w:tcPr>
          <w:p w:rsidR="00E2223A" w:rsidRPr="006F6BAF" w:rsidRDefault="00E2223A" w:rsidP="00E2223A">
            <w:pPr>
              <w:pStyle w:val="Computerexample"/>
              <w:rPr>
                <w:sz w:val="20"/>
              </w:rPr>
            </w:pPr>
            <w:r w:rsidRPr="006F6BAF">
              <w:rPr>
                <w:sz w:val="20"/>
              </w:rPr>
              <w:lastRenderedPageBreak/>
              <w:t>%% Information for inside title page</w:t>
            </w:r>
          </w:p>
          <w:p w:rsidR="00E2223A" w:rsidRPr="006F6BAF" w:rsidRDefault="00E2223A" w:rsidP="00E2223A">
            <w:pPr>
              <w:pStyle w:val="Computerexample"/>
              <w:rPr>
                <w:sz w:val="20"/>
              </w:rPr>
            </w:pPr>
            <w:r w:rsidRPr="006F6BAF">
              <w:rPr>
                <w:sz w:val="20"/>
              </w:rPr>
              <w:t>\title{This is the title in the language of the thesis}</w:t>
            </w:r>
          </w:p>
          <w:p w:rsidR="00E2223A" w:rsidRPr="006F6BAF" w:rsidRDefault="00E2223A" w:rsidP="00E2223A">
            <w:pPr>
              <w:pStyle w:val="Computerexample"/>
              <w:rPr>
                <w:sz w:val="20"/>
              </w:rPr>
            </w:pPr>
            <w:r w:rsidRPr="006F6BAF">
              <w:rPr>
                <w:sz w:val="20"/>
              </w:rPr>
              <w:t>\subtitle{An subtitle</w:t>
            </w:r>
            <w:r w:rsidR="006C52A8" w:rsidRPr="006F6BAF">
              <w:rPr>
                <w:sz w:val="20"/>
              </w:rPr>
              <w:t xml:space="preserve"> in the language of the thesis}</w:t>
            </w:r>
          </w:p>
          <w:p w:rsidR="00E2223A" w:rsidRPr="006F6BAF" w:rsidRDefault="00E2223A" w:rsidP="00E2223A">
            <w:pPr>
              <w:pStyle w:val="Computerexample"/>
              <w:rPr>
                <w:sz w:val="20"/>
              </w:rPr>
            </w:pPr>
            <w:r w:rsidRPr="006F6BAF">
              <w:rPr>
                <w:sz w:val="20"/>
              </w:rPr>
              <w:t>% give the alternative title - i.e., if the thesis is in English, then give a Swedish title</w:t>
            </w:r>
          </w:p>
          <w:p w:rsidR="00E2223A" w:rsidRPr="006F6BAF" w:rsidRDefault="00E2223A" w:rsidP="00E2223A">
            <w:pPr>
              <w:pStyle w:val="Computerexample"/>
              <w:rPr>
                <w:sz w:val="20"/>
              </w:rPr>
            </w:pPr>
            <w:r w:rsidRPr="006F6BAF">
              <w:rPr>
                <w:sz w:val="20"/>
              </w:rPr>
              <w:t>\alttitle{Detta är den svenska översättningen av titeln}</w:t>
            </w:r>
          </w:p>
          <w:p w:rsidR="00E2223A" w:rsidRPr="006F6BAF" w:rsidRDefault="00E2223A" w:rsidP="00E2223A">
            <w:pPr>
              <w:pStyle w:val="Computerexample"/>
              <w:rPr>
                <w:sz w:val="20"/>
              </w:rPr>
            </w:pPr>
            <w:r w:rsidRPr="006F6BAF">
              <w:rPr>
                <w:sz w:val="20"/>
              </w:rPr>
              <w:t>\altsubtitle{Detta är den svenska</w:t>
            </w:r>
            <w:r w:rsidR="006C52A8" w:rsidRPr="006F6BAF">
              <w:rPr>
                <w:sz w:val="20"/>
              </w:rPr>
              <w:t xml:space="preserve"> översättningen av undertiteln}</w:t>
            </w:r>
          </w:p>
          <w:p w:rsidR="006C52A8" w:rsidRPr="006F6BAF" w:rsidRDefault="006C52A8" w:rsidP="00E2223A">
            <w:pPr>
              <w:pStyle w:val="Computerexample"/>
              <w:rPr>
                <w:sz w:val="20"/>
              </w:rPr>
            </w:pPr>
          </w:p>
          <w:p w:rsidR="00E2223A" w:rsidRPr="006F6BAF" w:rsidRDefault="00E2223A" w:rsidP="00E2223A">
            <w:pPr>
              <w:pStyle w:val="Computerexample"/>
              <w:rPr>
                <w:sz w:val="20"/>
              </w:rPr>
            </w:pPr>
            <w:r w:rsidRPr="006F6BAF">
              <w:rPr>
                <w:sz w:val="20"/>
              </w:rPr>
              <w:t>\authorsLastname{Student}</w:t>
            </w:r>
          </w:p>
          <w:p w:rsidR="00E2223A" w:rsidRPr="006F6BAF" w:rsidRDefault="00E2223A" w:rsidP="00E2223A">
            <w:pPr>
              <w:pStyle w:val="Computerexample"/>
              <w:rPr>
                <w:sz w:val="20"/>
              </w:rPr>
            </w:pPr>
            <w:r w:rsidRPr="006F6BAF">
              <w:rPr>
                <w:sz w:val="20"/>
              </w:rPr>
              <w:t>\authorsFirstname{Fake A.}</w:t>
            </w:r>
          </w:p>
          <w:p w:rsidR="00E2223A" w:rsidRPr="006F6BAF" w:rsidRDefault="00E2223A" w:rsidP="00E2223A">
            <w:pPr>
              <w:pStyle w:val="Computerexample"/>
              <w:rPr>
                <w:sz w:val="20"/>
              </w:rPr>
            </w:pPr>
            <w:r w:rsidRPr="006F6BAF">
              <w:rPr>
                <w:sz w:val="20"/>
              </w:rPr>
              <w:t>\email{a@kth.se}</w:t>
            </w:r>
          </w:p>
          <w:p w:rsidR="00E2223A" w:rsidRPr="006F6BAF" w:rsidRDefault="00E2223A" w:rsidP="00E2223A">
            <w:pPr>
              <w:pStyle w:val="Computerexample"/>
              <w:rPr>
                <w:sz w:val="20"/>
              </w:rPr>
            </w:pPr>
            <w:r w:rsidRPr="006F6BAF">
              <w:rPr>
                <w:sz w:val="20"/>
              </w:rPr>
              <w:t>\kthid{u100001}</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orcid{0000-0002-00001-1234}</w:t>
            </w:r>
          </w:p>
          <w:p w:rsidR="00E2223A" w:rsidRPr="006F6BAF" w:rsidRDefault="00E2223A" w:rsidP="00E2223A">
            <w:pPr>
              <w:pStyle w:val="Computerexample"/>
              <w:rPr>
                <w:sz w:val="20"/>
              </w:rPr>
            </w:pPr>
            <w:r w:rsidRPr="006F6BAF">
              <w:rPr>
                <w:sz w:val="20"/>
              </w:rPr>
              <w:t>\auth</w:t>
            </w:r>
            <w:r w:rsidR="006C52A8" w:rsidRPr="006F6BAF">
              <w:rPr>
                <w:sz w:val="20"/>
              </w:rPr>
              <w:t>orsSchool{\schoolAcronym{EECS}}</w:t>
            </w:r>
          </w:p>
          <w:p w:rsidR="006C52A8" w:rsidRPr="006F6BAF" w:rsidRDefault="006C52A8" w:rsidP="00E2223A">
            <w:pPr>
              <w:pStyle w:val="Computerexample"/>
              <w:rPr>
                <w:sz w:val="20"/>
              </w:rPr>
            </w:pPr>
          </w:p>
          <w:p w:rsidR="006C52A8" w:rsidRPr="006F6BAF" w:rsidRDefault="006C52A8" w:rsidP="006C52A8">
            <w:pPr>
              <w:pStyle w:val="Computerexample"/>
              <w:rPr>
                <w:sz w:val="20"/>
              </w:rPr>
            </w:pPr>
            <w:r w:rsidRPr="006F6BAF">
              <w:rPr>
                <w:sz w:val="20"/>
              </w:rPr>
              <w:t>\programcode{TCOMK}</w:t>
            </w:r>
          </w:p>
          <w:p w:rsidR="006C52A8" w:rsidRPr="006F6BAF" w:rsidRDefault="006C52A8" w:rsidP="006C52A8">
            <w:pPr>
              <w:pStyle w:val="Computerexample"/>
              <w:rPr>
                <w:sz w:val="20"/>
              </w:rPr>
            </w:pPr>
            <w:r w:rsidRPr="006F6BAF">
              <w:rPr>
                <w:sz w:val="20"/>
              </w:rPr>
              <w:t>%% Alternatively, you can say \programme{Civilingenjör Datateknik} to directly set the programme string</w:t>
            </w:r>
          </w:p>
          <w:p w:rsidR="006C52A8" w:rsidRPr="006F6BAF" w:rsidRDefault="006C52A8" w:rsidP="006C52A8">
            <w:pPr>
              <w:pStyle w:val="Computerexample"/>
              <w:rPr>
                <w:sz w:val="20"/>
              </w:rPr>
            </w:pPr>
          </w:p>
          <w:p w:rsidR="00E2223A" w:rsidRPr="006F6BAF" w:rsidRDefault="00E2223A" w:rsidP="00E2223A">
            <w:pPr>
              <w:pStyle w:val="Computerexample"/>
              <w:rPr>
                <w:sz w:val="20"/>
              </w:rPr>
            </w:pPr>
            <w:r w:rsidRPr="006F6BAF">
              <w:rPr>
                <w:sz w:val="20"/>
              </w:rPr>
              <w:t>% If there is a second author - add them here:</w:t>
            </w:r>
          </w:p>
          <w:p w:rsidR="00E2223A" w:rsidRPr="006F6BAF" w:rsidRDefault="00E2223A" w:rsidP="00E2223A">
            <w:pPr>
              <w:pStyle w:val="Computerexample"/>
              <w:rPr>
                <w:sz w:val="20"/>
              </w:rPr>
            </w:pPr>
            <w:r w:rsidRPr="006F6BAF">
              <w:rPr>
                <w:sz w:val="20"/>
              </w:rPr>
              <w:t>\secondAuthorsLastname{Student}</w:t>
            </w:r>
          </w:p>
          <w:p w:rsidR="00E2223A" w:rsidRPr="006F6BAF" w:rsidRDefault="00E2223A" w:rsidP="00E2223A">
            <w:pPr>
              <w:pStyle w:val="Computerexample"/>
              <w:rPr>
                <w:sz w:val="20"/>
              </w:rPr>
            </w:pPr>
            <w:r w:rsidRPr="006F6BAF">
              <w:rPr>
                <w:sz w:val="20"/>
              </w:rPr>
              <w:t>\secondAuthorsFirstname{Fake B.}</w:t>
            </w:r>
          </w:p>
          <w:p w:rsidR="00E2223A" w:rsidRPr="006F6BAF" w:rsidRDefault="00E2223A" w:rsidP="00E2223A">
            <w:pPr>
              <w:pStyle w:val="Computerexample"/>
              <w:rPr>
                <w:sz w:val="20"/>
              </w:rPr>
            </w:pPr>
            <w:r w:rsidRPr="006F6BAF">
              <w:rPr>
                <w:sz w:val="20"/>
              </w:rPr>
              <w:t>\secondemail{b@kth.se}</w:t>
            </w:r>
          </w:p>
          <w:p w:rsidR="00E2223A" w:rsidRPr="006F6BAF" w:rsidRDefault="00E2223A" w:rsidP="00E2223A">
            <w:pPr>
              <w:pStyle w:val="Computerexample"/>
              <w:rPr>
                <w:sz w:val="20"/>
              </w:rPr>
            </w:pPr>
            <w:r w:rsidRPr="006F6BAF">
              <w:rPr>
                <w:sz w:val="20"/>
              </w:rPr>
              <w:t>\secondkthid{u100002}</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secondorcid{0000-0002-00001-5678}</w:t>
            </w:r>
          </w:p>
          <w:p w:rsidR="00E2223A" w:rsidRPr="006F6BAF" w:rsidRDefault="00E2223A" w:rsidP="00E2223A">
            <w:pPr>
              <w:pStyle w:val="Computerexample"/>
              <w:rPr>
                <w:sz w:val="20"/>
              </w:rPr>
            </w:pPr>
            <w:r w:rsidRPr="006F6BAF">
              <w:rPr>
                <w:sz w:val="20"/>
              </w:rPr>
              <w:t>\secondAuthorsSchool{\schoolAcronym{ABE}}</w:t>
            </w:r>
          </w:p>
          <w:p w:rsidR="00E2223A" w:rsidRPr="006F6BAF" w:rsidRDefault="00E2223A" w:rsidP="00E2223A">
            <w:pPr>
              <w:pStyle w:val="Computerexample"/>
              <w:rPr>
                <w:sz w:val="20"/>
              </w:rPr>
            </w:pPr>
          </w:p>
          <w:p w:rsidR="00E2223A" w:rsidRPr="006F6BAF" w:rsidRDefault="00E2223A" w:rsidP="006C52A8">
            <w:pPr>
              <w:pStyle w:val="Computerexample"/>
              <w:rPr>
                <w:sz w:val="20"/>
              </w:rPr>
            </w:pPr>
          </w:p>
        </w:tc>
      </w:tr>
    </w:tbl>
    <w:p w:rsidR="001766DE" w:rsidRPr="006F6BAF" w:rsidRDefault="00E2223A" w:rsidP="00E2223A">
      <w:pPr>
        <w:pStyle w:val="Caption"/>
        <w:rPr>
          <w:sz w:val="18"/>
        </w:rPr>
      </w:pPr>
      <w:bookmarkStart w:id="14" w:name="_Ref71204950"/>
      <w:bookmarkStart w:id="15" w:name="_Toc7700064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2</w:t>
      </w:r>
      <w:r w:rsidR="00D62E91" w:rsidRPr="006F6BAF">
        <w:rPr>
          <w:noProof/>
          <w:sz w:val="18"/>
        </w:rPr>
        <w:fldChar w:fldCharType="end"/>
      </w:r>
      <w:bookmarkEnd w:id="14"/>
      <w:r w:rsidRPr="006F6BAF">
        <w:rPr>
          <w:sz w:val="18"/>
        </w:rPr>
        <w:t xml:space="preserve">: </w:t>
      </w:r>
      <w:r w:rsidR="006C52A8" w:rsidRPr="006F6BAF">
        <w:rPr>
          <w:sz w:val="18"/>
        </w:rPr>
        <w:t>Information about the title and the student authors of the thesis</w:t>
      </w:r>
      <w:bookmarkEnd w:id="15"/>
    </w:p>
    <w:p w:rsidR="005A13F3" w:rsidRPr="006F6BAF" w:rsidRDefault="005A13F3" w:rsidP="005A13F3">
      <w:pPr>
        <w:pStyle w:val="BodyText"/>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084 \h </w:instrText>
      </w:r>
      <w:r w:rsidR="006F6BAF">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3</w:t>
      </w:r>
      <w:r w:rsidRPr="006F6BAF">
        <w:rPr>
          <w:sz w:val="20"/>
        </w:rPr>
        <w:fldChar w:fldCharType="end"/>
      </w:r>
      <w:r w:rsidRPr="006F6BAF">
        <w:rPr>
          <w:sz w:val="20"/>
        </w:rPr>
        <w:t xml:space="preserve"> shows the information entered about the supervisor or supervisors and the examin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a) more than </w:t>
      </w:r>
      <w:r w:rsidR="00252F50" w:rsidRPr="006F6BAF">
        <w:rPr>
          <w:sz w:val="20"/>
        </w:rPr>
        <w:t>three</w:t>
      </w:r>
      <w:r w:rsidRPr="006F6BAF">
        <w:rPr>
          <w:sz w:val="20"/>
        </w:rPr>
        <w:t xml:space="preserve"> supervisors or (b) the case of multiple examiners.</w:t>
      </w:r>
    </w:p>
    <w:p w:rsidR="005A13F3" w:rsidRPr="006F6BAF" w:rsidRDefault="005A13F3"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supervisorAsLastname{Supervisor}</w:t>
            </w:r>
          </w:p>
          <w:p w:rsidR="006C52A8" w:rsidRPr="006F6BAF" w:rsidRDefault="006C52A8" w:rsidP="006C52A8">
            <w:pPr>
              <w:pStyle w:val="Computerexample"/>
              <w:rPr>
                <w:sz w:val="20"/>
              </w:rPr>
            </w:pPr>
            <w:r w:rsidRPr="006F6BAF">
              <w:rPr>
                <w:sz w:val="20"/>
              </w:rPr>
              <w:t>\supervisorAsFirstname{A. Busy}</w:t>
            </w:r>
          </w:p>
          <w:p w:rsidR="006C52A8" w:rsidRPr="006F6BAF" w:rsidRDefault="006C52A8" w:rsidP="006C52A8">
            <w:pPr>
              <w:pStyle w:val="Computerexample"/>
              <w:rPr>
                <w:sz w:val="20"/>
              </w:rPr>
            </w:pPr>
            <w:r w:rsidRPr="006F6BAF">
              <w:rPr>
                <w:sz w:val="20"/>
              </w:rPr>
              <w:t>\supervisorAsEmail{sa@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AsKTHID{u100003}</w:t>
            </w:r>
          </w:p>
          <w:p w:rsidR="006C52A8" w:rsidRPr="006F6BAF" w:rsidRDefault="006C52A8" w:rsidP="006C52A8">
            <w:pPr>
              <w:pStyle w:val="Computerexample"/>
              <w:rPr>
                <w:sz w:val="20"/>
              </w:rPr>
            </w:pPr>
            <w:r w:rsidRPr="006F6BAF">
              <w:rPr>
                <w:sz w:val="20"/>
              </w:rPr>
              <w:t>\supervisorAsSchool{\schoolAcronym{EECS}}</w:t>
            </w:r>
          </w:p>
          <w:p w:rsidR="006C52A8" w:rsidRPr="006F6BAF" w:rsidRDefault="006C52A8" w:rsidP="006C52A8">
            <w:pPr>
              <w:pStyle w:val="Computerexample"/>
              <w:rPr>
                <w:sz w:val="20"/>
              </w:rPr>
            </w:pPr>
            <w:r w:rsidRPr="006F6BAF">
              <w:rPr>
                <w:sz w:val="20"/>
              </w:rPr>
              <w:t>\supervisorAsDepartment{Computer Science}</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A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If there is a second supervisor add them here:</w:t>
            </w:r>
          </w:p>
          <w:p w:rsidR="006C52A8" w:rsidRPr="006F6BAF" w:rsidRDefault="006C52A8" w:rsidP="006C52A8">
            <w:pPr>
              <w:pStyle w:val="Computerexample"/>
              <w:rPr>
                <w:sz w:val="20"/>
              </w:rPr>
            </w:pPr>
            <w:r w:rsidRPr="006F6BAF">
              <w:rPr>
                <w:sz w:val="20"/>
              </w:rPr>
              <w:t>\supervisorBsLastname{Supervisor}</w:t>
            </w:r>
          </w:p>
          <w:p w:rsidR="006C52A8" w:rsidRPr="006F6BAF" w:rsidRDefault="006C52A8" w:rsidP="006C52A8">
            <w:pPr>
              <w:pStyle w:val="Computerexample"/>
              <w:rPr>
                <w:sz w:val="20"/>
              </w:rPr>
            </w:pPr>
            <w:r w:rsidRPr="006F6BAF">
              <w:rPr>
                <w:sz w:val="20"/>
              </w:rPr>
              <w:t>\supervisorBsFirstname{Another Busy}</w:t>
            </w:r>
          </w:p>
          <w:p w:rsidR="006C52A8" w:rsidRPr="006F6BAF" w:rsidRDefault="006C52A8" w:rsidP="006C52A8">
            <w:pPr>
              <w:pStyle w:val="Computerexample"/>
              <w:rPr>
                <w:sz w:val="20"/>
              </w:rPr>
            </w:pPr>
            <w:r w:rsidRPr="006F6BAF">
              <w:rPr>
                <w:sz w:val="20"/>
              </w:rPr>
              <w:t>\supervisorBsEmail{sb@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BsKTHID{u100003}</w:t>
            </w:r>
          </w:p>
          <w:p w:rsidR="006C52A8" w:rsidRPr="006F6BAF" w:rsidRDefault="006C52A8" w:rsidP="006C52A8">
            <w:pPr>
              <w:pStyle w:val="Computerexample"/>
              <w:rPr>
                <w:sz w:val="20"/>
              </w:rPr>
            </w:pPr>
            <w:r w:rsidRPr="006F6BAF">
              <w:rPr>
                <w:sz w:val="20"/>
              </w:rPr>
              <w:t>\supervisorBsSchool{\schoolAcronym{ABE}}</w:t>
            </w:r>
          </w:p>
          <w:p w:rsidR="006C52A8" w:rsidRPr="006F6BAF" w:rsidRDefault="006C52A8" w:rsidP="006C52A8">
            <w:pPr>
              <w:pStyle w:val="Computerexample"/>
              <w:rPr>
                <w:sz w:val="20"/>
              </w:rPr>
            </w:pPr>
            <w:r w:rsidRPr="006F6BAF">
              <w:rPr>
                <w:sz w:val="20"/>
              </w:rPr>
              <w:t>\supervisorBsDepartment{Public Buildings}</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B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examinersLastname{Maguire Jr.}</w:t>
            </w:r>
          </w:p>
          <w:p w:rsidR="006C52A8" w:rsidRPr="006F6BAF" w:rsidRDefault="006C52A8" w:rsidP="006C52A8">
            <w:pPr>
              <w:pStyle w:val="Computerexample"/>
              <w:rPr>
                <w:sz w:val="20"/>
              </w:rPr>
            </w:pPr>
            <w:r w:rsidRPr="006F6BAF">
              <w:rPr>
                <w:sz w:val="20"/>
              </w:rPr>
              <w:t>\examinersFirstname{Gerald Q.}</w:t>
            </w:r>
          </w:p>
          <w:p w:rsidR="006C52A8" w:rsidRPr="006F6BAF" w:rsidRDefault="006C52A8" w:rsidP="006C52A8">
            <w:pPr>
              <w:pStyle w:val="Computerexample"/>
              <w:rPr>
                <w:sz w:val="20"/>
              </w:rPr>
            </w:pPr>
            <w:r w:rsidRPr="006F6BAF">
              <w:rPr>
                <w:sz w:val="20"/>
              </w:rPr>
              <w:t>\examinersEmail{maguire@kth.se}</w:t>
            </w:r>
          </w:p>
          <w:p w:rsidR="006C52A8" w:rsidRPr="006F6BAF" w:rsidRDefault="006C52A8" w:rsidP="006C52A8">
            <w:pPr>
              <w:pStyle w:val="Computerexample"/>
              <w:rPr>
                <w:sz w:val="20"/>
              </w:rPr>
            </w:pPr>
            <w:r w:rsidRPr="006F6BAF">
              <w:rPr>
                <w:sz w:val="20"/>
              </w:rPr>
              <w:t>% If the examiner is from within KTH add their KTHID, School and Department info</w:t>
            </w:r>
          </w:p>
          <w:p w:rsidR="006C52A8" w:rsidRPr="006F6BAF" w:rsidRDefault="006C52A8" w:rsidP="006C52A8">
            <w:pPr>
              <w:pStyle w:val="Computerexample"/>
              <w:rPr>
                <w:sz w:val="20"/>
              </w:rPr>
            </w:pPr>
            <w:r w:rsidRPr="006F6BAF">
              <w:rPr>
                <w:sz w:val="20"/>
              </w:rPr>
              <w:t>\examinersKTHID{u100004}</w:t>
            </w:r>
          </w:p>
          <w:p w:rsidR="006C52A8" w:rsidRPr="006F6BAF" w:rsidRDefault="006C52A8" w:rsidP="006C52A8">
            <w:pPr>
              <w:pStyle w:val="Computerexample"/>
              <w:rPr>
                <w:sz w:val="20"/>
              </w:rPr>
            </w:pPr>
            <w:r w:rsidRPr="006F6BAF">
              <w:rPr>
                <w:sz w:val="20"/>
              </w:rPr>
              <w:t>\examinersSchool{\schoolAcronym{EECS}}</w:t>
            </w:r>
          </w:p>
          <w:p w:rsidR="006C52A8" w:rsidRPr="006F6BAF" w:rsidRDefault="006C52A8" w:rsidP="006C52A8">
            <w:pPr>
              <w:pStyle w:val="Computerexample"/>
              <w:rPr>
                <w:sz w:val="20"/>
              </w:rPr>
            </w:pPr>
            <w:r w:rsidRPr="006F6BAF">
              <w:rPr>
                <w:sz w:val="20"/>
              </w:rPr>
              <w:t>\examinersDepartment{Computer Science}</w:t>
            </w:r>
          </w:p>
          <w:p w:rsidR="006C52A8" w:rsidRPr="006F6BAF" w:rsidRDefault="006C52A8" w:rsidP="006C52A8">
            <w:pPr>
              <w:pStyle w:val="Computerexample"/>
              <w:rPr>
                <w:sz w:val="20"/>
              </w:rPr>
            </w:pPr>
            <w:r w:rsidRPr="006F6BAF">
              <w:rPr>
                <w:sz w:val="20"/>
              </w:rPr>
              <w:t>% other for a examiner outside of KTH add their organization info</w:t>
            </w:r>
          </w:p>
          <w:p w:rsidR="006C52A8" w:rsidRPr="006F6BAF" w:rsidRDefault="006C52A8" w:rsidP="006C52A8">
            <w:pPr>
              <w:pStyle w:val="Computerexample"/>
              <w:rPr>
                <w:sz w:val="20"/>
              </w:rPr>
            </w:pPr>
            <w:r w:rsidRPr="006F6BAF">
              <w:rPr>
                <w:sz w:val="20"/>
              </w:rPr>
              <w:t>%\examinersOrganization{Timbuktu University, Department of Pseudoscience}</w:t>
            </w:r>
          </w:p>
          <w:p w:rsidR="006C52A8" w:rsidRPr="006F6BAF" w:rsidRDefault="006C52A8" w:rsidP="001F78ED">
            <w:pPr>
              <w:pStyle w:val="Caption"/>
              <w:keepNext/>
              <w:rPr>
                <w:sz w:val="18"/>
              </w:rPr>
            </w:pPr>
          </w:p>
        </w:tc>
      </w:tr>
    </w:tbl>
    <w:p w:rsidR="006C52A8" w:rsidRPr="006F6BAF" w:rsidRDefault="006C52A8" w:rsidP="006C52A8">
      <w:pPr>
        <w:pStyle w:val="Caption"/>
        <w:rPr>
          <w:sz w:val="18"/>
        </w:rPr>
      </w:pPr>
      <w:bookmarkStart w:id="16" w:name="_Ref71206084"/>
      <w:bookmarkStart w:id="17" w:name="_Toc7700065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3</w:t>
      </w:r>
      <w:r w:rsidR="00D62E91" w:rsidRPr="006F6BAF">
        <w:rPr>
          <w:noProof/>
          <w:sz w:val="18"/>
        </w:rPr>
        <w:fldChar w:fldCharType="end"/>
      </w:r>
      <w:bookmarkEnd w:id="16"/>
      <w:r w:rsidRPr="006F6BAF">
        <w:rPr>
          <w:sz w:val="18"/>
        </w:rPr>
        <w:t>: Supervisors and examiner information</w:t>
      </w:r>
      <w:bookmarkEnd w:id="17"/>
    </w:p>
    <w:p w:rsidR="005A13F3" w:rsidRPr="006F6BAF" w:rsidRDefault="005A13F3" w:rsidP="006C52A8">
      <w:pPr>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317 \h </w:instrText>
      </w:r>
      <w:r w:rsidR="006F6BAF">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4</w:t>
      </w:r>
      <w:r w:rsidRPr="006F6BAF">
        <w:rPr>
          <w:sz w:val="20"/>
        </w:rPr>
        <w:fldChar w:fldCharType="end"/>
      </w:r>
      <w:r w:rsidRPr="006F6BAF">
        <w:rPr>
          <w:sz w:val="20"/>
        </w:rPr>
        <w:t xml:space="preserve"> shows how to enter data about where the thesis is being done if outside of KTH.</w:t>
      </w:r>
    </w:p>
    <w:p w:rsidR="004520F9" w:rsidRPr="006F6BAF" w:rsidRDefault="004520F9" w:rsidP="004520F9">
      <w:pPr>
        <w:pStyle w:val="BodyText"/>
        <w:rPr>
          <w:sz w:val="20"/>
        </w:rPr>
      </w:pPr>
      <w:r w:rsidRPr="006F6BAF">
        <w:rPr>
          <w:b/>
          <w:sz w:val="20"/>
        </w:rPr>
        <w:t>NB</w:t>
      </w:r>
      <w:r w:rsidRPr="006F6BAF">
        <w:rPr>
          <w:sz w:val="20"/>
        </w:rPr>
        <w:t>: A limitation of the current template is that I do not handle multiple companies, as I assume that there is a single host company. However, you can have a list of names within the two text fields (but only a hostcompany or a hostorganization).</w:t>
      </w:r>
    </w:p>
    <w:p w:rsidR="004520F9" w:rsidRPr="006F6BAF" w:rsidRDefault="004520F9"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hostcompany{Företaget AB} % Remove this line if the project was not done at a host company</w:t>
            </w:r>
          </w:p>
          <w:p w:rsidR="006C52A8" w:rsidRPr="006F6BAF" w:rsidRDefault="006C52A8" w:rsidP="006C52A8">
            <w:pPr>
              <w:pStyle w:val="Computerexample"/>
              <w:rPr>
                <w:sz w:val="20"/>
              </w:rPr>
            </w:pPr>
            <w:r w:rsidRPr="006F6BAF">
              <w:rPr>
                <w:sz w:val="20"/>
              </w:rPr>
              <w:t>%\hostorganization{CERN}   % if there was a host organization</w:t>
            </w:r>
          </w:p>
          <w:p w:rsidR="006C52A8" w:rsidRPr="006F6BAF" w:rsidRDefault="006C52A8" w:rsidP="006C52A8">
            <w:pPr>
              <w:pStyle w:val="Computerexample"/>
              <w:rPr>
                <w:sz w:val="20"/>
              </w:rPr>
            </w:pPr>
            <w:r w:rsidRPr="006F6BAF">
              <w:rPr>
                <w:sz w:val="20"/>
              </w:rPr>
              <w:t>\date{\today}</w:t>
            </w:r>
          </w:p>
          <w:p w:rsidR="006C52A8" w:rsidRPr="006F6BAF" w:rsidRDefault="006C52A8" w:rsidP="006C52A8">
            <w:pPr>
              <w:pStyle w:val="Caption"/>
              <w:keepNext/>
              <w:rPr>
                <w:sz w:val="18"/>
              </w:rPr>
            </w:pPr>
          </w:p>
        </w:tc>
      </w:tr>
    </w:tbl>
    <w:p w:rsidR="006C52A8" w:rsidRPr="006F6BAF" w:rsidRDefault="006C52A8" w:rsidP="006C52A8">
      <w:pPr>
        <w:pStyle w:val="Caption"/>
        <w:rPr>
          <w:sz w:val="18"/>
        </w:rPr>
      </w:pPr>
      <w:bookmarkStart w:id="18" w:name="_Ref71206317"/>
      <w:bookmarkStart w:id="19" w:name="_Toc7700065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4</w:t>
      </w:r>
      <w:r w:rsidR="00D62E91" w:rsidRPr="006F6BAF">
        <w:rPr>
          <w:noProof/>
          <w:sz w:val="18"/>
        </w:rPr>
        <w:fldChar w:fldCharType="end"/>
      </w:r>
      <w:bookmarkEnd w:id="18"/>
      <w:r w:rsidRPr="006F6BAF">
        <w:rPr>
          <w:sz w:val="18"/>
        </w:rPr>
        <w:t>: Information about where the thesis is taking place</w:t>
      </w:r>
      <w:bookmarkEnd w:id="19"/>
    </w:p>
    <w:p w:rsidR="00E2223A" w:rsidRPr="006F6BAF" w:rsidRDefault="004520F9" w:rsidP="004520F9">
      <w:pPr>
        <w:pStyle w:val="BodyText"/>
        <w:rPr>
          <w:sz w:val="20"/>
        </w:rPr>
      </w:pPr>
      <w:r w:rsidRPr="006F6BAF">
        <w:rPr>
          <w:sz w:val="20"/>
        </w:rPr>
        <w:fldChar w:fldCharType="begin"/>
      </w:r>
      <w:r w:rsidRPr="006F6BAF">
        <w:rPr>
          <w:sz w:val="20"/>
        </w:rPr>
        <w:instrText xml:space="preserve"> REF _Ref71206490 \h </w:instrText>
      </w:r>
      <w:r w:rsidR="006F6BAF">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5</w:t>
      </w:r>
      <w:r w:rsidRPr="006F6BAF">
        <w:rPr>
          <w:sz w:val="20"/>
        </w:rPr>
        <w:fldChar w:fldCharType="end"/>
      </w:r>
      <w:r w:rsidRPr="006F6BAF">
        <w:rPr>
          <w:sz w:val="20"/>
        </w:rP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t>%%%%% for the oral presentation</w:t>
            </w:r>
          </w:p>
          <w:p w:rsidR="00E2223A" w:rsidRPr="006F6BAF" w:rsidRDefault="00E2223A" w:rsidP="00E2223A">
            <w:pPr>
              <w:pStyle w:val="Computerexample"/>
              <w:rPr>
                <w:sz w:val="20"/>
              </w:rPr>
            </w:pPr>
            <w:r w:rsidRPr="006F6BAF">
              <w:rPr>
                <w:sz w:val="20"/>
              </w:rPr>
              <w:t>\presentationDateAndTimeISO{2021-03-15 13:00}</w:t>
            </w:r>
          </w:p>
          <w:p w:rsidR="00E2223A" w:rsidRPr="006F6BAF" w:rsidRDefault="00E2223A" w:rsidP="00E2223A">
            <w:pPr>
              <w:pStyle w:val="Computerexample"/>
              <w:rPr>
                <w:sz w:val="20"/>
              </w:rPr>
            </w:pPr>
            <w:r w:rsidRPr="006F6BAF">
              <w:rPr>
                <w:sz w:val="20"/>
              </w:rPr>
              <w:t>\presentationLanguage{eng}</w:t>
            </w:r>
          </w:p>
          <w:p w:rsidR="00E2223A" w:rsidRPr="006F6BAF" w:rsidRDefault="00E2223A" w:rsidP="00E2223A">
            <w:pPr>
              <w:pStyle w:val="Computerexample"/>
              <w:rPr>
                <w:sz w:val="20"/>
              </w:rPr>
            </w:pPr>
            <w:r w:rsidRPr="006F6BAF">
              <w:rPr>
                <w:sz w:val="20"/>
              </w:rPr>
              <w:t>\presentationRoom{via Zoom</w:t>
            </w:r>
            <w:r w:rsidR="001E118B" w:rsidRPr="006F6BAF">
              <w:rPr>
                <w:sz w:val="20"/>
              </w:rPr>
              <w:t xml:space="preserve"> https://kth-se.zoom.us/j/ddddddddddd</w:t>
            </w:r>
            <w:r w:rsidRPr="006F6BAF">
              <w:rPr>
                <w:sz w:val="20"/>
              </w:rPr>
              <w:t>}</w:t>
            </w:r>
          </w:p>
          <w:p w:rsidR="00E2223A" w:rsidRPr="006F6BAF" w:rsidRDefault="00E2223A" w:rsidP="00E2223A">
            <w:pPr>
              <w:pStyle w:val="Computerexample"/>
              <w:rPr>
                <w:sz w:val="20"/>
              </w:rPr>
            </w:pPr>
            <w:r w:rsidRPr="006F6BAF">
              <w:rPr>
                <w:sz w:val="20"/>
              </w:rPr>
              <w:t>%\presentationAddress{}</w:t>
            </w:r>
          </w:p>
          <w:p w:rsidR="00E2223A" w:rsidRPr="006F6BAF" w:rsidRDefault="00E2223A" w:rsidP="00E2223A">
            <w:pPr>
              <w:pStyle w:val="Computerexample"/>
              <w:rPr>
                <w:sz w:val="20"/>
              </w:rPr>
            </w:pPr>
            <w:r w:rsidRPr="006F6BAF">
              <w:rPr>
                <w:sz w:val="20"/>
              </w:rPr>
              <w:t>\presentationCity{Stockholm}</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Opponent's information</w:t>
            </w:r>
          </w:p>
          <w:p w:rsidR="00E2223A" w:rsidRPr="006F6BAF" w:rsidRDefault="00E2223A" w:rsidP="00E2223A">
            <w:pPr>
              <w:pStyle w:val="Computerexample"/>
              <w:rPr>
                <w:sz w:val="20"/>
              </w:rPr>
            </w:pPr>
            <w:r w:rsidRPr="006F6BAF">
              <w:rPr>
                <w:sz w:val="20"/>
              </w:rPr>
              <w:t>\opponentsNames{A. B. Normal \&amp; A. X. E. Normalè}</w:t>
            </w:r>
          </w:p>
          <w:p w:rsidR="00E2223A" w:rsidRPr="006F6BAF" w:rsidRDefault="00E2223A" w:rsidP="00E2223A">
            <w:pPr>
              <w:pStyle w:val="Computerexample"/>
              <w:rPr>
                <w:sz w:val="20"/>
              </w:rPr>
            </w:pPr>
          </w:p>
          <w:p w:rsidR="00E2223A" w:rsidRPr="006F6BAF" w:rsidRDefault="00252F50" w:rsidP="00252F50">
            <w:pPr>
              <w:pStyle w:val="Computerexample"/>
              <w:rPr>
                <w:sz w:val="20"/>
              </w:rPr>
            </w:pPr>
            <w:r w:rsidRPr="006F6BAF">
              <w:rPr>
                <w:sz w:val="20"/>
              </w:rPr>
              <w:t>\nationalsubjectcategories{10201, 10206}</w:t>
            </w:r>
          </w:p>
        </w:tc>
      </w:tr>
    </w:tbl>
    <w:p w:rsidR="00E2223A" w:rsidRPr="006F6BAF" w:rsidRDefault="00E2223A" w:rsidP="00E2223A">
      <w:pPr>
        <w:pStyle w:val="Caption"/>
        <w:rPr>
          <w:sz w:val="18"/>
        </w:rPr>
      </w:pPr>
      <w:bookmarkStart w:id="20" w:name="_Ref71206490"/>
      <w:bookmarkStart w:id="21" w:name="_Toc7700065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5</w:t>
      </w:r>
      <w:r w:rsidR="00D62E91" w:rsidRPr="006F6BAF">
        <w:rPr>
          <w:noProof/>
          <w:sz w:val="18"/>
        </w:rPr>
        <w:fldChar w:fldCharType="end"/>
      </w:r>
      <w:bookmarkEnd w:id="20"/>
      <w:r w:rsidRPr="006F6BAF">
        <w:rPr>
          <w:sz w:val="18"/>
        </w:rPr>
        <w:t xml:space="preserve">: </w:t>
      </w:r>
      <w:r w:rsidR="004520F9" w:rsidRPr="006F6BAF">
        <w:rPr>
          <w:sz w:val="18"/>
        </w:rPr>
        <w:t>Information relevant to the oral presentation (both the location and the opponent or opponents)</w:t>
      </w:r>
      <w:bookmarkEnd w:id="21"/>
    </w:p>
    <w:p w:rsidR="00252F50" w:rsidRPr="006F6BAF" w:rsidRDefault="00252F50" w:rsidP="00252F50">
      <w:pPr>
        <w:pStyle w:val="BodyText"/>
        <w:rPr>
          <w:sz w:val="20"/>
        </w:rPr>
      </w:pPr>
      <w:r w:rsidRPr="006F6BAF">
        <w:rPr>
          <w:sz w:val="20"/>
        </w:rPr>
        <w:t xml:space="preserve">Finally, </w:t>
      </w:r>
      <w:r w:rsidRPr="006F6BAF">
        <w:rPr>
          <w:sz w:val="20"/>
        </w:rPr>
        <w:fldChar w:fldCharType="begin"/>
      </w:r>
      <w:r w:rsidRPr="006F6BAF">
        <w:rPr>
          <w:sz w:val="20"/>
        </w:rPr>
        <w:instrText xml:space="preserve"> REF _Ref71276208 \h </w:instrText>
      </w:r>
      <w:r w:rsidR="006F6BAF">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6</w:t>
      </w:r>
      <w:r w:rsidRPr="006F6BAF">
        <w:rPr>
          <w:sz w:val="20"/>
        </w:rPr>
        <w:fldChar w:fldCharType="end"/>
      </w:r>
      <w:r w:rsidRPr="006F6BAF">
        <w:rPr>
          <w:sz w:val="20"/>
        </w:rPr>
        <w:t xml:space="preserve"> collects the information regarding the National Subject Categories – this is simply a list of 3 or 5 digit numbers separated by commas. The numbers come from </w:t>
      </w:r>
      <w:hyperlink r:id="rId16" w:history="1">
        <w:r w:rsidRPr="006F6BAF">
          <w:rPr>
            <w:rStyle w:val="Hyperlink"/>
            <w:sz w:val="20"/>
          </w:rPr>
          <w:t>https://www.scb.se/contentassets/10054f2ef27c437884e8cde0d38b9cc4/oversattningsnyckel-forskningsamnen.pdf</w:t>
        </w:r>
      </w:hyperlink>
      <w:r w:rsidRPr="006F6BAF">
        <w:rPr>
          <w:sz w:val="20"/>
        </w:rPr>
        <w:t xml:space="preserve"> while the Swedish and English versions are given in </w:t>
      </w:r>
      <w:hyperlink r:id="rId17" w:history="1">
        <w:r w:rsidRPr="006F6BAF">
          <w:rPr>
            <w:rStyle w:val="Hyperlink"/>
            <w:sz w:val="20"/>
          </w:rPr>
          <w:t>https://www.scb.se/contentassets/3a12f556522d4bdc887c4838a37c7ec7/standard-for-svensk-indelning--av-forskningsamnen-2011-uppdaterad-aug-2016.pdf</w:t>
        </w:r>
      </w:hyperlink>
      <w:r w:rsidRPr="006F6BAF">
        <w:rPr>
          <w:sz w:val="20"/>
        </w:rP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RPr="006F6BAF" w:rsidTr="00CC5AC7">
        <w:tc>
          <w:tcPr>
            <w:tcW w:w="9289" w:type="dxa"/>
          </w:tcPr>
          <w:p w:rsidR="00252F50" w:rsidRPr="006F6BAF" w:rsidRDefault="00252F50" w:rsidP="00CC5AC7">
            <w:pPr>
              <w:pStyle w:val="Computerexample"/>
              <w:rPr>
                <w:sz w:val="20"/>
              </w:rPr>
            </w:pPr>
            <w:r w:rsidRPr="006F6BAF">
              <w:rPr>
                <w:sz w:val="20"/>
              </w:rPr>
              <w:t>\nationalsubjectcategories{10201, 10206}</w:t>
            </w:r>
          </w:p>
        </w:tc>
      </w:tr>
    </w:tbl>
    <w:p w:rsidR="00252F50" w:rsidRPr="006F6BAF" w:rsidRDefault="00252F50" w:rsidP="00252F50">
      <w:pPr>
        <w:pStyle w:val="Caption"/>
        <w:rPr>
          <w:sz w:val="18"/>
        </w:rPr>
      </w:pPr>
      <w:bookmarkStart w:id="22" w:name="_Ref71276208"/>
      <w:bookmarkStart w:id="23" w:name="_Toc7700065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6</w:t>
      </w:r>
      <w:r w:rsidR="00D62E91" w:rsidRPr="006F6BAF">
        <w:rPr>
          <w:noProof/>
          <w:sz w:val="18"/>
        </w:rPr>
        <w:fldChar w:fldCharType="end"/>
      </w:r>
      <w:bookmarkEnd w:id="22"/>
      <w:r w:rsidRPr="006F6BAF">
        <w:rPr>
          <w:sz w:val="18"/>
        </w:rPr>
        <w:t>: Information relevant to the oral presentation (both the location and the opponent or opponents)</w:t>
      </w:r>
      <w:bookmarkEnd w:id="23"/>
    </w:p>
    <w:p w:rsidR="004520F9" w:rsidRPr="006F6BAF" w:rsidRDefault="004520F9" w:rsidP="004520F9">
      <w:pPr>
        <w:pStyle w:val="BodyText"/>
        <w:rPr>
          <w:sz w:val="20"/>
        </w:rPr>
      </w:pPr>
      <w:r w:rsidRPr="006F6BAF">
        <w:rPr>
          <w:sz w:val="20"/>
        </w:rPr>
        <w:fldChar w:fldCharType="begin"/>
      </w:r>
      <w:r w:rsidRPr="006F6BAF">
        <w:rPr>
          <w:sz w:val="20"/>
        </w:rPr>
        <w:instrText xml:space="preserve"> REF _Ref71206712 \h </w:instrText>
      </w:r>
      <w:r w:rsidR="006F6BAF">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6717 \h </w:instrText>
      </w:r>
      <w:r w:rsidR="006F6BAF">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8</w:t>
      </w:r>
      <w:r w:rsidRPr="006F6BAF">
        <w:rPr>
          <w:sz w:val="20"/>
        </w:rPr>
        <w:fldChar w:fldCharType="end"/>
      </w:r>
      <w:r w:rsidRPr="006F6BAF">
        <w:rPr>
          <w:sz w:val="20"/>
        </w:rPr>
        <w:t xml:space="preserve"> show examples of abstracts that in a real thesis would be in English and Swedish with the first to appear being the abstract in the language of the thesis.</w:t>
      </w:r>
      <w:r w:rsidR="00357D22" w:rsidRPr="006F6BAF">
        <w:rPr>
          <w:sz w:val="20"/>
        </w:rPr>
        <w:t xml:space="preserve"> Note that the actual content of these two abstracts is primarily for testing and is not meant to suggest real abstracts.</w:t>
      </w:r>
    </w:p>
    <w:p w:rsidR="00E2223A" w:rsidRPr="006F6BAF" w:rsidRDefault="004520F9" w:rsidP="004520F9">
      <w:pPr>
        <w:pStyle w:val="BodyText"/>
        <w:rPr>
          <w:sz w:val="20"/>
        </w:rPr>
      </w:pPr>
      <w:r w:rsidRPr="006F6BAF">
        <w:rPr>
          <w:sz w:val="20"/>
        </w:rPr>
        <w:t xml:space="preserve">The template also supports a number of other languages (based upon the languages used for abstracts in undergraduate theses in 2020). It is straight forward to add </w:t>
      </w:r>
      <w:r w:rsidR="00D4235D" w:rsidRPr="006F6BAF">
        <w:rPr>
          <w:sz w:val="20"/>
        </w:rPr>
        <w:t xml:space="preserve">an </w:t>
      </w:r>
      <w:r w:rsidRPr="006F6BAF">
        <w:rPr>
          <w:sz w:val="20"/>
        </w:rP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Pr="006F6BAF" w:rsidRDefault="00357D22" w:rsidP="004520F9">
      <w:pPr>
        <w:pStyle w:val="BodyText"/>
        <w:rPr>
          <w:sz w:val="20"/>
        </w:rPr>
      </w:pPr>
      <w:r w:rsidRPr="006F6BAF">
        <w:rPr>
          <w:sz w:val="20"/>
        </w:rPr>
        <w:t>The three character code used for the language is the ISO 639-2 Code – specifically the "B" (bibliographic) variant of these codes as these seem to be the codes used in DiVA when one access the MODS formatted metadata for publications. In the example below we see “eng” being stored into a scontents buffer called “lang”.</w:t>
      </w:r>
    </w:p>
    <w:tbl>
      <w:tblPr>
        <w:tblStyle w:val="TableGrid"/>
        <w:tblW w:w="0" w:type="auto"/>
        <w:tblLook w:val="04A0" w:firstRow="1" w:lastRow="0" w:firstColumn="1" w:lastColumn="0" w:noHBand="0" w:noVBand="1"/>
      </w:tblPr>
      <w:tblGrid>
        <w:gridCol w:w="9289"/>
      </w:tblGrid>
      <w:tr w:rsidR="00357D22" w:rsidRPr="006F6BAF" w:rsidTr="00357D22">
        <w:tc>
          <w:tcPr>
            <w:tcW w:w="9289" w:type="dxa"/>
          </w:tcPr>
          <w:p w:rsidR="00357D22" w:rsidRPr="006F6BAF" w:rsidRDefault="00357D22" w:rsidP="00357D22">
            <w:pPr>
              <w:pStyle w:val="Computerexample"/>
              <w:rPr>
                <w:sz w:val="20"/>
              </w:rPr>
            </w:pPr>
            <w:r w:rsidRPr="006F6BAF">
              <w:rPr>
                <w:sz w:val="20"/>
              </w:rPr>
              <w:lastRenderedPageBreak/>
              <w:t>\begin{scontents}[store-env=lang]</w:t>
            </w:r>
          </w:p>
          <w:p w:rsidR="00357D22" w:rsidRPr="006F6BAF" w:rsidRDefault="00357D22" w:rsidP="00357D22">
            <w:pPr>
              <w:pStyle w:val="Computerexample"/>
              <w:rPr>
                <w:sz w:val="20"/>
              </w:rPr>
            </w:pPr>
            <w:r w:rsidRPr="006F6BAF">
              <w:rPr>
                <w:sz w:val="20"/>
              </w:rPr>
              <w:t>eng</w:t>
            </w:r>
          </w:p>
          <w:p w:rsidR="00357D22" w:rsidRPr="006F6BAF" w:rsidRDefault="00357D22" w:rsidP="00357D22">
            <w:pPr>
              <w:pStyle w:val="Computerexample"/>
              <w:rPr>
                <w:sz w:val="20"/>
              </w:rPr>
            </w:pPr>
            <w:r w:rsidRPr="006F6BAF">
              <w:rPr>
                <w:sz w:val="20"/>
              </w:rPr>
              <w:t>\end{scontents}</w:t>
            </w:r>
          </w:p>
        </w:tc>
      </w:tr>
    </w:tbl>
    <w:p w:rsidR="004520F9" w:rsidRPr="006F6BAF" w:rsidRDefault="00357D22" w:rsidP="004520F9">
      <w:pPr>
        <w:pStyle w:val="BodyText"/>
        <w:rPr>
          <w:sz w:val="20"/>
        </w:rPr>
      </w:pPr>
      <w:r w:rsidRPr="006F6BAF">
        <w:rPr>
          <w:sz w:val="20"/>
        </w:rPr>
        <w:t xml:space="preserve">The abstract itself is stored into </w:t>
      </w:r>
      <w:proofErr w:type="gramStart"/>
      <w:r w:rsidRPr="006F6BAF">
        <w:rPr>
          <w:sz w:val="20"/>
        </w:rPr>
        <w:t>an</w:t>
      </w:r>
      <w:proofErr w:type="gramEnd"/>
      <w:r w:rsidRPr="006F6BAF">
        <w:rPr>
          <w:sz w:val="20"/>
        </w:rPr>
        <w:t xml:space="preserve"> scontents buffer called “abstracts” and the keywords are stored in an scontents buffer called “keywords”.  These buffers are part of the LaTeX scontents package and allow contents to be stored and later retrieved.</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18"/>
              </w:rPr>
            </w:pPr>
            <w:r w:rsidRPr="006F6BAF">
              <w:rPr>
                <w:sz w:val="18"/>
              </w:rPr>
              <w:t>\begin{abstract}</w:t>
            </w:r>
          </w:p>
          <w:p w:rsidR="00E2223A" w:rsidRPr="006F6BAF" w:rsidRDefault="00E2223A" w:rsidP="00E2223A">
            <w:pPr>
              <w:pStyle w:val="Computerexample"/>
              <w:rPr>
                <w:sz w:val="18"/>
              </w:rPr>
            </w:pPr>
            <w:r w:rsidRPr="006F6BAF">
              <w:rPr>
                <w:sz w:val="18"/>
              </w:rPr>
              <w:t xml:space="preserve">  \markboth{\abstractname}{}</w:t>
            </w:r>
          </w:p>
          <w:p w:rsidR="00E2223A" w:rsidRPr="006F6BAF" w:rsidRDefault="00E2223A" w:rsidP="00E2223A">
            <w:pPr>
              <w:pStyle w:val="Computerexample"/>
              <w:rPr>
                <w:sz w:val="18"/>
              </w:rPr>
            </w:pPr>
            <w:r w:rsidRPr="006F6BAF">
              <w:rPr>
                <w:sz w:val="18"/>
              </w:rPr>
              <w:t>\begin{scontents}[store-env=lang]</w:t>
            </w:r>
          </w:p>
          <w:p w:rsidR="00E2223A" w:rsidRPr="006F6BAF" w:rsidRDefault="00E2223A" w:rsidP="00E2223A">
            <w:pPr>
              <w:pStyle w:val="Computerexample"/>
              <w:rPr>
                <w:sz w:val="18"/>
              </w:rPr>
            </w:pPr>
            <w:r w:rsidRPr="006F6BAF">
              <w:rPr>
                <w:sz w:val="18"/>
              </w:rPr>
              <w:t>e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18"/>
              </w:rPr>
            </w:pPr>
            <w:r w:rsidRPr="006F6BAF">
              <w:rPr>
                <w:sz w:val="18"/>
              </w:rPr>
              <w:t>\begin{scontents}[store-env=abstracts,print-env=true]</w:t>
            </w:r>
          </w:p>
          <w:p w:rsidR="00E2223A" w:rsidRPr="006F6BAF" w:rsidRDefault="00E2223A" w:rsidP="00E2223A">
            <w:pPr>
              <w:pStyle w:val="Computerexample"/>
              <w:rPr>
                <w:sz w:val="18"/>
              </w:rPr>
            </w:pPr>
            <w:r w:rsidRPr="006F6BAF">
              <w:rPr>
                <w:sz w:val="18"/>
              </w:rPr>
              <w:t>All theses at KTH are \textbf{required} to have an abstract in both \textit{English} and \</w:t>
            </w:r>
            <w:proofErr w:type="gramStart"/>
            <w:r w:rsidRPr="006F6BAF">
              <w:rPr>
                <w:sz w:val="18"/>
              </w:rPr>
              <w:t>textit{</w:t>
            </w:r>
            <w:proofErr w:type="gramEnd"/>
            <w:r w:rsidRPr="006F6BAF">
              <w:rPr>
                <w:sz w:val="18"/>
              </w:rPr>
              <w:t>Swedish}.</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change students many want to include one or more abstracts in the language(s) used in their home institutions to avoid the need to write another thesis when returning to their home institution.</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Keep in mind that most of your potential readers are only going to read your \texttt{title} and \</w:t>
            </w:r>
            <w:proofErr w:type="gramStart"/>
            <w:r w:rsidRPr="006F6BAF">
              <w:rPr>
                <w:sz w:val="18"/>
              </w:rPr>
              <w:t>texttt{</w:t>
            </w:r>
            <w:proofErr w:type="gramEnd"/>
            <w:r w:rsidRPr="006F6BAF">
              <w:rPr>
                <w:sz w:val="18"/>
              </w:rPr>
              <w:t>abstract}. This is why it is important that the abstract give them enough information that they can decide is this document relevant to them or not. Otherwise the likely default choice is to ignore the rest of your documen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 xml:space="preserve">A abstract should stand on its own, i.e., no citations, cross references to the body of the document, acronyms must be spelled out, </w:t>
            </w:r>
            <w:proofErr w:type="gramStart"/>
            <w:r w:rsidRPr="006F6BAF">
              <w:rPr>
                <w:sz w:val="18"/>
              </w:rPr>
              <w:t>… .</w:t>
            </w:r>
            <w:proofErr w:type="gramEnd"/>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this early and revise as necessary. This will help keep you focused on what you are trying to do.</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ample of a formula in an abstract: $c=2 \cdot \pi \cdot r$ or \[ \int_{a}^{b} x^2 \,dx \]</w:t>
            </w:r>
          </w:p>
          <w:p w:rsidR="00E2223A" w:rsidRPr="006F6BAF" w:rsidRDefault="00E2223A" w:rsidP="00E2223A">
            <w:pPr>
              <w:pStyle w:val="Computerexample"/>
              <w:rPr>
                <w:sz w:val="18"/>
              </w:rPr>
            </w:pPr>
            <w:r w:rsidRPr="006F6BAF">
              <w:rPr>
                <w:sz w:val="18"/>
              </w:rPr>
              <w:t>two chemical formulas: H\textsubscript{2}O or $(C_5O_2H_8)_n$, copyright symbol: \textcopyright Maguire 2021, and some superscripts: \textsuperscript{99m}Tc, A\textsuperscript{*},</w:t>
            </w:r>
          </w:p>
          <w:p w:rsidR="00E2223A" w:rsidRPr="006F6BAF" w:rsidRDefault="00E2223A" w:rsidP="00E2223A">
            <w:pPr>
              <w:pStyle w:val="Computerexample"/>
              <w:rPr>
                <w:sz w:val="18"/>
              </w:rPr>
            </w:pPr>
            <w:r w:rsidRPr="006F6BAF">
              <w:rPr>
                <w:sz w:val="18"/>
              </w:rPr>
              <w:t>A\</w:t>
            </w:r>
            <w:proofErr w:type="gramStart"/>
            <w:r w:rsidRPr="006F6BAF">
              <w:rPr>
                <w:sz w:val="18"/>
              </w:rPr>
              <w:t>textsuperscript{</w:t>
            </w:r>
            <w:proofErr w:type="gramEnd"/>
            <w:r w:rsidRPr="006F6BAF">
              <w:rPr>
                <w:sz w:val="18"/>
              </w:rPr>
              <w:t>\textregistered}, and A\texttrademark.</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an abstract with the following components:% key parts of the abstract</w:t>
            </w:r>
          </w:p>
          <w:p w:rsidR="00E2223A" w:rsidRPr="006F6BAF" w:rsidRDefault="00E2223A" w:rsidP="00E2223A">
            <w:pPr>
              <w:pStyle w:val="Computerexample"/>
              <w:rPr>
                <w:sz w:val="18"/>
              </w:rPr>
            </w:pPr>
            <w:r w:rsidRPr="006F6BAF">
              <w:rPr>
                <w:sz w:val="18"/>
              </w:rPr>
              <w:t>\begin{itemize}</w:t>
            </w:r>
          </w:p>
          <w:p w:rsidR="00D4235D" w:rsidRPr="006F6BAF" w:rsidRDefault="00E2223A" w:rsidP="00D4235D">
            <w:pPr>
              <w:pStyle w:val="Computerexample"/>
              <w:rPr>
                <w:sz w:val="18"/>
              </w:rPr>
            </w:pPr>
            <w:r w:rsidRPr="006F6BAF">
              <w:rPr>
                <w:sz w:val="18"/>
              </w:rPr>
              <w:t xml:space="preserve">  \item </w:t>
            </w:r>
            <w:r w:rsidR="00D4235D" w:rsidRPr="006F6BAF">
              <w:rPr>
                <w:sz w:val="18"/>
              </w:rPr>
              <w: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nd{itemize}</w:t>
            </w:r>
          </w:p>
          <w:p w:rsidR="00E2223A" w:rsidRPr="006F6BAF" w:rsidRDefault="00E2223A" w:rsidP="00E2223A">
            <w:pPr>
              <w:pStyle w:val="Computerexample"/>
              <w:rPr>
                <w:sz w:val="18"/>
              </w:rPr>
            </w:pPr>
            <w:r w:rsidRPr="006F6BAF">
              <w:rPr>
                <w:sz w:val="18"/>
              </w:rPr>
              <w:t>% comment at end</w:t>
            </w:r>
          </w:p>
          <w:p w:rsidR="00E2223A" w:rsidRPr="006F6BAF" w:rsidRDefault="004520F9" w:rsidP="00E2223A">
            <w:pPr>
              <w:pStyle w:val="Computerexample"/>
              <w:rPr>
                <w:sz w:val="18"/>
              </w:rPr>
            </w:pPr>
            <w:r w:rsidRPr="006F6BAF">
              <w:rPr>
                <w:sz w:val="18"/>
              </w:rPr>
              <w:t>\end{scontents}</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subsection*{Keywords}</w:t>
            </w:r>
          </w:p>
          <w:p w:rsidR="00E2223A" w:rsidRPr="006F6BAF" w:rsidRDefault="00E2223A" w:rsidP="00E2223A">
            <w:pPr>
              <w:pStyle w:val="Computerexample"/>
              <w:rPr>
                <w:sz w:val="18"/>
              </w:rPr>
            </w:pPr>
            <w:r w:rsidRPr="006F6BAF">
              <w:rPr>
                <w:sz w:val="18"/>
              </w:rPr>
              <w:t>\begin{scontents}[store-env=keywords,print-env=true]</w:t>
            </w:r>
          </w:p>
          <w:p w:rsidR="00E2223A" w:rsidRPr="006F6BAF" w:rsidRDefault="00E2223A" w:rsidP="00E2223A">
            <w:pPr>
              <w:pStyle w:val="Computerexample"/>
              <w:rPr>
                <w:sz w:val="18"/>
              </w:rPr>
            </w:pPr>
            <w:r w:rsidRPr="006F6BAF">
              <w:rPr>
                <w:sz w:val="18"/>
              </w:rPr>
              <w:t>Canvas Learning Management System, Docker containers, performance tuni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20"/>
              </w:rPr>
            </w:pPr>
            <w:r w:rsidRPr="006F6BAF">
              <w:rPr>
                <w:sz w:val="18"/>
              </w:rPr>
              <w:t>\end{abstract}</w:t>
            </w:r>
          </w:p>
        </w:tc>
      </w:tr>
    </w:tbl>
    <w:p w:rsidR="00E2223A" w:rsidRPr="006F6BAF" w:rsidRDefault="00E2223A" w:rsidP="00E2223A">
      <w:pPr>
        <w:pStyle w:val="Caption"/>
        <w:rPr>
          <w:sz w:val="18"/>
        </w:rPr>
      </w:pPr>
      <w:bookmarkStart w:id="24" w:name="_Ref71206712"/>
      <w:bookmarkStart w:id="25" w:name="_Toc7700065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7</w:t>
      </w:r>
      <w:r w:rsidR="00D62E91" w:rsidRPr="006F6BAF">
        <w:rPr>
          <w:noProof/>
          <w:sz w:val="18"/>
        </w:rPr>
        <w:fldChar w:fldCharType="end"/>
      </w:r>
      <w:bookmarkEnd w:id="24"/>
      <w:r w:rsidRPr="006F6BAF">
        <w:rPr>
          <w:sz w:val="18"/>
        </w:rPr>
        <w:t>: LaTeX to produce the English abstract</w:t>
      </w:r>
      <w:r w:rsidR="00D4235D" w:rsidRPr="006F6BAF">
        <w:rPr>
          <w:sz w:val="18"/>
        </w:rPr>
        <w:t xml:space="preserve"> (edited for formatting)</w:t>
      </w:r>
      <w:bookmarkEnd w:id="25"/>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lastRenderedPageBreak/>
              <w:t xml:space="preserve"> \selectlanguage{swedish} </w:t>
            </w:r>
          </w:p>
          <w:p w:rsidR="00E2223A" w:rsidRPr="006F6BAF" w:rsidRDefault="00E2223A" w:rsidP="00E2223A">
            <w:pPr>
              <w:pStyle w:val="Computerexample"/>
              <w:rPr>
                <w:sz w:val="20"/>
              </w:rPr>
            </w:pPr>
            <w:r w:rsidRPr="006F6BAF">
              <w:rPr>
                <w:sz w:val="20"/>
              </w:rPr>
              <w:t>\begin{abstract}</w:t>
            </w:r>
          </w:p>
          <w:p w:rsidR="00E2223A" w:rsidRPr="006F6BAF" w:rsidRDefault="00E2223A" w:rsidP="00E2223A">
            <w:pPr>
              <w:pStyle w:val="Computerexample"/>
              <w:rPr>
                <w:sz w:val="20"/>
              </w:rPr>
            </w:pPr>
            <w:r w:rsidRPr="006F6BAF">
              <w:rPr>
                <w:sz w:val="20"/>
              </w:rPr>
              <w:t xml:space="preserve">    \markboth{\abstractname}{}</w:t>
            </w:r>
          </w:p>
          <w:p w:rsidR="00E2223A" w:rsidRPr="006F6BAF" w:rsidRDefault="00E2223A" w:rsidP="00E2223A">
            <w:pPr>
              <w:pStyle w:val="Computerexample"/>
              <w:rPr>
                <w:sz w:val="20"/>
              </w:rPr>
            </w:pPr>
            <w:r w:rsidRPr="006F6BAF">
              <w:rPr>
                <w:sz w:val="20"/>
              </w:rPr>
              <w:t>\begin{scontents}[store-env=lang]</w:t>
            </w:r>
          </w:p>
          <w:p w:rsidR="00E2223A" w:rsidRPr="006F6BAF" w:rsidRDefault="00E2223A" w:rsidP="00E2223A">
            <w:pPr>
              <w:pStyle w:val="Computerexample"/>
              <w:rPr>
                <w:sz w:val="20"/>
              </w:rPr>
            </w:pPr>
            <w:r w:rsidRPr="006F6BAF">
              <w:rPr>
                <w:sz w:val="20"/>
              </w:rPr>
              <w:t>swe</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begin{scontents}[store-env=abstracts,print-env=true]</w:t>
            </w:r>
          </w:p>
          <w:p w:rsidR="00E2223A" w:rsidRPr="006F6BAF" w:rsidRDefault="00E2223A" w:rsidP="00E2223A">
            <w:pPr>
              <w:pStyle w:val="Computerexample"/>
              <w:rPr>
                <w:sz w:val="20"/>
              </w:rPr>
            </w:pPr>
            <w:r w:rsidRPr="006F6BAF">
              <w:rPr>
                <w:sz w:val="20"/>
              </w:rPr>
              <w:t>Alla avhandlingar vid KTH måste ha ett abstrakt på både engelska och svenska.</w:t>
            </w:r>
          </w:p>
          <w:p w:rsidR="00E2223A" w:rsidRPr="006F6BAF" w:rsidRDefault="00E2223A" w:rsidP="00E2223A">
            <w:pPr>
              <w:pStyle w:val="Computerexample"/>
              <w:rPr>
                <w:sz w:val="20"/>
              </w:rPr>
            </w:pP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you can leave this until the final version. If you are writing your thesis in Swedish then this should be done first – and you should revise as necessary along the way.</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xml:space="preserve">This means that the English abstract and Swedish sammnfattning  </w:t>
            </w:r>
          </w:p>
          <w:p w:rsidR="00E2223A" w:rsidRPr="006F6BAF" w:rsidRDefault="00E2223A" w:rsidP="00E2223A">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The abstract in the language used for the thesis should be the first abstract, while the Summary/Sammanfattning in the other language can follow.</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subsection*{Nyckelord}</w:t>
            </w:r>
          </w:p>
          <w:p w:rsidR="00E2223A" w:rsidRPr="006F6BAF" w:rsidRDefault="00E2223A" w:rsidP="00E2223A">
            <w:pPr>
              <w:pStyle w:val="Computerexample"/>
              <w:rPr>
                <w:sz w:val="20"/>
              </w:rPr>
            </w:pPr>
            <w:r w:rsidRPr="006F6BAF">
              <w:rPr>
                <w:sz w:val="20"/>
              </w:rPr>
              <w:t>\begin{scontents}[store-env=keywords,print-env=true]</w:t>
            </w:r>
          </w:p>
          <w:p w:rsidR="00E2223A" w:rsidRPr="006F6BAF" w:rsidRDefault="00E2223A" w:rsidP="00E2223A">
            <w:pPr>
              <w:pStyle w:val="Computerexample"/>
              <w:rPr>
                <w:sz w:val="20"/>
              </w:rPr>
            </w:pPr>
            <w:r w:rsidRPr="006F6BAF">
              <w:rPr>
                <w:sz w:val="20"/>
              </w:rPr>
              <w:t>Canvas Lärplattform,Dockerbehållare, prestandajustering</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end{abstract}</w:t>
            </w:r>
          </w:p>
        </w:tc>
      </w:tr>
    </w:tbl>
    <w:p w:rsidR="00E2223A" w:rsidRPr="006F6BAF" w:rsidRDefault="00E2223A" w:rsidP="00E2223A">
      <w:pPr>
        <w:pStyle w:val="Caption"/>
        <w:rPr>
          <w:sz w:val="18"/>
        </w:rPr>
      </w:pPr>
      <w:bookmarkStart w:id="26" w:name="_Ref71206717"/>
      <w:bookmarkStart w:id="27" w:name="_Toc7700065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8</w:t>
      </w:r>
      <w:r w:rsidR="00D62E91" w:rsidRPr="006F6BAF">
        <w:rPr>
          <w:noProof/>
          <w:sz w:val="18"/>
        </w:rPr>
        <w:fldChar w:fldCharType="end"/>
      </w:r>
      <w:bookmarkEnd w:id="26"/>
      <w:r w:rsidRPr="006F6BAF">
        <w:rPr>
          <w:sz w:val="18"/>
        </w:rPr>
        <w:t>: LaTeX input to produce the Swedish abstract</w:t>
      </w:r>
      <w:bookmarkEnd w:id="27"/>
    </w:p>
    <w:p w:rsidR="00E2223A" w:rsidRPr="006F6BAF" w:rsidRDefault="001F78ED" w:rsidP="001F78ED">
      <w:pPr>
        <w:pStyle w:val="Heading1"/>
        <w:rPr>
          <w:sz w:val="24"/>
        </w:rPr>
      </w:pPr>
      <w:bookmarkStart w:id="28" w:name="_Toc77000612"/>
      <w:r w:rsidRPr="006F6BAF">
        <w:rPr>
          <w:sz w:val="24"/>
        </w:rPr>
        <w:t>Now that data is in the template, what happens</w:t>
      </w:r>
      <w:r w:rsidR="00096063" w:rsidRPr="006F6BAF">
        <w:rPr>
          <w:sz w:val="24"/>
        </w:rPr>
        <w:t>?</w:t>
      </w:r>
      <w:bookmarkEnd w:id="28"/>
    </w:p>
    <w:p w:rsidR="00E2223A" w:rsidRPr="006F6BAF" w:rsidRDefault="001F78ED" w:rsidP="001F78ED">
      <w:pPr>
        <w:pStyle w:val="BodyText"/>
        <w:rPr>
          <w:sz w:val="20"/>
        </w:rPr>
      </w:pPr>
      <w:r w:rsidRPr="006F6BAF">
        <w:rPr>
          <w:sz w:val="20"/>
        </w:rP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Pr="006F6BAF" w:rsidRDefault="001F78ED" w:rsidP="001F78ED">
      <w:pPr>
        <w:pStyle w:val="BodyText"/>
        <w:rPr>
          <w:sz w:val="20"/>
        </w:rPr>
      </w:pPr>
      <w:r w:rsidRPr="006F6BAF">
        <w:rPr>
          <w:sz w:val="20"/>
        </w:rPr>
        <w:fldChar w:fldCharType="begin"/>
      </w:r>
      <w:r w:rsidRPr="006F6BAF">
        <w:rPr>
          <w:sz w:val="20"/>
        </w:rPr>
        <w:instrText xml:space="preserve"> REF _Ref71208081 \h </w:instrText>
      </w:r>
      <w:r w:rsidR="006F6BAF">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9</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8084 \h </w:instrText>
      </w:r>
      <w:r w:rsidR="006F6BAF">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10</w:t>
      </w:r>
      <w:r w:rsidRPr="006F6BAF">
        <w:rPr>
          <w:sz w:val="20"/>
        </w:rPr>
        <w:fldChar w:fldCharType="end"/>
      </w:r>
      <w:r w:rsidR="00426F45" w:rsidRPr="006F6BAF">
        <w:rPr>
          <w:sz w:val="20"/>
        </w:rPr>
        <w:t xml:space="preserve"> show</w:t>
      </w:r>
      <w:r w:rsidRPr="006F6BAF">
        <w:rPr>
          <w:sz w:val="20"/>
        </w:rPr>
        <w:t xml:space="preserve"> this “For DIVA”</w:t>
      </w:r>
      <w:r w:rsidR="006C4F38" w:rsidRPr="006F6BAF">
        <w:rPr>
          <w:sz w:val="20"/>
        </w:rPr>
        <w:t xml:space="preserve"> information</w:t>
      </w:r>
      <w:r w:rsidRPr="006F6BAF">
        <w:rPr>
          <w:sz w:val="20"/>
        </w:rPr>
        <w:t>. The format is supposed to look like JSON.</w:t>
      </w:r>
    </w:p>
    <w:p w:rsidR="00924F8F" w:rsidRPr="006F6BAF" w:rsidRDefault="00924F8F" w:rsidP="001F78ED">
      <w:pPr>
        <w:pStyle w:val="BodyText"/>
        <w:rPr>
          <w:sz w:val="20"/>
        </w:rPr>
      </w:pPr>
      <w:proofErr w:type="gramStart"/>
      <w:r w:rsidRPr="006F6BAF">
        <w:rPr>
          <w:sz w:val="20"/>
        </w:rPr>
        <w:t>The ”</w:t>
      </w:r>
      <w:proofErr w:type="gramEnd"/>
      <w:r w:rsidRPr="006F6BAF">
        <w:rPr>
          <w:sz w:val="20"/>
        </w:rPr>
        <w:t>organisation”: {”L1”: ”School of Electrical Engineering and Computer Science ”,”L2”: ”Computer Science” }} that for the examiner is used to determine which local part of the KTH calendar a calendar announcement should appear in.</w:t>
      </w:r>
      <w:r w:rsidR="00426F45" w:rsidRPr="006F6BAF">
        <w:rPr>
          <w:sz w:val="20"/>
        </w:rPr>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1B459C03" wp14:editId="587EEB24">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29" w:name="_Ref71208081"/>
      <w:bookmarkStart w:id="30" w:name="_Toc7700065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9</w:t>
      </w:r>
      <w:r w:rsidR="00D62E91" w:rsidRPr="006F6BAF">
        <w:rPr>
          <w:noProof/>
          <w:sz w:val="18"/>
        </w:rPr>
        <w:fldChar w:fldCharType="end"/>
      </w:r>
      <w:bookmarkEnd w:id="29"/>
      <w:r w:rsidRPr="006F6BAF">
        <w:rPr>
          <w:sz w:val="18"/>
        </w:rPr>
        <w:t xml:space="preserve">: </w:t>
      </w:r>
      <w:r w:rsidR="001F78ED" w:rsidRPr="006F6BAF">
        <w:rPr>
          <w:sz w:val="18"/>
        </w:rPr>
        <w:t>First part of the “For DiVA” information</w:t>
      </w:r>
      <w:bookmarkEnd w:id="30"/>
    </w:p>
    <w:p w:rsidR="00E2223A" w:rsidRPr="006F6BAF" w:rsidRDefault="00E2223A" w:rsidP="00E2223A">
      <w:pPr>
        <w:rPr>
          <w:sz w:val="20"/>
        </w:rPr>
      </w:pPr>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180FABEE" wp14:editId="2C4399DC">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31" w:name="_Ref71208084"/>
      <w:bookmarkStart w:id="32" w:name="_Toc7700065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10</w:t>
      </w:r>
      <w:r w:rsidR="00D62E91" w:rsidRPr="006F6BAF">
        <w:rPr>
          <w:noProof/>
          <w:sz w:val="18"/>
        </w:rPr>
        <w:fldChar w:fldCharType="end"/>
      </w:r>
      <w:bookmarkEnd w:id="31"/>
      <w:r w:rsidRPr="006F6BAF">
        <w:rPr>
          <w:sz w:val="18"/>
        </w:rPr>
        <w:t xml:space="preserve">: </w:t>
      </w:r>
      <w:r w:rsidR="001F78ED" w:rsidRPr="006F6BAF">
        <w:rPr>
          <w:sz w:val="18"/>
        </w:rPr>
        <w:t>Second part of the “For DiVA” information</w:t>
      </w:r>
      <w:bookmarkEnd w:id="32"/>
    </w:p>
    <w:p w:rsidR="00924F8F" w:rsidRPr="006F6BAF" w:rsidRDefault="00924F8F" w:rsidP="00924F8F">
      <w:pPr>
        <w:pStyle w:val="Heading1"/>
        <w:rPr>
          <w:sz w:val="24"/>
        </w:rPr>
      </w:pPr>
      <w:bookmarkStart w:id="33" w:name="_Toc77000613"/>
      <w:r w:rsidRPr="006F6BAF">
        <w:rPr>
          <w:sz w:val="24"/>
        </w:rPr>
        <w:t>How did the abstracts and the keywords appear?</w:t>
      </w:r>
      <w:bookmarkEnd w:id="33"/>
    </w:p>
    <w:p w:rsidR="00924F8F" w:rsidRPr="006F6BAF" w:rsidRDefault="00924F8F" w:rsidP="00416105">
      <w:pPr>
        <w:pStyle w:val="BodyText"/>
        <w:rPr>
          <w:sz w:val="20"/>
        </w:rPr>
      </w:pPr>
      <w:r w:rsidRPr="006F6BAF">
        <w:rPr>
          <w:sz w:val="20"/>
        </w:rPr>
        <w:t xml:space="preserve">The </w:t>
      </w:r>
      <w:r w:rsidRPr="006F6BAF">
        <w:rPr>
          <w:rStyle w:val="HTMLCode"/>
          <w:sz w:val="18"/>
        </w:rPr>
        <w:t xml:space="preserve">\divainfo </w:t>
      </w:r>
      <w:r w:rsidRPr="006F6BAF">
        <w:rPr>
          <w:sz w:val="20"/>
        </w:rPr>
        <w:t xml:space="preserve">command that generates the For DiVA information pages has the following little bit of code that walks the set of scontents buffers using the </w:t>
      </w:r>
      <w:proofErr w:type="gramStart"/>
      <w:r w:rsidRPr="006F6BAF">
        <w:rPr>
          <w:sz w:val="20"/>
        </w:rPr>
        <w:t>lang</w:t>
      </w:r>
      <w:proofErr w:type="gramEnd"/>
      <w:r w:rsidRPr="006F6BAF">
        <w:rPr>
          <w:sz w:val="20"/>
        </w:rPr>
        <w:t xml:space="preserve"> scont</w:t>
      </w:r>
      <w:r w:rsidR="00426F45" w:rsidRPr="006F6BAF">
        <w:rPr>
          <w:sz w:val="20"/>
        </w:rPr>
        <w:t xml:space="preserve">ents buffer to </w:t>
      </w:r>
      <w:r w:rsidRPr="006F6BAF">
        <w:rPr>
          <w:sz w:val="20"/>
        </w:rPr>
        <w:t>put the language and the corresponding abstract and keywords</w:t>
      </w:r>
      <w:r w:rsidR="00416105" w:rsidRPr="006F6BAF">
        <w:rPr>
          <w:sz w:val="20"/>
        </w:rPr>
        <w:t xml:space="preserve"> (see </w:t>
      </w:r>
      <w:r w:rsidR="00416105" w:rsidRPr="006F6BAF">
        <w:rPr>
          <w:sz w:val="20"/>
        </w:rPr>
        <w:fldChar w:fldCharType="begin"/>
      </w:r>
      <w:r w:rsidR="00416105" w:rsidRPr="006F6BAF">
        <w:rPr>
          <w:sz w:val="20"/>
        </w:rPr>
        <w:instrText xml:space="preserve"> REF _Ref71209313 \h </w:instrText>
      </w:r>
      <w:r w:rsidR="006F6BAF">
        <w:rPr>
          <w:sz w:val="20"/>
        </w:rPr>
        <w:instrText xml:space="preserve"> \* MERGEFORMAT </w:instrText>
      </w:r>
      <w:r w:rsidR="00416105" w:rsidRPr="006F6BAF">
        <w:rPr>
          <w:sz w:val="20"/>
        </w:rPr>
      </w:r>
      <w:r w:rsidR="00416105" w:rsidRPr="006F6BAF">
        <w:rPr>
          <w:sz w:val="20"/>
        </w:rPr>
        <w:fldChar w:fldCharType="separate"/>
      </w:r>
      <w:r w:rsidR="00885A39" w:rsidRPr="00885A39">
        <w:rPr>
          <w:sz w:val="20"/>
        </w:rPr>
        <w:t xml:space="preserve">Figure </w:t>
      </w:r>
      <w:r w:rsidR="00885A39" w:rsidRPr="00885A39">
        <w:rPr>
          <w:noProof/>
          <w:sz w:val="20"/>
        </w:rPr>
        <w:t>11</w:t>
      </w:r>
      <w:r w:rsidR="00416105" w:rsidRPr="006F6BAF">
        <w:rPr>
          <w:sz w:val="20"/>
        </w:rPr>
        <w:fldChar w:fldCharType="end"/>
      </w:r>
      <w:r w:rsidR="00416105" w:rsidRPr="006F6BAF">
        <w:rPr>
          <w:sz w:val="20"/>
        </w:rPr>
        <w:t>)</w:t>
      </w:r>
      <w:r w:rsidRPr="006F6BAF">
        <w:rPr>
          <w:sz w:val="20"/>
        </w:rPr>
        <w:t xml:space="preserve">. Originally, I used </w:t>
      </w:r>
      <w:r w:rsidRPr="006F6BAF">
        <w:rPr>
          <w:rStyle w:val="HTMLCode"/>
          <w:sz w:val="18"/>
        </w:rPr>
        <w:t>\getstored[\i]{abstracts}</w:t>
      </w:r>
      <w:r w:rsidR="00426F45" w:rsidRPr="006F6BAF">
        <w:rPr>
          <w:sz w:val="20"/>
        </w:rPr>
        <w:t xml:space="preserve"> to get an ab</w:t>
      </w:r>
      <w:r w:rsidRPr="006F6BAF">
        <w:rPr>
          <w:sz w:val="20"/>
        </w:rPr>
        <w:t>stract, but this turns out to process the LaTeX into something to render in the PDF.</w:t>
      </w:r>
      <w:r w:rsidR="00416105" w:rsidRPr="006F6BAF">
        <w:rPr>
          <w:sz w:val="20"/>
        </w:rPr>
        <w:t xml:space="preserve"> However, I realized that it would be far better to get the actual LaTeX source code and then process it myself into HTML for the announcement and calendars.</w:t>
      </w:r>
    </w:p>
    <w:p w:rsidR="00924F8F" w:rsidRPr="006F6BAF" w:rsidRDefault="00416105" w:rsidP="00924F8F">
      <w:pPr>
        <w:pStyle w:val="BodyText"/>
        <w:rPr>
          <w:sz w:val="20"/>
        </w:rPr>
      </w:pPr>
      <w:r w:rsidRPr="006F6BAF">
        <w:rPr>
          <w:sz w:val="20"/>
        </w:rPr>
        <w:t xml:space="preserve">The \typestored command that the scontents package provides will not take a variable argument, i.e., it only takes a constant, such as \ </w:t>
      </w:r>
      <w:proofErr w:type="gramStart"/>
      <w:r w:rsidRPr="006F6BAF">
        <w:rPr>
          <w:sz w:val="20"/>
        </w:rPr>
        <w:t>typestored[</w:t>
      </w:r>
      <w:proofErr w:type="gramEnd"/>
      <w:r w:rsidRPr="006F6BAF">
        <w:rPr>
          <w:sz w:val="20"/>
        </w:rPr>
        <w:t xml:space="preserve">2]{abstracts}. Unfortunately, I need to have </w:t>
      </w:r>
      <w:r w:rsidR="00426F45" w:rsidRPr="006F6BAF">
        <w:rPr>
          <w:sz w:val="20"/>
        </w:rPr>
        <w:t xml:space="preserve">a </w:t>
      </w:r>
      <w:r w:rsidRPr="006F6BAF">
        <w:rPr>
          <w:sz w:val="20"/>
        </w:rPr>
        <w:t>loop to handle the variable number of abstract</w:t>
      </w:r>
      <w:r w:rsidR="00426F45" w:rsidRPr="006F6BAF">
        <w:rPr>
          <w:sz w:val="20"/>
        </w:rPr>
        <w:t>s</w:t>
      </w:r>
      <w:r w:rsidRPr="006F6BAF">
        <w:rPr>
          <w:sz w:val="20"/>
        </w:rPr>
        <w:t xml:space="preserve"> that could be used. To do this required a new command \typestoredx that evaluates the variable and the calls the internal function that gets the contents of the correct scontents buffer! This new command is shown in </w:t>
      </w: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12</w:t>
      </w:r>
      <w:r w:rsidRPr="006F6BAF">
        <w:rPr>
          <w:sz w:val="20"/>
        </w:rPr>
        <w:fldChar w:fldCharType="end"/>
      </w:r>
      <w:r w:rsidR="008526BB" w:rsidRPr="006F6BAF">
        <w:rPr>
          <w:sz w:val="20"/>
        </w:rPr>
        <w:t xml:space="preserve"> – it uses ExplSyntax – see the LaTeX package expl3</w:t>
      </w:r>
      <w:r w:rsidRPr="006F6BAF">
        <w:rPr>
          <w:sz w:val="20"/>
        </w:rPr>
        <w:t>.</w:t>
      </w:r>
      <w:r w:rsidR="00096063" w:rsidRPr="006F6BAF">
        <w:rPr>
          <w:sz w:val="20"/>
        </w:rPr>
        <w:t xml:space="preserve"> The quad euro symbols </w:t>
      </w:r>
      <w:r w:rsidR="00096063" w:rsidRPr="006F6BAF">
        <w:rPr>
          <w:sz w:val="20"/>
        </w:rPr>
        <w:lastRenderedPageBreak/>
        <w:t>are used as markers to avoid problems with quotation marks in the abstract itself. I have assumed that such a combination of char</w:t>
      </w:r>
      <w:r w:rsidR="00426F45" w:rsidRPr="006F6BAF">
        <w:rPr>
          <w:sz w:val="20"/>
        </w:rPr>
        <w:t>acters will never occur in an ab</w:t>
      </w:r>
      <w:r w:rsidR="00096063" w:rsidRPr="006F6BAF">
        <w:rPr>
          <w:sz w:val="20"/>
        </w:rPr>
        <w:t>stract.</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r w:rsidRPr="006F6BAF">
              <w:rPr>
                <w:sz w:val="20"/>
              </w:rPr>
              <w:t xml:space="preserve">    "Number of lang instances": \textquotedbl\relax\countsc{lang}\textquotedbl\relax,\\</w:t>
            </w:r>
          </w:p>
          <w:p w:rsidR="00924F8F" w:rsidRPr="006F6BAF" w:rsidRDefault="00924F8F" w:rsidP="00924F8F">
            <w:pPr>
              <w:rPr>
                <w:sz w:val="20"/>
              </w:rPr>
            </w:pPr>
            <w:r w:rsidRPr="006F6BAF">
              <w:rPr>
                <w:sz w:val="20"/>
              </w:rPr>
              <w:t xml:space="preserve">    \foreach \i in {1,...,\countsc{lang}} {</w:t>
            </w:r>
          </w:p>
          <w:p w:rsidR="00924F8F" w:rsidRPr="006F6BAF" w:rsidRDefault="00924F8F" w:rsidP="00924F8F">
            <w:pPr>
              <w:rPr>
                <w:sz w:val="20"/>
              </w:rPr>
            </w:pPr>
            <w:r w:rsidRPr="006F6BAF">
              <w:rPr>
                <w:sz w:val="20"/>
              </w:rPr>
              <w:t xml:space="preserve">      "Abstract[\getstored[\i]{lang}]": €€€€\\</w:t>
            </w:r>
          </w:p>
          <w:p w:rsidR="00924F8F" w:rsidRPr="006F6BAF" w:rsidRDefault="00924F8F" w:rsidP="00924F8F">
            <w:pPr>
              <w:rPr>
                <w:sz w:val="20"/>
              </w:rPr>
            </w:pPr>
            <w:r w:rsidRPr="006F6BAF">
              <w:rPr>
                <w:sz w:val="20"/>
              </w:rPr>
              <w:t xml:space="preserve">      \typestoredx{\i}{abstracts}</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Keywords[\getstored[\i]{lang}]": €€€€\\</w:t>
            </w:r>
          </w:p>
          <w:p w:rsidR="00924F8F" w:rsidRPr="006F6BAF" w:rsidRDefault="00924F8F" w:rsidP="00924F8F">
            <w:pPr>
              <w:rPr>
                <w:sz w:val="20"/>
              </w:rPr>
            </w:pPr>
            <w:r w:rsidRPr="006F6BAF">
              <w:rPr>
                <w:sz w:val="20"/>
              </w:rPr>
              <w:t xml:space="preserve">      \getstored[\i]{keywords}</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 xml:space="preserve">    }</w:t>
            </w:r>
          </w:p>
        </w:tc>
      </w:tr>
    </w:tbl>
    <w:p w:rsidR="00924F8F" w:rsidRPr="006F6BAF" w:rsidRDefault="00416105" w:rsidP="00416105">
      <w:pPr>
        <w:pStyle w:val="Caption"/>
        <w:rPr>
          <w:sz w:val="18"/>
        </w:rPr>
      </w:pPr>
      <w:bookmarkStart w:id="34" w:name="_Ref71209313"/>
      <w:bookmarkStart w:id="35" w:name="_Toc7700065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11</w:t>
      </w:r>
      <w:r w:rsidR="00D62E91" w:rsidRPr="006F6BAF">
        <w:rPr>
          <w:noProof/>
          <w:sz w:val="18"/>
        </w:rPr>
        <w:fldChar w:fldCharType="end"/>
      </w:r>
      <w:bookmarkEnd w:id="34"/>
      <w:r w:rsidRPr="006F6BAF">
        <w:rPr>
          <w:sz w:val="18"/>
        </w:rPr>
        <w:t xml:space="preserve">: Code in </w:t>
      </w:r>
      <w:r w:rsidRPr="006F6BAF">
        <w:rPr>
          <w:rStyle w:val="HTMLCode"/>
          <w:sz w:val="18"/>
        </w:rPr>
        <w:t xml:space="preserve">\divainfo </w:t>
      </w:r>
      <w:r w:rsidRPr="006F6BAF">
        <w:rPr>
          <w:sz w:val="18"/>
        </w:rPr>
        <w:t>command to output the abstracts and keywords</w:t>
      </w:r>
      <w:bookmarkEnd w:id="35"/>
    </w:p>
    <w:p w:rsidR="00416105" w:rsidRPr="006F6BAF" w:rsidRDefault="00416105" w:rsidP="00416105">
      <w:pPr>
        <w:pStyle w:val="BodyText"/>
        <w:rPr>
          <w:sz w:val="20"/>
        </w:rPr>
      </w:pP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12</w:t>
      </w:r>
      <w:r w:rsidRPr="006F6BAF">
        <w:rPr>
          <w:sz w:val="20"/>
        </w:rPr>
        <w:fldChar w:fldCharType="end"/>
      </w:r>
      <w:r w:rsidRPr="006F6BAF">
        <w:rPr>
          <w:sz w:val="20"/>
        </w:rPr>
        <w:t xml:space="preserve"> also shows how to configure the listings environment to put the </w:t>
      </w:r>
      <w:r w:rsidR="008526BB" w:rsidRPr="006F6BAF">
        <w:rPr>
          <w:sz w:val="20"/>
        </w:rPr>
        <w:t xml:space="preserve">abstract into. One of the tricks here is that it was important to reduce the hyphenation penalty to enable the abstract text to nicely wrap </w:t>
      </w:r>
      <w:r w:rsidR="00426F45" w:rsidRPr="006F6BAF">
        <w:rPr>
          <w:sz w:val="20"/>
        </w:rPr>
        <w:t xml:space="preserve">text </w:t>
      </w:r>
      <w:r w:rsidR="008526BB" w:rsidRPr="006F6BAF">
        <w:rPr>
          <w:sz w:val="20"/>
        </w:rPr>
        <w:t>on the page. As an added benefit</w:t>
      </w:r>
      <w:r w:rsidR="00426F45" w:rsidRPr="006F6BAF">
        <w:rPr>
          <w:sz w:val="20"/>
        </w:rPr>
        <w:t>,</w:t>
      </w:r>
      <w:r w:rsidR="008526BB" w:rsidRPr="006F6BAF">
        <w:rPr>
          <w:sz w:val="20"/>
        </w:rPr>
        <w:t xml:space="preserve"> the LaTeX syntax highlighting is </w:t>
      </w:r>
      <w:r w:rsidR="0005647A" w:rsidRPr="006F6BAF">
        <w:rPr>
          <w:sz w:val="20"/>
        </w:rPr>
        <w:t>on – so one can easily see the L</w:t>
      </w:r>
      <w:r w:rsidR="008526BB" w:rsidRPr="006F6BAF">
        <w:rPr>
          <w:sz w:val="20"/>
        </w:rPr>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p>
          <w:p w:rsidR="00924F8F" w:rsidRPr="006F6BAF" w:rsidRDefault="00924F8F" w:rsidP="00924F8F">
            <w:pPr>
              <w:rPr>
                <w:sz w:val="20"/>
              </w:rPr>
            </w:pPr>
            <w:r w:rsidRPr="006F6BAF">
              <w:rPr>
                <w:sz w:val="20"/>
              </w:rPr>
              <w:t>\ExplSyntaxOn</w:t>
            </w:r>
          </w:p>
          <w:p w:rsidR="00924F8F" w:rsidRPr="006F6BAF" w:rsidRDefault="00924F8F" w:rsidP="00924F8F">
            <w:pPr>
              <w:rPr>
                <w:sz w:val="20"/>
              </w:rPr>
            </w:pPr>
            <w:r w:rsidRPr="006F6BAF">
              <w:rPr>
                <w:sz w:val="20"/>
              </w:rPr>
              <w:t>\newcommand\typestoredx[2]{\expandafter\__scontents_typestored_internal:nn\expandafter{#1} {#2}}</w:t>
            </w:r>
          </w:p>
          <w:p w:rsidR="00924F8F" w:rsidRPr="006F6BAF" w:rsidRDefault="00924F8F" w:rsidP="00924F8F">
            <w:pPr>
              <w:rPr>
                <w:sz w:val="20"/>
              </w:rPr>
            </w:pPr>
            <w:r w:rsidRPr="006F6BAF">
              <w:rPr>
                <w:sz w:val="20"/>
              </w:rPr>
              <w:t>\ExplSyntaxOff</w:t>
            </w:r>
          </w:p>
          <w:p w:rsidR="00924F8F" w:rsidRPr="006F6BAF" w:rsidRDefault="00924F8F" w:rsidP="00924F8F">
            <w:pPr>
              <w:rPr>
                <w:sz w:val="20"/>
              </w:rPr>
            </w:pPr>
            <w:r w:rsidRPr="006F6BAF">
              <w:rPr>
                <w:sz w:val="20"/>
              </w:rPr>
              <w:t>\makeatletter</w:t>
            </w:r>
          </w:p>
          <w:p w:rsidR="00924F8F" w:rsidRPr="006F6BAF" w:rsidRDefault="00924F8F" w:rsidP="00924F8F">
            <w:pPr>
              <w:rPr>
                <w:sz w:val="20"/>
              </w:rPr>
            </w:pPr>
            <w:r w:rsidRPr="006F6BAF">
              <w:rPr>
                <w:sz w:val="20"/>
              </w:rPr>
              <w:t>\let\verbatimsc\@undefined</w:t>
            </w:r>
          </w:p>
          <w:p w:rsidR="00924F8F" w:rsidRPr="006F6BAF" w:rsidRDefault="00924F8F" w:rsidP="00924F8F">
            <w:pPr>
              <w:rPr>
                <w:sz w:val="20"/>
              </w:rPr>
            </w:pPr>
            <w:r w:rsidRPr="006F6BAF">
              <w:rPr>
                <w:sz w:val="20"/>
              </w:rPr>
              <w:t>\let\endverbatimsc\@undefined</w:t>
            </w:r>
          </w:p>
          <w:p w:rsidR="00924F8F" w:rsidRPr="006F6BAF" w:rsidRDefault="00924F8F" w:rsidP="00924F8F">
            <w:pPr>
              <w:rPr>
                <w:sz w:val="20"/>
              </w:rPr>
            </w:pPr>
            <w:r w:rsidRPr="006F6BAF">
              <w:rPr>
                <w:sz w:val="20"/>
              </w:rPr>
              <w:t>\lst@AddToHook{Init}{\hyphenpenalty=50\relax}</w:t>
            </w:r>
          </w:p>
          <w:p w:rsidR="00924F8F" w:rsidRPr="006F6BAF" w:rsidRDefault="00924F8F" w:rsidP="00924F8F">
            <w:pPr>
              <w:rPr>
                <w:sz w:val="20"/>
              </w:rPr>
            </w:pPr>
            <w:r w:rsidRPr="006F6BAF">
              <w:rPr>
                <w:sz w:val="20"/>
              </w:rPr>
              <w:t>\makeatother</w:t>
            </w:r>
          </w:p>
          <w:p w:rsidR="00924F8F" w:rsidRPr="006F6BAF" w:rsidRDefault="00924F8F" w:rsidP="00924F8F">
            <w:pPr>
              <w:rPr>
                <w:sz w:val="20"/>
              </w:rPr>
            </w:pPr>
          </w:p>
          <w:p w:rsidR="00924F8F" w:rsidRPr="006F6BAF" w:rsidRDefault="00924F8F" w:rsidP="00924F8F">
            <w:pPr>
              <w:rPr>
                <w:sz w:val="20"/>
              </w:rPr>
            </w:pPr>
          </w:p>
          <w:p w:rsidR="00924F8F" w:rsidRPr="006F6BAF" w:rsidRDefault="00924F8F" w:rsidP="00924F8F">
            <w:pPr>
              <w:rPr>
                <w:sz w:val="20"/>
              </w:rPr>
            </w:pPr>
            <w:r w:rsidRPr="006F6BAF">
              <w:rPr>
                <w:sz w:val="20"/>
              </w:rPr>
              <w:t>\lstnewenvironment{verbatimsc}</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lstset{%</w:t>
            </w:r>
          </w:p>
          <w:p w:rsidR="00924F8F" w:rsidRPr="006F6BAF" w:rsidRDefault="00924F8F" w:rsidP="00924F8F">
            <w:pPr>
              <w:rPr>
                <w:sz w:val="20"/>
              </w:rPr>
            </w:pPr>
            <w:r w:rsidRPr="006F6BAF">
              <w:rPr>
                <w:sz w:val="20"/>
              </w:rPr>
              <w:t xml:space="preserve">        basicstyle=\ttfamily\tiny,</w:t>
            </w:r>
          </w:p>
          <w:p w:rsidR="00924F8F" w:rsidRPr="006F6BAF" w:rsidRDefault="00924F8F" w:rsidP="00924F8F">
            <w:pPr>
              <w:rPr>
                <w:sz w:val="20"/>
              </w:rPr>
            </w:pPr>
            <w:r w:rsidRPr="006F6BAF">
              <w:rPr>
                <w:sz w:val="20"/>
              </w:rPr>
              <w:t xml:space="preserve">        %basicstyle=\tiny,</w:t>
            </w:r>
          </w:p>
          <w:p w:rsidR="00924F8F" w:rsidRPr="006F6BAF" w:rsidRDefault="00924F8F" w:rsidP="00924F8F">
            <w:pPr>
              <w:rPr>
                <w:sz w:val="20"/>
              </w:rPr>
            </w:pPr>
            <w:r w:rsidRPr="006F6BAF">
              <w:rPr>
                <w:sz w:val="20"/>
              </w:rPr>
              <w:t xml:space="preserve">        %columns=fullflexible,</w:t>
            </w:r>
          </w:p>
          <w:p w:rsidR="00924F8F" w:rsidRPr="006F6BAF" w:rsidRDefault="00924F8F" w:rsidP="00924F8F">
            <w:pPr>
              <w:rPr>
                <w:sz w:val="20"/>
              </w:rPr>
            </w:pPr>
            <w:r w:rsidRPr="006F6BAF">
              <w:rPr>
                <w:sz w:val="20"/>
              </w:rPr>
              <w:t xml:space="preserve">        columns=[l]fixed,</w:t>
            </w:r>
          </w:p>
          <w:p w:rsidR="00924F8F" w:rsidRPr="006F6BAF" w:rsidRDefault="00924F8F" w:rsidP="00924F8F">
            <w:pPr>
              <w:rPr>
                <w:sz w:val="20"/>
              </w:rPr>
            </w:pPr>
            <w:r w:rsidRPr="006F6BAF">
              <w:rPr>
                <w:sz w:val="20"/>
              </w:rPr>
              <w:t xml:space="preserve">        language=[LaTeX]TeX,</w:t>
            </w:r>
          </w:p>
          <w:p w:rsidR="00924F8F" w:rsidRPr="006F6BAF" w:rsidRDefault="00924F8F" w:rsidP="00924F8F">
            <w:pPr>
              <w:rPr>
                <w:sz w:val="20"/>
              </w:rPr>
            </w:pPr>
            <w:r w:rsidRPr="006F6BAF">
              <w:rPr>
                <w:sz w:val="20"/>
              </w:rPr>
              <w:t xml:space="preserve">        %numbers=left,</w:t>
            </w:r>
          </w:p>
          <w:p w:rsidR="00924F8F" w:rsidRPr="006F6BAF" w:rsidRDefault="00924F8F" w:rsidP="00924F8F">
            <w:pPr>
              <w:rPr>
                <w:sz w:val="20"/>
              </w:rPr>
            </w:pPr>
            <w:r w:rsidRPr="006F6BAF">
              <w:rPr>
                <w:sz w:val="20"/>
              </w:rPr>
              <w:t xml:space="preserve">        %numberstyle=\tiny\color{gray},</w:t>
            </w:r>
          </w:p>
          <w:p w:rsidR="00924F8F" w:rsidRPr="006F6BAF" w:rsidRDefault="00924F8F" w:rsidP="00924F8F">
            <w:pPr>
              <w:rPr>
                <w:sz w:val="20"/>
              </w:rPr>
            </w:pPr>
            <w:r w:rsidRPr="006F6BAF">
              <w:rPr>
                <w:sz w:val="20"/>
              </w:rPr>
              <w:t xml:space="preserve">        keywordstyle=\color{red},</w:t>
            </w:r>
          </w:p>
          <w:p w:rsidR="00924F8F" w:rsidRPr="006F6BAF" w:rsidRDefault="00924F8F" w:rsidP="00924F8F">
            <w:pPr>
              <w:rPr>
                <w:sz w:val="20"/>
              </w:rPr>
            </w:pPr>
            <w:r w:rsidRPr="006F6BAF">
              <w:rPr>
                <w:sz w:val="20"/>
              </w:rPr>
              <w:t xml:space="preserve">        breaklines=true,                 % sets automatic line breaking</w:t>
            </w:r>
          </w:p>
          <w:p w:rsidR="00924F8F" w:rsidRPr="006F6BAF" w:rsidRDefault="00924F8F" w:rsidP="00924F8F">
            <w:pPr>
              <w:rPr>
                <w:sz w:val="20"/>
              </w:rPr>
            </w:pPr>
            <w:r w:rsidRPr="006F6BAF">
              <w:rPr>
                <w:sz w:val="20"/>
              </w:rPr>
              <w:t xml:space="preserve">        breakatwhitespace=true,          % sets if automatic breaks should only happen at whitespace</w:t>
            </w:r>
          </w:p>
          <w:p w:rsidR="00924F8F" w:rsidRPr="006F6BAF" w:rsidRDefault="00924F8F" w:rsidP="00924F8F">
            <w:pPr>
              <w:rPr>
                <w:sz w:val="20"/>
              </w:rPr>
            </w:pPr>
            <w:r w:rsidRPr="006F6BAF">
              <w:rPr>
                <w:sz w:val="20"/>
              </w:rPr>
              <w:t xml:space="preserve">        %keepspaces=false,</w:t>
            </w:r>
          </w:p>
          <w:p w:rsidR="00924F8F" w:rsidRPr="006F6BAF" w:rsidRDefault="00924F8F" w:rsidP="00924F8F">
            <w:pPr>
              <w:rPr>
                <w:sz w:val="20"/>
              </w:rPr>
            </w:pPr>
            <w:r w:rsidRPr="006F6BAF">
              <w:rPr>
                <w:sz w:val="20"/>
              </w:rPr>
              <w:t xml:space="preserve">        breakindent=0em,</w:t>
            </w:r>
          </w:p>
          <w:p w:rsidR="00924F8F" w:rsidRPr="006F6BAF" w:rsidRDefault="00924F8F" w:rsidP="00924F8F">
            <w:pPr>
              <w:rPr>
                <w:sz w:val="20"/>
              </w:rPr>
            </w:pPr>
            <w:r w:rsidRPr="006F6BAF">
              <w:rPr>
                <w:sz w:val="20"/>
              </w:rPr>
              <w:t xml:space="preserve">        %fancyvrb=true</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w:t>
            </w:r>
          </w:p>
        </w:tc>
      </w:tr>
    </w:tbl>
    <w:p w:rsidR="00924F8F" w:rsidRPr="006F6BAF" w:rsidRDefault="00416105" w:rsidP="00416105">
      <w:pPr>
        <w:pStyle w:val="Caption"/>
        <w:rPr>
          <w:sz w:val="18"/>
        </w:rPr>
      </w:pPr>
      <w:bookmarkStart w:id="36" w:name="_Ref71209339"/>
      <w:bookmarkStart w:id="37" w:name="_Toc7700065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12</w:t>
      </w:r>
      <w:r w:rsidR="00D62E91" w:rsidRPr="006F6BAF">
        <w:rPr>
          <w:noProof/>
          <w:sz w:val="18"/>
        </w:rPr>
        <w:fldChar w:fldCharType="end"/>
      </w:r>
      <w:bookmarkEnd w:id="36"/>
      <w:r w:rsidRPr="006F6BAF">
        <w:rPr>
          <w:sz w:val="18"/>
        </w:rPr>
        <w:t>: Code in the document file to set up the command \typestoredx and to configure the listing environment to put the abstract into.</w:t>
      </w:r>
      <w:bookmarkEnd w:id="37"/>
    </w:p>
    <w:p w:rsidR="00924F8F" w:rsidRPr="006F6BAF" w:rsidRDefault="00924F8F" w:rsidP="00924F8F">
      <w:pPr>
        <w:pStyle w:val="Heading1"/>
        <w:rPr>
          <w:sz w:val="24"/>
        </w:rPr>
      </w:pPr>
      <w:bookmarkStart w:id="38" w:name="_Toc77000614"/>
      <w:r w:rsidRPr="006F6BAF">
        <w:rPr>
          <w:sz w:val="24"/>
        </w:rPr>
        <w:t>Extracting the information from the PDF file</w:t>
      </w:r>
      <w:bookmarkEnd w:id="38"/>
    </w:p>
    <w:p w:rsidR="00E2223A" w:rsidRPr="006F6BAF" w:rsidRDefault="00924F8F" w:rsidP="00912FF8">
      <w:pPr>
        <w:pStyle w:val="BodyText"/>
        <w:rPr>
          <w:sz w:val="20"/>
        </w:rPr>
      </w:pPr>
      <w:r w:rsidRPr="006F6BAF">
        <w:rPr>
          <w:sz w:val="20"/>
        </w:rPr>
        <w:t>Now that the JSON</w:t>
      </w:r>
      <w:r w:rsidR="00426F45" w:rsidRPr="006F6BAF">
        <w:rPr>
          <w:sz w:val="20"/>
        </w:rPr>
        <w:t>-</w:t>
      </w:r>
      <w:r w:rsidRPr="006F6BAF">
        <w:rPr>
          <w:sz w:val="20"/>
        </w:rPr>
        <w:t>like information is in the PDF file</w:t>
      </w:r>
      <w:r w:rsidR="00426F45" w:rsidRPr="006F6BAF">
        <w:rPr>
          <w:sz w:val="20"/>
        </w:rPr>
        <w:t>,</w:t>
      </w:r>
      <w:r w:rsidRPr="006F6BAF">
        <w:rPr>
          <w:sz w:val="20"/>
        </w:rPr>
        <w:t xml:space="preserve"> the next step is to extract it.</w:t>
      </w:r>
      <w:r w:rsidR="00912FF8" w:rsidRPr="006F6BAF">
        <w:rPr>
          <w:sz w:val="20"/>
        </w:rPr>
        <w:t xml:space="preserve"> We use a command line</w:t>
      </w:r>
      <w:r w:rsidR="00426F45" w:rsidRPr="006F6BAF">
        <w:rPr>
          <w:sz w:val="20"/>
        </w:rPr>
        <w:t>,</w:t>
      </w:r>
      <w:r w:rsidR="00912FF8" w:rsidRPr="006F6BAF">
        <w:rPr>
          <w:sz w:val="20"/>
        </w:rPr>
        <w:t xml:space="preserve"> as shown in </w:t>
      </w:r>
      <w:r w:rsidR="00912FF8" w:rsidRPr="006F6BAF">
        <w:rPr>
          <w:sz w:val="20"/>
        </w:rPr>
        <w:fldChar w:fldCharType="begin"/>
      </w:r>
      <w:r w:rsidR="00912FF8" w:rsidRPr="006F6BAF">
        <w:rPr>
          <w:sz w:val="20"/>
        </w:rPr>
        <w:instrText xml:space="preserve"> REF _Ref71210076 \h </w:instrText>
      </w:r>
      <w:r w:rsidR="006F6BAF">
        <w:rPr>
          <w:sz w:val="20"/>
        </w:rPr>
        <w:instrText xml:space="preserve"> \* MERGEFORMAT </w:instrText>
      </w:r>
      <w:r w:rsidR="00912FF8" w:rsidRPr="006F6BAF">
        <w:rPr>
          <w:sz w:val="20"/>
        </w:rPr>
      </w:r>
      <w:r w:rsidR="00912FF8" w:rsidRPr="006F6BAF">
        <w:rPr>
          <w:sz w:val="20"/>
        </w:rPr>
        <w:fldChar w:fldCharType="separate"/>
      </w:r>
      <w:r w:rsidR="00885A39" w:rsidRPr="00885A39">
        <w:rPr>
          <w:sz w:val="20"/>
        </w:rPr>
        <w:t xml:space="preserve">Figure </w:t>
      </w:r>
      <w:r w:rsidR="00885A39" w:rsidRPr="00885A39">
        <w:rPr>
          <w:noProof/>
          <w:sz w:val="20"/>
        </w:rPr>
        <w:t>13</w:t>
      </w:r>
      <w:r w:rsidR="00912FF8" w:rsidRPr="006F6BAF">
        <w:rPr>
          <w:sz w:val="20"/>
        </w:rPr>
        <w:fldChar w:fldCharType="end"/>
      </w:r>
      <w:r w:rsidR="00426F45" w:rsidRPr="006F6BAF">
        <w:rPr>
          <w:sz w:val="20"/>
        </w:rPr>
        <w:t>,</w:t>
      </w:r>
      <w:r w:rsidR="00912FF8" w:rsidRPr="006F6BAF">
        <w:rPr>
          <w:sz w:val="20"/>
        </w:rPr>
        <w:t xml:space="preserve"> to extract the information. </w:t>
      </w:r>
      <w:r w:rsidR="00426F45" w:rsidRPr="006F6BAF">
        <w:rPr>
          <w:sz w:val="20"/>
        </w:rPr>
        <w:fldChar w:fldCharType="begin"/>
      </w:r>
      <w:r w:rsidR="00426F45" w:rsidRPr="006F6BAF">
        <w:rPr>
          <w:sz w:val="20"/>
        </w:rPr>
        <w:instrText xml:space="preserve"> REF _Ref71214668 \h </w:instrText>
      </w:r>
      <w:r w:rsidR="006F6BAF">
        <w:rPr>
          <w:sz w:val="20"/>
        </w:rPr>
        <w:instrText xml:space="preserve"> \* MERGEFORMAT </w:instrText>
      </w:r>
      <w:r w:rsidR="00426F45" w:rsidRPr="006F6BAF">
        <w:rPr>
          <w:sz w:val="20"/>
        </w:rPr>
      </w:r>
      <w:r w:rsidR="00426F45" w:rsidRPr="006F6BAF">
        <w:rPr>
          <w:sz w:val="20"/>
        </w:rPr>
        <w:fldChar w:fldCharType="separate"/>
      </w:r>
      <w:r w:rsidR="00885A39" w:rsidRPr="00885A39">
        <w:rPr>
          <w:sz w:val="20"/>
        </w:rPr>
        <w:t xml:space="preserve">Figure </w:t>
      </w:r>
      <w:r w:rsidR="00885A39" w:rsidRPr="00885A39">
        <w:rPr>
          <w:noProof/>
          <w:sz w:val="20"/>
        </w:rPr>
        <w:t>14</w:t>
      </w:r>
      <w:r w:rsidR="00426F45" w:rsidRPr="006F6BAF">
        <w:rPr>
          <w:sz w:val="20"/>
        </w:rPr>
        <w:fldChar w:fldCharType="end"/>
      </w:r>
      <w:r w:rsidR="00426F45" w:rsidRPr="006F6BAF">
        <w:rPr>
          <w:sz w:val="20"/>
        </w:rPr>
        <w:t xml:space="preserve"> </w:t>
      </w:r>
      <w:r w:rsidR="00912FF8" w:rsidRPr="006F6BAF">
        <w:rPr>
          <w:sz w:val="20"/>
        </w:rPr>
        <w:t>shows an example of the resulting file.</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912FF8" w:rsidP="00912FF8">
            <w:pPr>
              <w:pStyle w:val="Computerexample"/>
              <w:rPr>
                <w:sz w:val="20"/>
              </w:rPr>
            </w:pPr>
            <w:r w:rsidRPr="006F6BAF">
              <w:rPr>
                <w:sz w:val="20"/>
              </w:rPr>
              <w:t>./extract_pseudo_JSON-from_PDF.py --pdf test5.pdf --json event.json</w:t>
            </w:r>
          </w:p>
        </w:tc>
      </w:tr>
    </w:tbl>
    <w:p w:rsidR="00E2223A" w:rsidRPr="006F6BAF" w:rsidRDefault="00E2223A" w:rsidP="00E2223A">
      <w:pPr>
        <w:pStyle w:val="Caption"/>
        <w:rPr>
          <w:sz w:val="18"/>
        </w:rPr>
      </w:pPr>
      <w:bookmarkStart w:id="39" w:name="_Ref71210076"/>
      <w:bookmarkStart w:id="40" w:name="_Toc7700066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13</w:t>
      </w:r>
      <w:r w:rsidR="00D62E91" w:rsidRPr="006F6BAF">
        <w:rPr>
          <w:noProof/>
          <w:sz w:val="18"/>
        </w:rPr>
        <w:fldChar w:fldCharType="end"/>
      </w:r>
      <w:bookmarkEnd w:id="39"/>
      <w:r w:rsidRPr="006F6BAF">
        <w:rPr>
          <w:sz w:val="18"/>
        </w:rPr>
        <w:t xml:space="preserve">: </w:t>
      </w:r>
      <w:r w:rsidR="00912FF8" w:rsidRPr="006F6BAF">
        <w:rPr>
          <w:sz w:val="18"/>
        </w:rPr>
        <w:t>Extract the JSON like information</w:t>
      </w:r>
      <w:bookmarkEnd w:id="40"/>
    </w:p>
    <w:tbl>
      <w:tblPr>
        <w:tblStyle w:val="TableGrid"/>
        <w:tblW w:w="0" w:type="auto"/>
        <w:tblLook w:val="04A0" w:firstRow="1" w:lastRow="0" w:firstColumn="1" w:lastColumn="0" w:noHBand="0" w:noVBand="1"/>
      </w:tblPr>
      <w:tblGrid>
        <w:gridCol w:w="9289"/>
      </w:tblGrid>
      <w:tr w:rsidR="00912FF8" w:rsidRPr="006F6BAF" w:rsidTr="00912FF8">
        <w:tc>
          <w:tcPr>
            <w:tcW w:w="9289" w:type="dxa"/>
          </w:tcPr>
          <w:p w:rsidR="00912FF8" w:rsidRPr="006F6BAF" w:rsidRDefault="00912FF8" w:rsidP="00912FF8">
            <w:pPr>
              <w:pStyle w:val="Computerexample"/>
              <w:rPr>
                <w:sz w:val="20"/>
              </w:rPr>
            </w:pPr>
            <w:r w:rsidRPr="006F6BAF">
              <w:rPr>
                <w:sz w:val="14"/>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Examiner1": {"Last name": "Maguire Jr.", "First name": "Gerald Q.", "Local User Id": "u100004", "E-mail": "maguire@kth.se", "organisation": {"L1": "School of Electrical Engineering and Computer Science ", "L2": "Computer Science"}}, "Cooperation": {"Partner_name": "Företaget AB"}, "Other information": {"Year": "2021", "Number of pages": "xxxiii,35"}, "Opponents": {"Name": "A. B. Normal &amp; A. X. E. Normalè"}, "Presentation": {"Date": "2021-03-16 13:00", "Language": "eng", "Room": "via Zoom",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lt;p&gt;A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reg;&lt;/sup&gt;, and A&amp;trade;.&lt;/p&gt;&lt;p&gt;Write an abstract with the following components: &lt;/p&gt;&lt;ul&gt;&lt;li&gt; What is the topic area? (optional) Introduces the subject area for the project. &lt;/li&gt;&lt;li&gt; Short problem statement &lt;/li&gt;&lt;li&gt; Why was this problem worth a ’Masters thesis project? (i.e., why is the problem both significant and of a suitable degree of difficulty for a ’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w:t>
            </w:r>
            <w:proofErr w:type="gramStart"/>
            <w:r w:rsidRPr="006F6BAF">
              <w:rPr>
                <w:sz w:val="14"/>
              </w:rPr>
              <w:t>?&lt;</w:t>
            </w:r>
            <w:proofErr w:type="gramEnd"/>
            <w:r w:rsidRPr="006F6BAF">
              <w:rPr>
                <w:sz w:val="14"/>
              </w:rPr>
              <w:t>/li&gt;&lt;/ul&gt;", "swe": "&lt;p&gt;Alla avhandlingar vid KTH måste ha ett abstrakt på både engelska och svenska.&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lt;p&gt;Zusammenfassung in Deutsch.&lt;/p&gt;", "dut": "&lt;p&gt;Samenvatting in het Nederlands.&lt;/p&gt;&lt;p&gt;Eesti keeles kokkuvõte.&lt;/p&gt;", "est": ""}, "keywords": {"eng": "Canvas Learning Management System, Docker containers, performance tuning ", "swe": "Canvas Lärplattform,Dockerbehållare, prestandajustering ", "fre": "5-6 mots-clés ", "spa": "5-6 Palabras claves ", "ita": "5-6 parole chiave ", "nor": "5-6 nøkkelord ", "ger": "5-6 Schlüsselwörter ", "dan": "5-6 Søgeord ", "dut": "5-6 trefwoorden ", "est": "5-6 Märksõnad "}}</w:t>
            </w:r>
          </w:p>
        </w:tc>
      </w:tr>
    </w:tbl>
    <w:p w:rsidR="00912FF8" w:rsidRPr="006F6BAF" w:rsidRDefault="00912FF8" w:rsidP="00912FF8">
      <w:pPr>
        <w:pStyle w:val="Caption"/>
        <w:rPr>
          <w:sz w:val="18"/>
        </w:rPr>
      </w:pPr>
      <w:bookmarkStart w:id="41" w:name="_Ref71214668"/>
      <w:bookmarkStart w:id="42" w:name="_Toc7700066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14</w:t>
      </w:r>
      <w:r w:rsidR="00D62E91" w:rsidRPr="006F6BAF">
        <w:rPr>
          <w:noProof/>
          <w:sz w:val="18"/>
        </w:rPr>
        <w:fldChar w:fldCharType="end"/>
      </w:r>
      <w:bookmarkEnd w:id="41"/>
      <w:r w:rsidRPr="006F6BAF">
        <w:rPr>
          <w:sz w:val="18"/>
        </w:rPr>
        <w:t>: Example event.json output</w:t>
      </w:r>
      <w:bookmarkEnd w:id="42"/>
    </w:p>
    <w:p w:rsidR="00912FF8" w:rsidRPr="006F6BAF" w:rsidRDefault="00912FF8" w:rsidP="00912FF8">
      <w:pPr>
        <w:pStyle w:val="BodyText"/>
        <w:rPr>
          <w:sz w:val="20"/>
        </w:rPr>
      </w:pPr>
      <w:r w:rsidRPr="006F6BAF">
        <w:rPr>
          <w:sz w:val="20"/>
        </w:rPr>
        <w:br w:type="page"/>
      </w:r>
    </w:p>
    <w:p w:rsidR="00912FF8" w:rsidRPr="006F6BAF" w:rsidRDefault="00912FF8" w:rsidP="00912FF8">
      <w:pPr>
        <w:pStyle w:val="Heading1"/>
        <w:rPr>
          <w:sz w:val="24"/>
        </w:rPr>
      </w:pPr>
      <w:bookmarkStart w:id="43" w:name="_Toc77000615"/>
      <w:r w:rsidRPr="006F6BAF">
        <w:rPr>
          <w:sz w:val="24"/>
        </w:rPr>
        <w:lastRenderedPageBreak/>
        <w:t>What can we do with this event.json file?</w:t>
      </w:r>
      <w:bookmarkEnd w:id="43"/>
    </w:p>
    <w:p w:rsidR="00912FF8" w:rsidRPr="006F6BAF" w:rsidRDefault="00912FF8" w:rsidP="00912FF8">
      <w:pPr>
        <w:pStyle w:val="BodyText"/>
        <w:rPr>
          <w:sz w:val="20"/>
        </w:rPr>
      </w:pPr>
      <w:r w:rsidRPr="006F6BAF">
        <w:rPr>
          <w:sz w:val="20"/>
        </w:rPr>
        <w:t>Now that you have a JSON file</w:t>
      </w:r>
      <w:r w:rsidR="00426F45" w:rsidRPr="006F6BAF">
        <w:rPr>
          <w:sz w:val="20"/>
        </w:rPr>
        <w:t>,</w:t>
      </w:r>
      <w:r w:rsidRPr="006F6BAF">
        <w:rPr>
          <w:sz w:val="20"/>
        </w:rPr>
        <w:t xml:space="preserve"> you can edit the HTML to deal with equations and things that were not automatically processed by the extraction program.</w:t>
      </w:r>
    </w:p>
    <w:p w:rsidR="00912FF8" w:rsidRPr="006F6BAF" w:rsidRDefault="00092628" w:rsidP="00092628">
      <w:pPr>
        <w:pStyle w:val="BodyText"/>
        <w:rPr>
          <w:sz w:val="20"/>
        </w:rPr>
      </w:pPr>
      <w:r w:rsidRPr="006F6BAF">
        <w:rPr>
          <w:sz w:val="20"/>
        </w:rPr>
        <w:t xml:space="preserve">Once you are happy with the JSON file contents, the next step is to generate something interesting with this data – for this we use the program </w:t>
      </w:r>
      <w:r w:rsidRPr="006F6BAF">
        <w:rPr>
          <w:rStyle w:val="HTMLCode"/>
          <w:sz w:val="18"/>
        </w:rPr>
        <w:t>JSON_to_calendar.py</w:t>
      </w:r>
      <w:r w:rsidRPr="006F6BAF">
        <w:rPr>
          <w:sz w:val="20"/>
        </w:rPr>
        <w:t xml:space="preserve">. </w:t>
      </w:r>
    </w:p>
    <w:tbl>
      <w:tblPr>
        <w:tblStyle w:val="TableGrid"/>
        <w:tblW w:w="9463" w:type="dxa"/>
        <w:tblLook w:val="04A0" w:firstRow="1" w:lastRow="0" w:firstColumn="1" w:lastColumn="0" w:noHBand="0" w:noVBand="1"/>
      </w:tblPr>
      <w:tblGrid>
        <w:gridCol w:w="9463"/>
      </w:tblGrid>
      <w:tr w:rsidR="00912FF8" w:rsidRPr="006F6BAF" w:rsidTr="00092628">
        <w:trPr>
          <w:trHeight w:val="2927"/>
        </w:trPr>
        <w:tc>
          <w:tcPr>
            <w:tcW w:w="9463" w:type="dxa"/>
          </w:tcPr>
          <w:p w:rsidR="00912FF8" w:rsidRPr="006F6BAF" w:rsidRDefault="00092628" w:rsidP="00912FF8">
            <w:pPr>
              <w:keepNext/>
              <w:rPr>
                <w:sz w:val="20"/>
              </w:rPr>
            </w:pPr>
            <w:r w:rsidRPr="006F6BAF">
              <w:rPr>
                <w:noProof/>
                <w:sz w:val="20"/>
              </w:rPr>
              <mc:AlternateContent>
                <mc:Choice Requires="wps">
                  <w:drawing>
                    <wp:anchor distT="0" distB="0" distL="114300" distR="114300" simplePos="0" relativeHeight="251656192" behindDoc="0" locked="0" layoutInCell="1" allowOverlap="1" wp14:anchorId="387262F1" wp14:editId="174A7F1C">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4144" behindDoc="0" locked="0" layoutInCell="1" allowOverlap="1" wp14:anchorId="1FFB1A8F" wp14:editId="7F369B10">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2096" behindDoc="0" locked="0" layoutInCell="1" allowOverlap="1" wp14:anchorId="6CE7C113" wp14:editId="11E6F74F">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37760" behindDoc="0" locked="0" layoutInCell="1" allowOverlap="1" wp14:anchorId="64AA397C" wp14:editId="716C3531">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885A39" w:rsidRPr="00092628" w:rsidRDefault="00885A39"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885A39" w:rsidRPr="00092628" w:rsidRDefault="00885A39" w:rsidP="00092628">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44928" behindDoc="0" locked="0" layoutInCell="1" allowOverlap="1" wp14:anchorId="5F418F43" wp14:editId="7121DDEB">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85A39" w:rsidRDefault="00885A39"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885A39" w:rsidRDefault="00885A39" w:rsidP="00092628">
                            <w:r>
                              <w:t>KTH calendar event</w:t>
                            </w:r>
                          </w:p>
                        </w:txbxContent>
                      </v:textbox>
                    </v:shape>
                  </w:pict>
                </mc:Fallback>
              </mc:AlternateContent>
            </w:r>
            <w:r w:rsidRPr="006F6BAF">
              <w:rPr>
                <w:noProof/>
                <w:sz w:val="20"/>
              </w:rPr>
              <mc:AlternateContent>
                <mc:Choice Requires="wps">
                  <w:drawing>
                    <wp:anchor distT="0" distB="0" distL="114300" distR="114300" simplePos="0" relativeHeight="251642880" behindDoc="0" locked="0" layoutInCell="1" allowOverlap="1" wp14:anchorId="3B4B85BE" wp14:editId="5B56B026">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85A39" w:rsidRDefault="00885A39"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885A39" w:rsidRDefault="00885A39" w:rsidP="00092628">
                            <w:r>
                              <w:t>Canvas calendar event</w:t>
                            </w:r>
                          </w:p>
                        </w:txbxContent>
                      </v:textbox>
                    </v:shape>
                  </w:pict>
                </mc:Fallback>
              </mc:AlternateContent>
            </w:r>
            <w:r w:rsidRPr="006F6BAF">
              <w:rPr>
                <w:noProof/>
                <w:sz w:val="20"/>
              </w:rPr>
              <mc:AlternateContent>
                <mc:Choice Requires="wps">
                  <w:drawing>
                    <wp:anchor distT="0" distB="0" distL="114300" distR="114300" simplePos="0" relativeHeight="251638784" behindDoc="0" locked="0" layoutInCell="1" allowOverlap="1" wp14:anchorId="27B091C0" wp14:editId="3BD43476">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85A39" w:rsidRDefault="00885A39">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885A39" w:rsidRDefault="00885A39">
                            <w:r>
                              <w:t>Canvas announcement</w:t>
                            </w:r>
                          </w:p>
                        </w:txbxContent>
                      </v:textbox>
                    </v:shape>
                  </w:pict>
                </mc:Fallback>
              </mc:AlternateContent>
            </w:r>
            <w:r w:rsidRPr="006F6BAF">
              <w:rPr>
                <w:noProof/>
                <w:sz w:val="20"/>
              </w:rPr>
              <w:t xml:space="preserve"> </w:t>
            </w:r>
          </w:p>
        </w:tc>
      </w:tr>
    </w:tbl>
    <w:p w:rsidR="00912FF8" w:rsidRPr="006F6BAF" w:rsidRDefault="00912FF8" w:rsidP="00912FF8">
      <w:pPr>
        <w:pStyle w:val="Caption"/>
        <w:rPr>
          <w:sz w:val="18"/>
        </w:rPr>
      </w:pPr>
      <w:bookmarkStart w:id="44" w:name="_Toc7700066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15</w:t>
      </w:r>
      <w:r w:rsidR="00D62E91" w:rsidRPr="006F6BAF">
        <w:rPr>
          <w:noProof/>
          <w:sz w:val="18"/>
        </w:rPr>
        <w:fldChar w:fldCharType="end"/>
      </w:r>
      <w:r w:rsidR="00092628" w:rsidRPr="006F6BAF">
        <w:rPr>
          <w:sz w:val="18"/>
        </w:rPr>
        <w:t xml:space="preserve">: The several outputs of </w:t>
      </w:r>
      <w:r w:rsidR="00092628" w:rsidRPr="006F6BAF">
        <w:rPr>
          <w:rStyle w:val="HTMLCode"/>
          <w:sz w:val="18"/>
        </w:rPr>
        <w:t>JSON_to_calendar.py</w:t>
      </w:r>
      <w:bookmarkEnd w:id="44"/>
    </w:p>
    <w:p w:rsidR="00912FF8" w:rsidRPr="006F6BAF" w:rsidRDefault="00092628" w:rsidP="002065E4">
      <w:pPr>
        <w:pStyle w:val="BodyText"/>
        <w:rPr>
          <w:sz w:val="20"/>
        </w:rPr>
      </w:pPr>
      <w:r w:rsidRPr="006F6BAF">
        <w:rPr>
          <w:sz w:val="20"/>
        </w:rPr>
        <w:t>We can prod</w:t>
      </w:r>
      <w:r w:rsidR="002065E4" w:rsidRPr="006F6BAF">
        <w:rPr>
          <w:sz w:val="20"/>
        </w:rPr>
        <w:t>u</w:t>
      </w:r>
      <w:r w:rsidRPr="006F6BAF">
        <w:rPr>
          <w:sz w:val="20"/>
        </w:rPr>
        <w:t xml:space="preserve">ce all three outputs with the command shown in </w:t>
      </w:r>
      <w:r w:rsidR="002065E4" w:rsidRPr="006F6BAF">
        <w:rPr>
          <w:sz w:val="20"/>
        </w:rPr>
        <w:fldChar w:fldCharType="begin"/>
      </w:r>
      <w:r w:rsidR="002065E4" w:rsidRPr="006F6BAF">
        <w:rPr>
          <w:sz w:val="20"/>
        </w:rPr>
        <w:instrText xml:space="preserve"> REF _Ref71211225 \h </w:instrText>
      </w:r>
      <w:r w:rsidR="006F6BAF">
        <w:rPr>
          <w:sz w:val="20"/>
        </w:rPr>
        <w:instrText xml:space="preserve"> \* MERGEFORMAT </w:instrText>
      </w:r>
      <w:r w:rsidR="002065E4" w:rsidRPr="006F6BAF">
        <w:rPr>
          <w:sz w:val="20"/>
        </w:rPr>
      </w:r>
      <w:r w:rsidR="002065E4" w:rsidRPr="006F6BAF">
        <w:rPr>
          <w:sz w:val="20"/>
        </w:rPr>
        <w:fldChar w:fldCharType="separate"/>
      </w:r>
      <w:r w:rsidR="00885A39" w:rsidRPr="00885A39">
        <w:rPr>
          <w:sz w:val="20"/>
        </w:rPr>
        <w:t xml:space="preserve">Figure </w:t>
      </w:r>
      <w:r w:rsidR="00885A39" w:rsidRPr="00885A39">
        <w:rPr>
          <w:noProof/>
          <w:sz w:val="20"/>
        </w:rPr>
        <w:t>16</w:t>
      </w:r>
      <w:r w:rsidR="002065E4" w:rsidRPr="006F6BAF">
        <w:rPr>
          <w:sz w:val="20"/>
        </w:rPr>
        <w:fldChar w:fldCharType="end"/>
      </w:r>
      <w:r w:rsidR="002065E4" w:rsidRPr="006F6BAF">
        <w:rPr>
          <w:sz w:val="20"/>
        </w:rPr>
        <w:t xml:space="preserve">. Note that the program was run with </w:t>
      </w:r>
      <w:r w:rsidR="00426F45" w:rsidRPr="006F6BAF">
        <w:rPr>
          <w:sz w:val="20"/>
        </w:rPr>
        <w:t xml:space="preserve">the </w:t>
      </w:r>
      <w:r w:rsidR="002065E4" w:rsidRPr="006F6BAF">
        <w:rPr>
          <w:sz w:val="20"/>
        </w:rPr>
        <w:t>event.json file to produce a Canvas course announcement</w:t>
      </w:r>
      <w:r w:rsidR="00426F45" w:rsidRPr="006F6BAF">
        <w:rPr>
          <w:sz w:val="20"/>
        </w:rPr>
        <w:t>,</w:t>
      </w:r>
      <w:r w:rsidR="002065E4" w:rsidRPr="006F6BAF">
        <w:rPr>
          <w:sz w:val="20"/>
        </w:rPr>
        <w:t xml:space="preserve"> as shown in </w:t>
      </w:r>
      <w:r w:rsidR="002065E4" w:rsidRPr="006F6BAF">
        <w:rPr>
          <w:sz w:val="20"/>
        </w:rPr>
        <w:fldChar w:fldCharType="begin"/>
      </w:r>
      <w:r w:rsidR="002065E4" w:rsidRPr="006F6BAF">
        <w:rPr>
          <w:sz w:val="20"/>
        </w:rPr>
        <w:instrText xml:space="preserve"> REF _Ref71211303 \h </w:instrText>
      </w:r>
      <w:r w:rsidR="006F6BAF">
        <w:rPr>
          <w:sz w:val="20"/>
        </w:rPr>
        <w:instrText xml:space="preserve"> \* MERGEFORMAT </w:instrText>
      </w:r>
      <w:r w:rsidR="002065E4" w:rsidRPr="006F6BAF">
        <w:rPr>
          <w:sz w:val="20"/>
        </w:rPr>
      </w:r>
      <w:r w:rsidR="002065E4" w:rsidRPr="006F6BAF">
        <w:rPr>
          <w:sz w:val="20"/>
        </w:rPr>
        <w:fldChar w:fldCharType="separate"/>
      </w:r>
      <w:r w:rsidR="00885A39" w:rsidRPr="00885A39">
        <w:rPr>
          <w:sz w:val="20"/>
        </w:rPr>
        <w:t xml:space="preserve">Figure </w:t>
      </w:r>
      <w:r w:rsidR="00885A39" w:rsidRPr="00885A39">
        <w:rPr>
          <w:noProof/>
          <w:sz w:val="20"/>
        </w:rPr>
        <w:t>17</w:t>
      </w:r>
      <w:r w:rsidR="002065E4" w:rsidRPr="006F6BAF">
        <w:rPr>
          <w:sz w:val="20"/>
        </w:rPr>
        <w:fldChar w:fldCharType="end"/>
      </w:r>
      <w:r w:rsidR="002065E4" w:rsidRPr="006F6BAF">
        <w:rPr>
          <w:sz w:val="20"/>
        </w:rPr>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092628" w:rsidP="00CC5AC7">
            <w:pPr>
              <w:keepNext/>
              <w:rPr>
                <w:sz w:val="20"/>
              </w:rPr>
            </w:pPr>
            <w:r w:rsidRPr="006F6BAF">
              <w:rPr>
                <w:sz w:val="20"/>
              </w:rPr>
              <w:t>JSON_to_calendar.py -c 11 --config config-test.json</w:t>
            </w:r>
          </w:p>
        </w:tc>
      </w:tr>
    </w:tbl>
    <w:p w:rsidR="00912FF8" w:rsidRPr="006F6BAF" w:rsidRDefault="00912FF8" w:rsidP="00912FF8">
      <w:pPr>
        <w:pStyle w:val="Caption"/>
        <w:rPr>
          <w:sz w:val="18"/>
        </w:rPr>
      </w:pPr>
      <w:bookmarkStart w:id="45" w:name="_Ref71211225"/>
      <w:bookmarkStart w:id="46" w:name="_Toc7700066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16</w:t>
      </w:r>
      <w:r w:rsidR="00D62E91" w:rsidRPr="006F6BAF">
        <w:rPr>
          <w:noProof/>
          <w:sz w:val="18"/>
        </w:rPr>
        <w:fldChar w:fldCharType="end"/>
      </w:r>
      <w:bookmarkEnd w:id="45"/>
      <w:r w:rsidR="00092628" w:rsidRPr="006F6BAF">
        <w:rPr>
          <w:sz w:val="18"/>
        </w:rPr>
        <w:t>: Funning JSON_to_calendar.py to produce all three outputs</w:t>
      </w:r>
      <w:bookmarkEnd w:id="46"/>
    </w:p>
    <w:p w:rsidR="00912FF8" w:rsidRPr="006F6BAF" w:rsidRDefault="00981961" w:rsidP="00981961">
      <w:pPr>
        <w:pStyle w:val="BodyText"/>
        <w:rPr>
          <w:sz w:val="20"/>
        </w:rPr>
      </w:pPr>
      <w:r w:rsidRPr="006F6BAF">
        <w:rPr>
          <w:sz w:val="20"/>
        </w:rPr>
        <w:t xml:space="preserve">Note that as described in Section </w:t>
      </w:r>
      <w:r w:rsidRPr="006F6BAF">
        <w:rPr>
          <w:sz w:val="20"/>
        </w:rPr>
        <w:fldChar w:fldCharType="begin"/>
      </w:r>
      <w:r w:rsidRPr="006F6BAF">
        <w:rPr>
          <w:sz w:val="20"/>
        </w:rPr>
        <w:instrText xml:space="preserve"> REF _Ref73951354 \n \h </w:instrText>
      </w:r>
      <w:r w:rsidR="006F6BAF">
        <w:rPr>
          <w:sz w:val="20"/>
        </w:rPr>
        <w:instrText xml:space="preserve"> \* MERGEFORMAT </w:instrText>
      </w:r>
      <w:r w:rsidRPr="006F6BAF">
        <w:rPr>
          <w:sz w:val="20"/>
        </w:rPr>
      </w:r>
      <w:r w:rsidRPr="006F6BAF">
        <w:rPr>
          <w:sz w:val="20"/>
        </w:rPr>
        <w:fldChar w:fldCharType="separate"/>
      </w:r>
      <w:r w:rsidR="00885A39">
        <w:rPr>
          <w:sz w:val="20"/>
        </w:rPr>
        <w:t>1.2</w:t>
      </w:r>
      <w:r w:rsidRPr="006F6BAF">
        <w:rPr>
          <w:sz w:val="20"/>
        </w:rPr>
        <w:fldChar w:fldCharType="end"/>
      </w:r>
      <w:r w:rsidRPr="006F6BAF">
        <w:rPr>
          <w:sz w:val="20"/>
        </w:rPr>
        <w:t>, this same basic mechanism was extened to make and apply the cover for a thesis. There is still a need for a tool that can automate the insertion of the final thesis and metradata. While a prototype was shown earlier for this, the IT unit wants to wait for a DiVA API from the DiVA organization.</w:t>
      </w:r>
    </w:p>
    <w:p w:rsidR="00981961" w:rsidRPr="006F6BAF" w:rsidRDefault="00981961" w:rsidP="00981961">
      <w:pPr>
        <w:pStyle w:val="BodyText"/>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56ED782B" wp14:editId="6F27F9A3">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6F6BAF" w:rsidRDefault="00912FF8" w:rsidP="00912FF8">
      <w:pPr>
        <w:pStyle w:val="Caption"/>
        <w:rPr>
          <w:sz w:val="18"/>
        </w:rPr>
      </w:pPr>
      <w:bookmarkStart w:id="47" w:name="_Ref71211303"/>
      <w:bookmarkStart w:id="48" w:name="_Toc7700066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17</w:t>
      </w:r>
      <w:r w:rsidR="00D62E91" w:rsidRPr="006F6BAF">
        <w:rPr>
          <w:noProof/>
          <w:sz w:val="18"/>
        </w:rPr>
        <w:fldChar w:fldCharType="end"/>
      </w:r>
      <w:bookmarkEnd w:id="47"/>
      <w:r w:rsidR="002065E4" w:rsidRPr="006F6BAF">
        <w:rPr>
          <w:sz w:val="18"/>
        </w:rPr>
        <w:t>: Canvas course announcement</w:t>
      </w:r>
      <w:bookmarkEnd w:id="48"/>
    </w:p>
    <w:p w:rsidR="00912FF8" w:rsidRPr="006F6BAF" w:rsidRDefault="002065E4" w:rsidP="002065E4">
      <w:pPr>
        <w:pStyle w:val="BodyText"/>
        <w:rPr>
          <w:sz w:val="20"/>
        </w:rPr>
      </w:pPr>
      <w:r w:rsidRPr="006F6BAF">
        <w:rPr>
          <w:sz w:val="20"/>
        </w:rPr>
        <w:fldChar w:fldCharType="begin"/>
      </w:r>
      <w:r w:rsidRPr="006F6BAF">
        <w:rPr>
          <w:sz w:val="20"/>
        </w:rPr>
        <w:instrText xml:space="preserve"> REF _Ref71211303 \h </w:instrText>
      </w:r>
      <w:r w:rsidR="006F6BAF">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1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11615 \h </w:instrText>
      </w:r>
      <w:r w:rsidR="006F6BAF">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18</w:t>
      </w:r>
      <w:r w:rsidRPr="006F6BAF">
        <w:rPr>
          <w:sz w:val="20"/>
        </w:rPr>
        <w:fldChar w:fldCharType="end"/>
      </w:r>
      <w:r w:rsidRPr="006F6BAF">
        <w:rPr>
          <w:sz w:val="20"/>
        </w:rP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6BA0D142" wp14:editId="1388B250">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6F6BAF" w:rsidRDefault="00912FF8" w:rsidP="00912FF8">
      <w:pPr>
        <w:pStyle w:val="Caption"/>
        <w:rPr>
          <w:sz w:val="18"/>
        </w:rPr>
      </w:pPr>
      <w:bookmarkStart w:id="49" w:name="_Ref71211615"/>
      <w:bookmarkStart w:id="50" w:name="_Toc7700066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18</w:t>
      </w:r>
      <w:r w:rsidR="00D62E91" w:rsidRPr="006F6BAF">
        <w:rPr>
          <w:noProof/>
          <w:sz w:val="18"/>
        </w:rPr>
        <w:fldChar w:fldCharType="end"/>
      </w:r>
      <w:bookmarkEnd w:id="49"/>
      <w:r w:rsidR="002065E4" w:rsidRPr="006F6BAF">
        <w:rPr>
          <w:sz w:val="18"/>
        </w:rPr>
        <w:t>: A course event in the Canvas calendar (the figure is zoomed in on 15 March 2021</w:t>
      </w:r>
      <w:bookmarkEnd w:id="50"/>
    </w:p>
    <w:p w:rsidR="00912FF8" w:rsidRPr="006F6BAF" w:rsidRDefault="00912FF8" w:rsidP="00912FF8">
      <w:pPr>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drawing>
                <wp:inline distT="0" distB="0" distL="0" distR="0" wp14:anchorId="7E2D58BD" wp14:editId="2CB234E9">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6F6BAF" w:rsidRDefault="00912FF8" w:rsidP="00912FF8">
      <w:pPr>
        <w:pStyle w:val="Caption"/>
        <w:rPr>
          <w:sz w:val="18"/>
        </w:rPr>
      </w:pPr>
      <w:bookmarkStart w:id="51" w:name="_Toc7700066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19</w:t>
      </w:r>
      <w:r w:rsidR="00D62E91" w:rsidRPr="006F6BAF">
        <w:rPr>
          <w:noProof/>
          <w:sz w:val="18"/>
        </w:rPr>
        <w:fldChar w:fldCharType="end"/>
      </w:r>
      <w:r w:rsidR="00BF5D59" w:rsidRPr="006F6BAF">
        <w:rPr>
          <w:sz w:val="18"/>
        </w:rPr>
        <w:t>: Zoomed view of the opened Canvas calendar event</w:t>
      </w:r>
      <w:bookmarkEnd w:id="51"/>
    </w:p>
    <w:p w:rsidR="00BF5D59" w:rsidRPr="006F6BAF" w:rsidRDefault="00BF5D59" w:rsidP="002065E4">
      <w:pPr>
        <w:pStyle w:val="BodyText"/>
        <w:rPr>
          <w:sz w:val="20"/>
        </w:rPr>
      </w:pPr>
      <w:r w:rsidRPr="006F6BAF">
        <w:rPr>
          <w:sz w:val="20"/>
        </w:rPr>
        <w:br w:type="page"/>
      </w:r>
    </w:p>
    <w:p w:rsidR="002065E4" w:rsidRPr="006F6BAF" w:rsidRDefault="002065E4" w:rsidP="002065E4">
      <w:pPr>
        <w:pStyle w:val="BodyText"/>
        <w:rPr>
          <w:sz w:val="20"/>
        </w:rPr>
      </w:pPr>
      <w:r w:rsidRPr="006F6BAF">
        <w:rPr>
          <w:sz w:val="20"/>
        </w:rPr>
        <w:lastRenderedPageBreak/>
        <w:t>I also edited the event.json to create</w:t>
      </w:r>
      <w:r w:rsidR="00D4235D" w:rsidRPr="006F6BAF">
        <w:rPr>
          <w:sz w:val="20"/>
        </w:rPr>
        <w:t xml:space="preserve"> an event on the following date</w:t>
      </w:r>
      <w:r w:rsidR="00426F45" w:rsidRPr="006F6BAF">
        <w:rPr>
          <w:sz w:val="20"/>
        </w:rPr>
        <w:t>. T</w:t>
      </w:r>
      <w:r w:rsidRPr="006F6BAF">
        <w:rPr>
          <w:sz w:val="20"/>
        </w:rPr>
        <w:t>he result is two Calendar events as shown in KTH’s Cortina calendar (in this case</w:t>
      </w:r>
      <w:r w:rsidR="00426F45" w:rsidRPr="006F6BAF">
        <w:rPr>
          <w:sz w:val="20"/>
        </w:rPr>
        <w:t>,</w:t>
      </w:r>
      <w:r w:rsidRPr="006F6BAF">
        <w:rPr>
          <w:sz w:val="20"/>
        </w:rPr>
        <w:t xml:space="preserve"> it is in the development version of the Polopoly web – as this is the only place where I can use the as of yet unreleased Cortina API which is being developed by KTH’s IT unit.</w:t>
      </w:r>
      <w:r w:rsidR="00BF5D59" w:rsidRPr="006F6BAF">
        <w:rPr>
          <w:sz w:val="20"/>
        </w:rPr>
        <w:t xml:space="preserve"> </w:t>
      </w:r>
      <w:r w:rsidR="00BF5D59" w:rsidRPr="006F6BAF">
        <w:rPr>
          <w:sz w:val="20"/>
        </w:rPr>
        <w:fldChar w:fldCharType="begin"/>
      </w:r>
      <w:r w:rsidR="00BF5D59" w:rsidRPr="006F6BAF">
        <w:rPr>
          <w:sz w:val="20"/>
        </w:rPr>
        <w:instrText xml:space="preserve"> REF _Ref71211995 \h </w:instrText>
      </w:r>
      <w:r w:rsidR="006F6BAF">
        <w:rPr>
          <w:sz w:val="20"/>
        </w:rPr>
        <w:instrText xml:space="preserve"> \* MERGEFORMAT </w:instrText>
      </w:r>
      <w:r w:rsidR="00BF5D59" w:rsidRPr="006F6BAF">
        <w:rPr>
          <w:sz w:val="20"/>
        </w:rPr>
      </w:r>
      <w:r w:rsidR="00BF5D59" w:rsidRPr="006F6BAF">
        <w:rPr>
          <w:sz w:val="20"/>
        </w:rPr>
        <w:fldChar w:fldCharType="separate"/>
      </w:r>
      <w:r w:rsidR="00885A39" w:rsidRPr="00885A39">
        <w:rPr>
          <w:sz w:val="20"/>
        </w:rPr>
        <w:t xml:space="preserve">Figure </w:t>
      </w:r>
      <w:r w:rsidR="00885A39" w:rsidRPr="00885A39">
        <w:rPr>
          <w:noProof/>
          <w:sz w:val="20"/>
        </w:rPr>
        <w:t>21</w:t>
      </w:r>
      <w:r w:rsidR="00BF5D59" w:rsidRPr="006F6BAF">
        <w:rPr>
          <w:sz w:val="20"/>
        </w:rPr>
        <w:fldChar w:fldCharType="end"/>
      </w:r>
      <w:r w:rsidR="00BF5D59" w:rsidRPr="006F6BAF">
        <w:rPr>
          <w:sz w:val="20"/>
        </w:rPr>
        <w:t xml:space="preserve"> and </w:t>
      </w:r>
      <w:r w:rsidR="00BF5D59" w:rsidRPr="006F6BAF">
        <w:rPr>
          <w:sz w:val="20"/>
        </w:rPr>
        <w:fldChar w:fldCharType="begin"/>
      </w:r>
      <w:r w:rsidR="00BF5D59" w:rsidRPr="006F6BAF">
        <w:rPr>
          <w:sz w:val="20"/>
        </w:rPr>
        <w:instrText xml:space="preserve"> REF _Ref71211997 \h </w:instrText>
      </w:r>
      <w:r w:rsidR="006F6BAF">
        <w:rPr>
          <w:sz w:val="20"/>
        </w:rPr>
        <w:instrText xml:space="preserve"> \* MERGEFORMAT </w:instrText>
      </w:r>
      <w:r w:rsidR="00BF5D59" w:rsidRPr="006F6BAF">
        <w:rPr>
          <w:sz w:val="20"/>
        </w:rPr>
      </w:r>
      <w:r w:rsidR="00BF5D59" w:rsidRPr="006F6BAF">
        <w:rPr>
          <w:sz w:val="20"/>
        </w:rPr>
        <w:fldChar w:fldCharType="separate"/>
      </w:r>
      <w:r w:rsidR="00885A39" w:rsidRPr="00885A39">
        <w:rPr>
          <w:sz w:val="20"/>
        </w:rPr>
        <w:t xml:space="preserve">Figure </w:t>
      </w:r>
      <w:r w:rsidR="00885A39" w:rsidRPr="00885A39">
        <w:rPr>
          <w:noProof/>
          <w:sz w:val="20"/>
        </w:rPr>
        <w:t>22</w:t>
      </w:r>
      <w:r w:rsidR="00BF5D59" w:rsidRPr="006F6BAF">
        <w:rPr>
          <w:sz w:val="20"/>
        </w:rPr>
        <w:fldChar w:fldCharType="end"/>
      </w:r>
      <w:r w:rsidR="00BF5D59" w:rsidRPr="006F6BAF">
        <w:rPr>
          <w:sz w:val="20"/>
        </w:rPr>
        <w:t xml:space="preserve"> show the English and Swedish version</w:t>
      </w:r>
      <w:r w:rsidR="00426F45" w:rsidRPr="006F6BAF">
        <w:rPr>
          <w:sz w:val="20"/>
        </w:rPr>
        <w:t>s</w:t>
      </w:r>
      <w:r w:rsidR="00BF5D59" w:rsidRPr="006F6BAF">
        <w:rPr>
          <w:sz w:val="20"/>
        </w:rPr>
        <w:t xml:space="preserve"> of the event in the calendar.</w:t>
      </w:r>
      <w:r w:rsidR="00426F45" w:rsidRPr="006F6BAF">
        <w:rPr>
          <w:sz w:val="20"/>
        </w:rPr>
        <w:t>s</w:t>
      </w: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2065E4" w:rsidP="00CC5AC7">
            <w:pPr>
              <w:keepNext/>
              <w:rPr>
                <w:sz w:val="20"/>
              </w:rPr>
            </w:pPr>
            <w:r w:rsidRPr="006F6BAF">
              <w:rPr>
                <w:noProof/>
                <w:sz w:val="20"/>
              </w:rPr>
              <w:drawing>
                <wp:inline distT="0" distB="0" distL="0" distR="0" wp14:anchorId="4BA49800" wp14:editId="04680B2D">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6F6BAF" w:rsidRDefault="002065E4" w:rsidP="002065E4">
      <w:pPr>
        <w:pStyle w:val="Caption"/>
        <w:rPr>
          <w:sz w:val="18"/>
        </w:rPr>
      </w:pPr>
      <w:bookmarkStart w:id="52" w:name="_Toc7700066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20</w:t>
      </w:r>
      <w:r w:rsidR="00D62E91" w:rsidRPr="006F6BAF">
        <w:rPr>
          <w:noProof/>
          <w:sz w:val="18"/>
        </w:rPr>
        <w:fldChar w:fldCharType="end"/>
      </w:r>
      <w:r w:rsidRPr="006F6BAF">
        <w:rPr>
          <w:sz w:val="18"/>
        </w:rPr>
        <w:t>: KTH’s Cortina calendar showing two degree project events</w:t>
      </w:r>
      <w:bookmarkEnd w:id="52"/>
    </w:p>
    <w:p w:rsidR="002065E4" w:rsidRPr="006F6BAF" w:rsidRDefault="002065E4" w:rsidP="002065E4">
      <w:pPr>
        <w:rPr>
          <w:sz w:val="20"/>
        </w:rPr>
      </w:pPr>
    </w:p>
    <w:p w:rsidR="002065E4" w:rsidRPr="006F6BAF" w:rsidRDefault="002065E4" w:rsidP="002065E4">
      <w:pPr>
        <w:rPr>
          <w:sz w:val="20"/>
        </w:rPr>
      </w:pP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BF5D59" w:rsidP="00CC5AC7">
            <w:pPr>
              <w:keepNext/>
              <w:rPr>
                <w:sz w:val="20"/>
              </w:rPr>
            </w:pPr>
            <w:r w:rsidRPr="006F6BAF">
              <w:rPr>
                <w:noProof/>
                <w:sz w:val="20"/>
              </w:rPr>
              <w:drawing>
                <wp:anchor distT="0" distB="0" distL="114300" distR="114300" simplePos="0" relativeHeight="251657216" behindDoc="0" locked="0" layoutInCell="1" allowOverlap="1" wp14:anchorId="2681624A" wp14:editId="4CA4796A">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6F6BAF" w:rsidRDefault="002065E4" w:rsidP="002065E4">
      <w:pPr>
        <w:pStyle w:val="Caption"/>
        <w:rPr>
          <w:sz w:val="18"/>
        </w:rPr>
      </w:pPr>
      <w:bookmarkStart w:id="53" w:name="_Ref71211995"/>
      <w:bookmarkStart w:id="54" w:name="_Toc7700066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21</w:t>
      </w:r>
      <w:r w:rsidR="00D62E91" w:rsidRPr="006F6BAF">
        <w:rPr>
          <w:noProof/>
          <w:sz w:val="18"/>
        </w:rPr>
        <w:fldChar w:fldCharType="end"/>
      </w:r>
      <w:bookmarkEnd w:id="53"/>
      <w:r w:rsidR="00BF5D59" w:rsidRPr="006F6BAF">
        <w:rPr>
          <w:sz w:val="18"/>
        </w:rPr>
        <w:t>: English version of the calendar</w:t>
      </w:r>
      <w:bookmarkEnd w:id="54"/>
    </w:p>
    <w:p w:rsidR="00BF5D59" w:rsidRPr="006F6BAF" w:rsidRDefault="00BF5D59" w:rsidP="00BF5D59">
      <w:pPr>
        <w:rPr>
          <w:sz w:val="20"/>
        </w:rPr>
      </w:pPr>
    </w:p>
    <w:tbl>
      <w:tblPr>
        <w:tblStyle w:val="TableGrid"/>
        <w:tblW w:w="0" w:type="auto"/>
        <w:tblLook w:val="04A0" w:firstRow="1" w:lastRow="0" w:firstColumn="1" w:lastColumn="0" w:noHBand="0" w:noVBand="1"/>
      </w:tblPr>
      <w:tblGrid>
        <w:gridCol w:w="9289"/>
      </w:tblGrid>
      <w:tr w:rsidR="00BF5D59" w:rsidRPr="006F6BAF" w:rsidTr="00CC5AC7">
        <w:tc>
          <w:tcPr>
            <w:tcW w:w="9289" w:type="dxa"/>
          </w:tcPr>
          <w:p w:rsidR="00BF5D59" w:rsidRPr="006F6BAF" w:rsidRDefault="00BF5D59" w:rsidP="00CC5AC7">
            <w:pPr>
              <w:keepNext/>
              <w:rPr>
                <w:noProof/>
                <w:sz w:val="20"/>
              </w:rPr>
            </w:pPr>
          </w:p>
          <w:p w:rsidR="00BF5D59" w:rsidRPr="006F6BAF" w:rsidRDefault="00BF5D59" w:rsidP="00CC5AC7">
            <w:pPr>
              <w:keepNext/>
              <w:rPr>
                <w:sz w:val="20"/>
              </w:rPr>
            </w:pPr>
            <w:r w:rsidRPr="006F6BAF">
              <w:rPr>
                <w:noProof/>
                <w:sz w:val="20"/>
              </w:rPr>
              <w:drawing>
                <wp:anchor distT="0" distB="0" distL="114300" distR="114300" simplePos="0" relativeHeight="251658240" behindDoc="0" locked="0" layoutInCell="1" allowOverlap="1" wp14:anchorId="5CD2AAC0" wp14:editId="18ED8063">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6F6BAF" w:rsidRDefault="00BF5D59" w:rsidP="00BF5D59">
      <w:pPr>
        <w:pStyle w:val="Caption"/>
        <w:rPr>
          <w:sz w:val="18"/>
        </w:rPr>
      </w:pPr>
      <w:bookmarkStart w:id="55" w:name="_Ref71211997"/>
      <w:bookmarkStart w:id="56" w:name="_Toc7700066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22</w:t>
      </w:r>
      <w:r w:rsidR="00D62E91" w:rsidRPr="006F6BAF">
        <w:rPr>
          <w:noProof/>
          <w:sz w:val="18"/>
        </w:rPr>
        <w:fldChar w:fldCharType="end"/>
      </w:r>
      <w:bookmarkEnd w:id="55"/>
      <w:r w:rsidRPr="006F6BAF">
        <w:rPr>
          <w:sz w:val="18"/>
        </w:rPr>
        <w:t>: Swedish version of the calendar event</w:t>
      </w:r>
      <w:bookmarkEnd w:id="56"/>
    </w:p>
    <w:p w:rsidR="00F26B55" w:rsidRPr="006F6BAF" w:rsidRDefault="00F26B55" w:rsidP="00F26B55">
      <w:pPr>
        <w:pStyle w:val="BodyText"/>
        <w:rPr>
          <w:sz w:val="20"/>
        </w:rPr>
      </w:pPr>
      <w:r w:rsidRPr="006F6BAF">
        <w:rPr>
          <w:sz w:val="20"/>
        </w:rPr>
        <w:fldChar w:fldCharType="begin"/>
      </w:r>
      <w:r w:rsidRPr="006F6BAF">
        <w:rPr>
          <w:sz w:val="20"/>
        </w:rPr>
        <w:instrText xml:space="preserve"> REF _Ref71212864 \h </w:instrText>
      </w:r>
      <w:r w:rsidR="006F6BAF">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23</w:t>
      </w:r>
      <w:r w:rsidRPr="006F6BAF">
        <w:rPr>
          <w:sz w:val="20"/>
        </w:rPr>
        <w:fldChar w:fldCharType="end"/>
      </w:r>
      <w:r w:rsidRPr="006F6BAF">
        <w:rPr>
          <w:sz w:val="20"/>
        </w:rPr>
        <w:t xml:space="preserve"> shows the response from doing a POST to the KTH Cortina API. Note that this is a prototype and as of the date of my experiments did not yet support having an examiner in a calendar event (hence I had to save and remove this element of the dict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RPr="006F6BAF" w:rsidTr="00F26B55">
        <w:tc>
          <w:tcPr>
            <w:tcW w:w="9289" w:type="dxa"/>
          </w:tcPr>
          <w:p w:rsidR="00F26B55" w:rsidRPr="006F6BAF" w:rsidRDefault="00F26B55" w:rsidP="00F26B55">
            <w:pPr>
              <w:pStyle w:val="Computerexample"/>
              <w:rPr>
                <w:sz w:val="14"/>
              </w:rPr>
            </w:pPr>
            <w:r w:rsidRPr="006F6BAF">
              <w:rPr>
                <w:sz w:val="14"/>
              </w:rPr>
              <w:lastRenderedPageBreak/>
              <w:t>{</w:t>
            </w:r>
          </w:p>
          <w:p w:rsidR="00F26B55" w:rsidRPr="006F6BAF" w:rsidRDefault="00F26B55" w:rsidP="00F26B55">
            <w:pPr>
              <w:pStyle w:val="Computerexample"/>
              <w:rPr>
                <w:sz w:val="14"/>
              </w:rPr>
            </w:pPr>
            <w:r w:rsidRPr="006F6BAF">
              <w:rPr>
                <w:sz w:val="14"/>
              </w:rPr>
              <w:t xml:space="preserve">  "advisor": "A. Busy Supervisor &amp; Another Busy Supervisor",</w:t>
            </w:r>
          </w:p>
          <w:p w:rsidR="00F26B55" w:rsidRPr="006F6BAF" w:rsidRDefault="00F26B55" w:rsidP="00F26B55">
            <w:pPr>
              <w:pStyle w:val="Computerexample"/>
              <w:rPr>
                <w:sz w:val="14"/>
              </w:rPr>
            </w:pPr>
            <w:r w:rsidRPr="006F6BAF">
              <w:rPr>
                <w:sz w:val="14"/>
              </w:rPr>
              <w:t xml:space="preserve">  "contentId": "1.1010375",</w:t>
            </w:r>
          </w:p>
          <w:p w:rsidR="00F26B55" w:rsidRPr="006F6BAF" w:rsidRDefault="00F26B55" w:rsidP="00F26B55">
            <w:pPr>
              <w:pStyle w:val="Computerexample"/>
              <w:rPr>
                <w:sz w:val="14"/>
              </w:rPr>
            </w:pPr>
            <w:r w:rsidRPr="006F6BAF">
              <w:rPr>
                <w:sz w:val="14"/>
              </w:rPr>
              <w:t xml:space="preserve">  "contentName": {</w:t>
            </w:r>
          </w:p>
          <w:p w:rsidR="00F26B55" w:rsidRPr="006F6BAF" w:rsidRDefault="00F26B55" w:rsidP="00F26B55">
            <w:pPr>
              <w:pStyle w:val="Computerexample"/>
              <w:rPr>
                <w:sz w:val="14"/>
              </w:rPr>
            </w:pPr>
            <w:r w:rsidRPr="006F6BAF">
              <w:rPr>
                <w:sz w:val="14"/>
              </w:rPr>
              <w:t xml:space="preserve">    "en_GB": "This is the title in the language of the thesis: An subtitle in the language of the thesis",</w:t>
            </w:r>
          </w:p>
          <w:p w:rsidR="00F26B55" w:rsidRPr="006F6BAF" w:rsidRDefault="00F26B55" w:rsidP="00F26B55">
            <w:pPr>
              <w:pStyle w:val="Computerexample"/>
              <w:rPr>
                <w:sz w:val="14"/>
              </w:rPr>
            </w:pPr>
            <w:r w:rsidRPr="006F6BAF">
              <w:rPr>
                <w:sz w:val="14"/>
              </w:rPr>
              <w:t xml:space="preserve">    "sv_SE": "Detta är den svenska översättningen av titeln: Detta är den svenska översättningen av undertitel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dates_endtime": "2021-03-16T13:00:00.000Z",</w:t>
            </w:r>
          </w:p>
          <w:p w:rsidR="00F26B55" w:rsidRPr="006F6BAF" w:rsidRDefault="00F26B55" w:rsidP="00F26B55">
            <w:pPr>
              <w:pStyle w:val="Computerexample"/>
              <w:rPr>
                <w:sz w:val="14"/>
              </w:rPr>
            </w:pPr>
            <w:r w:rsidRPr="006F6BAF">
              <w:rPr>
                <w:sz w:val="14"/>
              </w:rPr>
              <w:t xml:space="preserve">  "dates_starttime": "2021-03-16T12:00:00.000Z",</w:t>
            </w:r>
          </w:p>
          <w:p w:rsidR="00F26B55" w:rsidRPr="006F6BAF" w:rsidRDefault="00F26B55" w:rsidP="00F26B55">
            <w:pPr>
              <w:pStyle w:val="Computerexample"/>
              <w:rPr>
                <w:sz w:val="14"/>
              </w:rPr>
            </w:pPr>
            <w:r w:rsidRPr="006F6BAF">
              <w:rPr>
                <w:sz w:val="14"/>
              </w:rPr>
              <w:t xml:space="preserve">  "lead": {</w:t>
            </w:r>
          </w:p>
          <w:p w:rsidR="00F26B55" w:rsidRPr="006F6BAF" w:rsidRDefault="00F26B55" w:rsidP="00F26B55">
            <w:pPr>
              <w:pStyle w:val="Computerexample"/>
              <w:rPr>
                <w:sz w:val="14"/>
              </w:rPr>
            </w:pPr>
            <w:r w:rsidRPr="006F6BAF">
              <w:rPr>
                <w:sz w:val="14"/>
              </w:rPr>
              <w:t xml:space="preserve">    "en_GB": "Bachelor's thesis presentation",</w:t>
            </w:r>
          </w:p>
          <w:p w:rsidR="00F26B55" w:rsidRPr="006F6BAF" w:rsidRDefault="00F26B55" w:rsidP="00F26B55">
            <w:pPr>
              <w:pStyle w:val="Computerexample"/>
              <w:rPr>
                <w:sz w:val="14"/>
              </w:rPr>
            </w:pPr>
            <w:r w:rsidRPr="006F6BAF">
              <w:rPr>
                <w:sz w:val="14"/>
              </w:rPr>
              <w:t xml:space="preserve">    "sv_SE": "Kandidate Examensarbete presentatio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lecturer": "Fake A. Student &amp; Fake B. Student",</w:t>
            </w:r>
          </w:p>
          <w:p w:rsidR="00F26B55" w:rsidRPr="006F6BAF" w:rsidRDefault="00F26B55" w:rsidP="00F26B55">
            <w:pPr>
              <w:pStyle w:val="Computerexample"/>
              <w:rPr>
                <w:sz w:val="14"/>
              </w:rPr>
            </w:pPr>
            <w:r w:rsidRPr="006F6BAF">
              <w:rPr>
                <w:sz w:val="14"/>
              </w:rPr>
              <w:t xml:space="preserve">  "location": "via Zoom",</w:t>
            </w:r>
          </w:p>
          <w:p w:rsidR="00F26B55" w:rsidRPr="006F6BAF" w:rsidRDefault="00F26B55" w:rsidP="00F26B55">
            <w:pPr>
              <w:pStyle w:val="Computerexample"/>
              <w:rPr>
                <w:sz w:val="14"/>
              </w:rPr>
            </w:pPr>
            <w:r w:rsidRPr="006F6BAF">
              <w:rPr>
                <w:sz w:val="14"/>
              </w:rPr>
              <w:t xml:space="preserve">  "opponent": "A. B. Normal &amp; A. X. E. Normalè",</w:t>
            </w:r>
          </w:p>
          <w:p w:rsidR="00F26B55" w:rsidRPr="006F6BAF" w:rsidRDefault="00F26B55" w:rsidP="00F26B55">
            <w:pPr>
              <w:pStyle w:val="Computerexample"/>
              <w:rPr>
                <w:sz w:val="14"/>
              </w:rPr>
            </w:pPr>
            <w:r w:rsidRPr="006F6BAF">
              <w:rPr>
                <w:sz w:val="14"/>
              </w:rPr>
              <w:t xml:space="preserve">  "organisation": {</w:t>
            </w:r>
          </w:p>
          <w:p w:rsidR="00F26B55" w:rsidRPr="006F6BAF" w:rsidRDefault="00F26B55" w:rsidP="00F26B55">
            <w:pPr>
              <w:pStyle w:val="Computerexample"/>
              <w:rPr>
                <w:sz w:val="14"/>
              </w:rPr>
            </w:pPr>
            <w:r w:rsidRPr="006F6BAF">
              <w:rPr>
                <w:sz w:val="14"/>
              </w:rPr>
              <w:t xml:space="preserve">    "school": "EECS",</w:t>
            </w:r>
          </w:p>
          <w:p w:rsidR="00F26B55" w:rsidRPr="006F6BAF" w:rsidRDefault="00F26B55" w:rsidP="00F26B55">
            <w:pPr>
              <w:pStyle w:val="Computerexample"/>
              <w:rPr>
                <w:sz w:val="14"/>
              </w:rPr>
            </w:pPr>
            <w:r w:rsidRPr="006F6BAF">
              <w:rPr>
                <w:sz w:val="14"/>
              </w:rPr>
              <w:t xml:space="preserve">    "department": "Datavetenskap"</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respondent": "",</w:t>
            </w:r>
          </w:p>
          <w:p w:rsidR="00F26B55" w:rsidRPr="006F6BAF" w:rsidRDefault="00F26B55" w:rsidP="00F26B55">
            <w:pPr>
              <w:pStyle w:val="Computerexample"/>
              <w:rPr>
                <w:sz w:val="14"/>
              </w:rPr>
            </w:pPr>
            <w:r w:rsidRPr="006F6BAF">
              <w:rPr>
                <w:sz w:val="14"/>
              </w:rPr>
              <w:t xml:space="preserve">  "respondentDepartment": "",</w:t>
            </w:r>
          </w:p>
          <w:p w:rsidR="00F26B55" w:rsidRPr="006F6BAF" w:rsidRDefault="00F26B55" w:rsidP="00F26B55">
            <w:pPr>
              <w:pStyle w:val="Computerexample"/>
              <w:rPr>
                <w:sz w:val="14"/>
              </w:rPr>
            </w:pPr>
            <w:r w:rsidRPr="006F6BAF">
              <w:rPr>
                <w:sz w:val="14"/>
              </w:rPr>
              <w:t xml:space="preserve">  "subjectarea": {</w:t>
            </w:r>
          </w:p>
          <w:p w:rsidR="00F26B55" w:rsidRPr="006F6BAF" w:rsidRDefault="00F26B55" w:rsidP="00F26B55">
            <w:pPr>
              <w:pStyle w:val="Computerexample"/>
              <w:rPr>
                <w:sz w:val="14"/>
              </w:rPr>
            </w:pPr>
            <w:r w:rsidRPr="006F6BAF">
              <w:rPr>
                <w:sz w:val="14"/>
              </w:rPr>
              <w:t xml:space="preserve">    "en_GB": "Canvas Learning Management System, Docker containers, performance tuning ",</w:t>
            </w:r>
          </w:p>
          <w:p w:rsidR="00F26B55" w:rsidRPr="006F6BAF" w:rsidRDefault="00F26B55" w:rsidP="00F26B55">
            <w:pPr>
              <w:pStyle w:val="Computerexample"/>
              <w:rPr>
                <w:sz w:val="14"/>
              </w:rPr>
            </w:pPr>
            <w:r w:rsidRPr="006F6BAF">
              <w:rPr>
                <w:sz w:val="14"/>
              </w:rPr>
              <w:t xml:space="preserve">    "sv_SE": "Canvas Lärplattform,Dockerbehållare, prestandajustering "</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seminartype": "thesis",</w:t>
            </w:r>
          </w:p>
          <w:p w:rsidR="00F26B55" w:rsidRPr="006F6BAF" w:rsidRDefault="00F26B55" w:rsidP="00F26B55">
            <w:pPr>
              <w:pStyle w:val="Computerexample"/>
              <w:rPr>
                <w:sz w:val="14"/>
              </w:rPr>
            </w:pPr>
            <w:r w:rsidRPr="006F6BAF">
              <w:rPr>
                <w:sz w:val="14"/>
              </w:rPr>
              <w:t xml:space="preserve">  "paragraphs_text": {</w:t>
            </w:r>
          </w:p>
          <w:p w:rsidR="00F26B55" w:rsidRPr="006F6BAF" w:rsidRDefault="00F26B55" w:rsidP="00F26B55">
            <w:pPr>
              <w:pStyle w:val="Computerexample"/>
              <w:rPr>
                <w:sz w:val="14"/>
              </w:rPr>
            </w:pPr>
            <w:r w:rsidRPr="006F6BAF">
              <w:rPr>
                <w:sz w:val="14"/>
              </w:rPr>
              <w:t xml:space="preserve">    "en_GB": "&lt;p&gt;All theses at KTH are required to have an abstract in both &lt;i&gt;English&lt;/i&gt; and &lt;i&gt;Swedish&lt;/i&gt;.&lt;/p&gt; \n&lt;p&gt;Exchange students many want to include one or more abstracts in the language(s) used in their home institutions to avoid the need to write another thesis when returning to their home institution</w:t>
            </w:r>
            <w:proofErr w:type="gramStart"/>
            <w:r w:rsidRPr="006F6BAF">
              <w:rPr>
                <w:sz w:val="14"/>
              </w:rPr>
              <w:t>.&lt;</w:t>
            </w:r>
            <w:proofErr w:type="gramEnd"/>
            <w:r w:rsidRPr="006F6BAF">
              <w:rPr>
                <w:sz w:val="14"/>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 \n&lt;p&gt;A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Masters thesis project? (i.e., why is the problem both significant and of a suitable degree of difficulty for a ’Masters thesis project? Why has no one else solved it yet?) &lt;/li&gt; \n &lt;li&gt; How did you solve the problem? What was your method/insight? &lt;/li&gt; \n &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lt;/li&gt; \n&lt;/ul&gt;\n",</w:t>
            </w:r>
          </w:p>
          <w:p w:rsidR="00F26B55" w:rsidRPr="006F6BAF" w:rsidRDefault="00F26B55" w:rsidP="00F26B55">
            <w:pPr>
              <w:pStyle w:val="Computerexample"/>
              <w:rPr>
                <w:sz w:val="14"/>
              </w:rPr>
            </w:pPr>
            <w:r w:rsidRPr="006F6BAF">
              <w:rPr>
                <w:sz w:val="14"/>
              </w:rPr>
              <w:t xml:space="preserve">    "sv_SE": "&lt;p&gt;Alla avhandlingar vid KTH måste ha ett abstrakt på både engelska och svenska</w:t>
            </w:r>
            <w:proofErr w:type="gramStart"/>
            <w:r w:rsidRPr="006F6BAF">
              <w:rPr>
                <w:sz w:val="14"/>
              </w:rPr>
              <w:t>.&lt;</w:t>
            </w:r>
            <w:proofErr w:type="gramEnd"/>
            <w:r w:rsidRPr="006F6BAF">
              <w:rPr>
                <w:sz w:val="14"/>
              </w:rPr>
              <w:t>/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sammnfattning or Swedish abstract and English summary need not be literal translations of each other.&lt;/p&gt; \n&lt;p&gt;The abstract in the language used for the thesis should be the first abstract, while the Summary/Sammanfattning in the other language can follow.&lt;/p&gt;\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uri": "https://www.kth.se"</w:t>
            </w:r>
          </w:p>
          <w:p w:rsidR="00F26B55" w:rsidRPr="006F6BAF" w:rsidRDefault="00F26B55" w:rsidP="00F26B55">
            <w:pPr>
              <w:pStyle w:val="Computerexample"/>
              <w:rPr>
                <w:sz w:val="20"/>
              </w:rPr>
            </w:pPr>
            <w:r w:rsidRPr="006F6BAF">
              <w:rPr>
                <w:sz w:val="14"/>
              </w:rPr>
              <w:t>}</w:t>
            </w:r>
          </w:p>
        </w:tc>
      </w:tr>
    </w:tbl>
    <w:p w:rsidR="00F26B55" w:rsidRPr="006F6BAF" w:rsidRDefault="00F26B55" w:rsidP="00F26B55">
      <w:pPr>
        <w:pStyle w:val="Caption"/>
        <w:rPr>
          <w:sz w:val="18"/>
        </w:rPr>
      </w:pPr>
      <w:bookmarkStart w:id="57" w:name="_Ref71212864"/>
      <w:bookmarkStart w:id="58" w:name="_Toc7700067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23</w:t>
      </w:r>
      <w:r w:rsidR="00D62E91" w:rsidRPr="006F6BAF">
        <w:rPr>
          <w:noProof/>
          <w:sz w:val="18"/>
        </w:rPr>
        <w:fldChar w:fldCharType="end"/>
      </w:r>
      <w:bookmarkEnd w:id="57"/>
      <w:r w:rsidRPr="006F6BAF">
        <w:rPr>
          <w:sz w:val="18"/>
        </w:rPr>
        <w:t>: Response from the KTH Cortina API</w:t>
      </w:r>
      <w:bookmarkEnd w:id="58"/>
    </w:p>
    <w:p w:rsidR="00F26B55" w:rsidRPr="006F6BAF" w:rsidRDefault="00F26B55" w:rsidP="001628CD">
      <w:pPr>
        <w:pStyle w:val="BodyText"/>
        <w:rPr>
          <w:sz w:val="20"/>
        </w:rPr>
      </w:pPr>
      <w:r w:rsidRPr="006F6BAF">
        <w:rPr>
          <w:sz w:val="20"/>
        </w:rPr>
        <w:br w:type="page"/>
      </w:r>
    </w:p>
    <w:p w:rsidR="00D5708A" w:rsidRPr="006F6BAF" w:rsidRDefault="00D5708A" w:rsidP="006F3F46">
      <w:pPr>
        <w:pStyle w:val="Heading1"/>
        <w:rPr>
          <w:sz w:val="24"/>
        </w:rPr>
      </w:pPr>
      <w:bookmarkStart w:id="59" w:name="_Toc77000616"/>
      <w:r w:rsidRPr="006F6BAF">
        <w:rPr>
          <w:sz w:val="24"/>
        </w:rPr>
        <w:lastRenderedPageBreak/>
        <w:t>Actual example</w:t>
      </w:r>
      <w:bookmarkEnd w:id="59"/>
    </w:p>
    <w:p w:rsidR="00D5708A" w:rsidRPr="006F6BAF" w:rsidRDefault="00D5708A" w:rsidP="005649F4">
      <w:pPr>
        <w:pStyle w:val="BodyText"/>
        <w:rPr>
          <w:sz w:val="20"/>
        </w:rPr>
      </w:pPr>
      <w:proofErr w:type="gramStart"/>
      <w:r w:rsidRPr="006F6BAF">
        <w:rPr>
          <w:sz w:val="20"/>
        </w:rPr>
        <w:t>This example appear</w:t>
      </w:r>
      <w:proofErr w:type="gramEnd"/>
      <w:r w:rsidRPr="006F6BAF">
        <w:rPr>
          <w:sz w:val="20"/>
        </w:rPr>
        <w:t xml:space="preserve"> with the student’s permission. </w:t>
      </w:r>
      <w:r w:rsidRPr="006F6BAF">
        <w:rPr>
          <w:sz w:val="20"/>
        </w:rPr>
        <w:fldChar w:fldCharType="begin"/>
      </w:r>
      <w:r w:rsidRPr="006F6BAF">
        <w:rPr>
          <w:sz w:val="20"/>
        </w:rPr>
        <w:instrText xml:space="preserve"> REF _Ref74831233 \h </w:instrText>
      </w:r>
      <w:r w:rsidR="005649F4" w:rsidRPr="006F6BAF">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24</w:t>
      </w:r>
      <w:r w:rsidRPr="006F6BAF">
        <w:rPr>
          <w:sz w:val="20"/>
        </w:rPr>
        <w:fldChar w:fldCharType="end"/>
      </w:r>
      <w:r w:rsidRPr="006F6BAF">
        <w:rPr>
          <w:sz w:val="20"/>
        </w:rPr>
        <w:t>shows the announcement for a 2</w:t>
      </w:r>
      <w:r w:rsidRPr="006F6BAF">
        <w:rPr>
          <w:sz w:val="20"/>
          <w:vertAlign w:val="superscript"/>
        </w:rPr>
        <w:t>nd</w:t>
      </w:r>
      <w:r w:rsidRPr="006F6BAF">
        <w:rPr>
          <w:sz w:val="20"/>
        </w:rPr>
        <w:t xml:space="preserve"> cycle thesis presentation in a Canvas course while </w:t>
      </w:r>
      <w:r w:rsidRPr="006F6BAF">
        <w:rPr>
          <w:sz w:val="20"/>
        </w:rPr>
        <w:fldChar w:fldCharType="begin"/>
      </w:r>
      <w:r w:rsidRPr="006F6BAF">
        <w:rPr>
          <w:sz w:val="20"/>
        </w:rPr>
        <w:instrText xml:space="preserve"> REF _Ref74831236 \h </w:instrText>
      </w:r>
      <w:r w:rsidR="005649F4" w:rsidRPr="006F6BAF">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25</w:t>
      </w:r>
      <w:r w:rsidRPr="006F6BAF">
        <w:rPr>
          <w:sz w:val="20"/>
        </w:rPr>
        <w:fldChar w:fldCharType="end"/>
      </w:r>
      <w:r w:rsidRPr="006F6BAF">
        <w:rPr>
          <w:sz w:val="20"/>
        </w:rPr>
        <w:t xml:space="preserve"> shows the bottom part of the announcement.</w:t>
      </w:r>
      <w:r w:rsidR="000676CC" w:rsidRPr="006F6BAF">
        <w:rPr>
          <w:sz w:val="20"/>
        </w:rPr>
        <w:t xml:space="preserve"> </w:t>
      </w:r>
      <w:r w:rsidR="000676CC" w:rsidRPr="006F6BAF">
        <w:rPr>
          <w:sz w:val="20"/>
        </w:rPr>
        <w:fldChar w:fldCharType="begin"/>
      </w:r>
      <w:r w:rsidR="000676CC" w:rsidRPr="006F6BAF">
        <w:rPr>
          <w:sz w:val="20"/>
        </w:rPr>
        <w:instrText xml:space="preserve"> REF _Ref74831929 \h </w:instrText>
      </w:r>
      <w:r w:rsidR="005649F4" w:rsidRPr="006F6BAF">
        <w:rPr>
          <w:sz w:val="20"/>
        </w:rPr>
        <w:instrText xml:space="preserve"> \* MERGEFORMAT </w:instrText>
      </w:r>
      <w:r w:rsidR="000676CC" w:rsidRPr="006F6BAF">
        <w:rPr>
          <w:sz w:val="20"/>
        </w:rPr>
      </w:r>
      <w:r w:rsidR="000676CC" w:rsidRPr="006F6BAF">
        <w:rPr>
          <w:sz w:val="20"/>
        </w:rPr>
        <w:fldChar w:fldCharType="separate"/>
      </w:r>
      <w:r w:rsidR="00885A39" w:rsidRPr="00885A39">
        <w:rPr>
          <w:sz w:val="20"/>
        </w:rPr>
        <w:t xml:space="preserve">Figure </w:t>
      </w:r>
      <w:r w:rsidR="00885A39" w:rsidRPr="00885A39">
        <w:rPr>
          <w:noProof/>
          <w:sz w:val="20"/>
        </w:rPr>
        <w:t>27</w:t>
      </w:r>
      <w:r w:rsidR="000676CC" w:rsidRPr="006F6BAF">
        <w:rPr>
          <w:sz w:val="20"/>
        </w:rPr>
        <w:fldChar w:fldCharType="end"/>
      </w:r>
      <w:r w:rsidR="000676CC" w:rsidRPr="006F6BAF">
        <w:rPr>
          <w:sz w:val="20"/>
        </w:rPr>
        <w:t xml:space="preserve"> shows the Cortina calendar entry. Note that the Cortina calendar entry is in the development system and not the production calendar.</w:t>
      </w:r>
      <w:r w:rsidR="008257CB" w:rsidRPr="006F6BAF">
        <w:rPr>
          <w:sz w:val="20"/>
        </w:rPr>
        <w:t xml:space="preserve"> </w:t>
      </w:r>
      <w:r w:rsidR="008257CB" w:rsidRPr="006F6BAF">
        <w:rPr>
          <w:sz w:val="20"/>
        </w:rPr>
        <w:fldChar w:fldCharType="begin"/>
      </w:r>
      <w:r w:rsidR="008257CB" w:rsidRPr="006F6BAF">
        <w:rPr>
          <w:sz w:val="20"/>
        </w:rPr>
        <w:instrText xml:space="preserve"> REF _Ref74832512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885A39" w:rsidRPr="00885A39">
        <w:rPr>
          <w:sz w:val="20"/>
        </w:rPr>
        <w:t xml:space="preserve">Figure </w:t>
      </w:r>
      <w:r w:rsidR="00885A39" w:rsidRPr="00885A39">
        <w:rPr>
          <w:noProof/>
          <w:sz w:val="20"/>
        </w:rPr>
        <w:t>28</w:t>
      </w:r>
      <w:r w:rsidR="008257CB" w:rsidRPr="006F6BAF">
        <w:rPr>
          <w:sz w:val="20"/>
        </w:rPr>
        <w:fldChar w:fldCharType="end"/>
      </w:r>
      <w:r w:rsidR="008257CB" w:rsidRPr="006F6BAF">
        <w:rPr>
          <w:sz w:val="20"/>
        </w:rPr>
        <w:t xml:space="preserve">shows the command to extract the JSON information from the student’s PDF file and then the command to make the announcement and calendar entries. </w:t>
      </w:r>
      <w:r w:rsidR="008257CB" w:rsidRPr="006F6BAF">
        <w:rPr>
          <w:sz w:val="20"/>
        </w:rPr>
        <w:fldChar w:fldCharType="begin"/>
      </w:r>
      <w:r w:rsidR="008257CB" w:rsidRPr="006F6BAF">
        <w:rPr>
          <w:sz w:val="20"/>
        </w:rPr>
        <w:instrText xml:space="preserve"> REF _Ref74832516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885A39" w:rsidRPr="00885A39">
        <w:rPr>
          <w:sz w:val="20"/>
        </w:rPr>
        <w:t xml:space="preserve">Figure </w:t>
      </w:r>
      <w:r w:rsidR="00885A39" w:rsidRPr="00885A39">
        <w:rPr>
          <w:noProof/>
          <w:sz w:val="20"/>
        </w:rPr>
        <w:t>29</w:t>
      </w:r>
      <w:r w:rsidR="008257CB" w:rsidRPr="006F6BAF">
        <w:rPr>
          <w:sz w:val="20"/>
        </w:rPr>
        <w:fldChar w:fldCharType="end"/>
      </w:r>
      <w:r w:rsidR="008257CB" w:rsidRPr="006F6BAF">
        <w:rPr>
          <w:sz w:val="20"/>
        </w:rPr>
        <w:t xml:space="preserve"> shows the extracted JSON (edited for appearance here).</w:t>
      </w:r>
    </w:p>
    <w:p w:rsidR="005649F4" w:rsidRPr="006F6BAF" w:rsidRDefault="005649F4" w:rsidP="005649F4">
      <w:pPr>
        <w:pStyle w:val="BodyText"/>
        <w:rPr>
          <w:sz w:val="20"/>
        </w:rPr>
      </w:pPr>
      <w:r w:rsidRPr="006F6BAF">
        <w:rPr>
          <w:sz w:val="20"/>
        </w:rPr>
        <w:t>Note that the entry was made on 2021-06-17, but the event was earlier. This entry was made with the new (as of this date) KTH Cortina Calendar API that supports the examiner and language of presentation fields. Additionally, it returns a canonicalUrl (the URL to this calendar entry). The program was extened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drawing>
                <wp:inline distT="0" distB="0" distL="0" distR="0" wp14:anchorId="6A631A5F" wp14:editId="76F7A87E">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Pr="006F6BAF" w:rsidRDefault="00D5708A" w:rsidP="00D5708A">
      <w:pPr>
        <w:pStyle w:val="Caption"/>
        <w:rPr>
          <w:sz w:val="18"/>
        </w:rPr>
      </w:pPr>
      <w:bookmarkStart w:id="60" w:name="_Ref74831233"/>
      <w:bookmarkStart w:id="61" w:name="_Toc7700067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24</w:t>
      </w:r>
      <w:r w:rsidR="00D62E91" w:rsidRPr="006F6BAF">
        <w:rPr>
          <w:noProof/>
          <w:sz w:val="18"/>
        </w:rPr>
        <w:fldChar w:fldCharType="end"/>
      </w:r>
      <w:bookmarkEnd w:id="60"/>
      <w:r w:rsidRPr="006F6BAF">
        <w:rPr>
          <w:sz w:val="18"/>
        </w:rPr>
        <w:t>: Actual example of announcement in Canvas (top)</w:t>
      </w:r>
      <w:bookmarkEnd w:id="61"/>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lastRenderedPageBreak/>
              <w:drawing>
                <wp:inline distT="0" distB="0" distL="0" distR="0" wp14:anchorId="1607DEE4" wp14:editId="46FE80B5">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Pr="006F6BAF" w:rsidRDefault="00D5708A" w:rsidP="00D5708A">
      <w:pPr>
        <w:pStyle w:val="Caption"/>
        <w:rPr>
          <w:sz w:val="18"/>
        </w:rPr>
      </w:pPr>
      <w:bookmarkStart w:id="62" w:name="_Ref74831236"/>
      <w:bookmarkStart w:id="63" w:name="_Toc7700067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25</w:t>
      </w:r>
      <w:r w:rsidR="00D62E91" w:rsidRPr="006F6BAF">
        <w:rPr>
          <w:noProof/>
          <w:sz w:val="18"/>
        </w:rPr>
        <w:fldChar w:fldCharType="end"/>
      </w:r>
      <w:bookmarkEnd w:id="62"/>
      <w:r w:rsidRPr="006F6BAF">
        <w:rPr>
          <w:sz w:val="18"/>
        </w:rPr>
        <w:t xml:space="preserve">: Bottom of the </w:t>
      </w:r>
      <w:r w:rsidR="005649F4" w:rsidRPr="006F6BAF">
        <w:rPr>
          <w:sz w:val="18"/>
        </w:rPr>
        <w:t>announcement</w:t>
      </w:r>
      <w:bookmarkEnd w:id="63"/>
    </w:p>
    <w:tbl>
      <w:tblPr>
        <w:tblStyle w:val="TableGrid"/>
        <w:tblW w:w="0" w:type="auto"/>
        <w:tblLook w:val="04A0" w:firstRow="1" w:lastRow="0" w:firstColumn="1" w:lastColumn="0" w:noHBand="0" w:noVBand="1"/>
      </w:tblPr>
      <w:tblGrid>
        <w:gridCol w:w="9289"/>
      </w:tblGrid>
      <w:tr w:rsidR="005649F4" w:rsidRPr="006F6BAF" w:rsidTr="005649F4">
        <w:tc>
          <w:tcPr>
            <w:tcW w:w="9289" w:type="dxa"/>
          </w:tcPr>
          <w:p w:rsidR="005649F4" w:rsidRPr="006F6BAF" w:rsidRDefault="005649F4" w:rsidP="005649F4">
            <w:pPr>
              <w:keepNext/>
              <w:rPr>
                <w:sz w:val="20"/>
              </w:rPr>
            </w:pPr>
            <w:r w:rsidRPr="006F6BAF">
              <w:rPr>
                <w:noProof/>
                <w:sz w:val="20"/>
              </w:rPr>
              <w:drawing>
                <wp:inline distT="0" distB="0" distL="0" distR="0" wp14:anchorId="2C9C7C38" wp14:editId="0A56295E">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6F6BAF" w:rsidRDefault="005649F4" w:rsidP="005649F4">
      <w:pPr>
        <w:pStyle w:val="Caption"/>
        <w:rPr>
          <w:sz w:val="18"/>
        </w:rPr>
      </w:pPr>
      <w:bookmarkStart w:id="64" w:name="_Toc7700067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26</w:t>
      </w:r>
      <w:r w:rsidR="00D62E91" w:rsidRPr="006F6BAF">
        <w:rPr>
          <w:noProof/>
          <w:sz w:val="18"/>
        </w:rPr>
        <w:fldChar w:fldCharType="end"/>
      </w:r>
      <w:r w:rsidRPr="006F6BAF">
        <w:rPr>
          <w:sz w:val="18"/>
        </w:rPr>
        <w:t>: opened version in course calendar</w:t>
      </w:r>
      <w:bookmarkEnd w:id="64"/>
    </w:p>
    <w:tbl>
      <w:tblPr>
        <w:tblStyle w:val="TableGrid"/>
        <w:tblW w:w="0" w:type="auto"/>
        <w:tblLook w:val="04A0" w:firstRow="1" w:lastRow="0" w:firstColumn="1" w:lastColumn="0" w:noHBand="0" w:noVBand="1"/>
      </w:tblPr>
      <w:tblGrid>
        <w:gridCol w:w="4644"/>
        <w:gridCol w:w="4645"/>
      </w:tblGrid>
      <w:tr w:rsidR="00A17E6C" w:rsidRPr="006F6BAF" w:rsidTr="00A17E6C">
        <w:tc>
          <w:tcPr>
            <w:tcW w:w="4644" w:type="dxa"/>
          </w:tcPr>
          <w:p w:rsidR="00A17E6C" w:rsidRPr="006F6BAF" w:rsidRDefault="000676CC" w:rsidP="00D5708A">
            <w:pPr>
              <w:rPr>
                <w:sz w:val="20"/>
              </w:rPr>
            </w:pPr>
            <w:r w:rsidRPr="006F6BAF">
              <w:rPr>
                <w:noProof/>
                <w:sz w:val="20"/>
              </w:rPr>
              <w:lastRenderedPageBreak/>
              <w:drawing>
                <wp:inline distT="0" distB="0" distL="0" distR="0" wp14:anchorId="267DB765" wp14:editId="3FF152AB">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Pr="006F6BAF" w:rsidRDefault="000676CC" w:rsidP="000676CC">
            <w:pPr>
              <w:keepNext/>
              <w:rPr>
                <w:sz w:val="20"/>
              </w:rPr>
            </w:pPr>
            <w:r w:rsidRPr="006F6BAF">
              <w:rPr>
                <w:noProof/>
                <w:sz w:val="20"/>
              </w:rPr>
              <w:drawing>
                <wp:inline distT="0" distB="0" distL="0" distR="0" wp14:anchorId="27FD2DB5" wp14:editId="36CF4C73">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Pr="006F6BAF" w:rsidRDefault="000676CC" w:rsidP="000676CC">
      <w:pPr>
        <w:pStyle w:val="Caption"/>
        <w:rPr>
          <w:sz w:val="18"/>
        </w:rPr>
      </w:pPr>
      <w:bookmarkStart w:id="65" w:name="_Ref74831929"/>
      <w:bookmarkStart w:id="66" w:name="_Toc7700067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27</w:t>
      </w:r>
      <w:r w:rsidR="00D62E91" w:rsidRPr="006F6BAF">
        <w:rPr>
          <w:noProof/>
          <w:sz w:val="18"/>
        </w:rPr>
        <w:fldChar w:fldCharType="end"/>
      </w:r>
      <w:bookmarkEnd w:id="65"/>
      <w:r w:rsidRPr="006F6BAF">
        <w:rPr>
          <w:sz w:val="18"/>
        </w:rPr>
        <w:t>: The English (left) and Swedis (right) in the Cortina calendar</w:t>
      </w:r>
      <w:bookmarkEnd w:id="66"/>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5649F4">
            <w:pPr>
              <w:pStyle w:val="Computerexample"/>
              <w:rPr>
                <w:sz w:val="20"/>
              </w:rPr>
            </w:pPr>
            <w:r w:rsidRPr="006F6BAF">
              <w:rPr>
                <w:sz w:val="20"/>
              </w:rPr>
              <w:t>./extract_pseudo_JSON-from_PDF.py --pdf oscar.pdf --json oscar.json</w:t>
            </w:r>
          </w:p>
          <w:p w:rsidR="008257CB" w:rsidRPr="006F6BAF" w:rsidRDefault="008257CB" w:rsidP="005649F4">
            <w:pPr>
              <w:pStyle w:val="Computerexample"/>
              <w:rPr>
                <w:sz w:val="20"/>
              </w:rPr>
            </w:pPr>
            <w:r w:rsidRPr="006F6BAF">
              <w:rPr>
                <w:sz w:val="20"/>
              </w:rPr>
              <w:t>./JSON_to_calendar.py -c 11 --config config-test.json --json oscar.json</w:t>
            </w:r>
          </w:p>
        </w:tc>
      </w:tr>
    </w:tbl>
    <w:p w:rsidR="008257CB" w:rsidRPr="006F6BAF" w:rsidRDefault="008257CB" w:rsidP="008257CB">
      <w:pPr>
        <w:pStyle w:val="Caption"/>
        <w:rPr>
          <w:sz w:val="18"/>
        </w:rPr>
      </w:pPr>
      <w:bookmarkStart w:id="67" w:name="_Ref74832512"/>
      <w:bookmarkStart w:id="68" w:name="_Toc7700067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28</w:t>
      </w:r>
      <w:r w:rsidR="00D62E91" w:rsidRPr="006F6BAF">
        <w:rPr>
          <w:noProof/>
          <w:sz w:val="18"/>
        </w:rPr>
        <w:fldChar w:fldCharType="end"/>
      </w:r>
      <w:bookmarkEnd w:id="67"/>
      <w:r w:rsidRPr="006F6BAF">
        <w:rPr>
          <w:sz w:val="18"/>
        </w:rPr>
        <w:t>: Commands to extract the JSON and to make the calendar entries and announcements</w:t>
      </w:r>
      <w:bookmarkEnd w:id="68"/>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8257CB">
            <w:pPr>
              <w:keepNext/>
              <w:rPr>
                <w:sz w:val="20"/>
              </w:rPr>
            </w:pPr>
            <w:r w:rsidRPr="006F6BAF">
              <w:rPr>
                <w:sz w:val="20"/>
              </w:rPr>
              <w:t>{"Author1": {"Last name": "Rosquist", "First name": "Oscar", "Local User Id": "u1tmg8l6", "E-mail": "oscarros@kth.se", "organisation": {"L1": "School of Electrical Engineering and Computer Science "}}, "Degree": {"Educational program": "Degree Programme in Computer Science and Engineering"}, "Title": {"Main title": "Adapting to the new remote work era", "Subtitle": "Improving social well-being among IT remote workers", "Language": "eng"}, "Alternative title": {"Main title": "Anpassningar för den digitala arbetsplatsen", "Subtitle": "Förbättringar av det sociala välmåendet hos distansarbete inom IT", "Language": "swe"}, "Supervisor1": {"Last name": "Västberg", "First name": "Anders", "Local User Id": "u1ft3a12", "E-mail": "vastberg@kth.se", "organisation": {"L1": "School of Electrical Engineering and Computer Science ", "L2": "Computer Science"}}, "Supervisor2": {"Last name": "XXXXX", "First name": "XXXXX", "E-mail": "XXXXXX", "Other organisation": "XXXXX"}, "Examiner1": {"Last name": "Maguire Jr.", "First name": "Gerald Q.", "Local User Id": "u1d13i2c", "E-mail": "maguire@kth.se", "organisation": {"L1": "School of Electrical Engineering and Computer Science ", "L2": "Computer Science"}}, "Cooperation": {"Partner_name": "XXXXX"}, "Other information": {"Year": "2021", "Number of pages": "xvii,115"}, "Opponents": {"Name": "XXXXXX"}, "Presentation": {"Date": "2021-05-31 13:00", "Language": "eng", "Room": "via Zoom https://kth-se.zoom.us/j/61957949263", "Address": "Isafjordsgatan 22 (Kistagången 16)", "City": "Stockholm", "National Subject Categories": "10201, 10206"}, "Number of lang instances": "2", "abstracts": {"eng": "&lt;p&gt;In 2020, the world was struck by the Covid-19 pandemic. …negative effects</w:t>
            </w:r>
            <w:proofErr w:type="gramStart"/>
            <w:r w:rsidRPr="006F6BAF">
              <w:rPr>
                <w:sz w:val="20"/>
              </w:rPr>
              <w:t>.&lt;</w:t>
            </w:r>
            <w:proofErr w:type="gramEnd"/>
            <w:r w:rsidRPr="006F6BAF">
              <w:rPr>
                <w:sz w:val="20"/>
              </w:rPr>
              <w:t>/p&gt;", "swe": "&lt;p&gt;Under början av året 2020 drabbades världen av Covid-19 pandemin. … ett liknande experiment.&lt;/p&gt;"}, "keywords": {"eng": "\n\fAppendix B: Surveys results | 117\n\nRemote work, Work from home, Social well-being, Covid-19 pandemic, Digital social interactions, Information and Communication\nTechnologies ", "swe": "Distansarbete, Hemarbete, Socialt välmående, Covid-19 pandemin, Digitala sociala interaktioner, Informations- och kommunikationsteknik\n"}}</w:t>
            </w:r>
          </w:p>
        </w:tc>
      </w:tr>
    </w:tbl>
    <w:p w:rsidR="008257CB" w:rsidRPr="006F6BAF" w:rsidRDefault="008257CB" w:rsidP="008257CB">
      <w:pPr>
        <w:pStyle w:val="Caption"/>
        <w:rPr>
          <w:sz w:val="18"/>
        </w:rPr>
      </w:pPr>
      <w:bookmarkStart w:id="69" w:name="_Ref74832516"/>
      <w:bookmarkStart w:id="70" w:name="_Toc7700067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29</w:t>
      </w:r>
      <w:r w:rsidR="00D62E91" w:rsidRPr="006F6BAF">
        <w:rPr>
          <w:noProof/>
          <w:sz w:val="18"/>
        </w:rPr>
        <w:fldChar w:fldCharType="end"/>
      </w:r>
      <w:bookmarkEnd w:id="69"/>
      <w:r w:rsidRPr="006F6BAF">
        <w:rPr>
          <w:sz w:val="18"/>
        </w:rPr>
        <w:t>: Extracted JSON file oscar.json - edited for appearance here</w:t>
      </w:r>
      <w:bookmarkEnd w:id="70"/>
    </w:p>
    <w:p w:rsidR="00D5708A" w:rsidRPr="006F6BAF" w:rsidRDefault="00D5708A" w:rsidP="00D5708A">
      <w:pPr>
        <w:pStyle w:val="BodyText"/>
        <w:rPr>
          <w:sz w:val="20"/>
        </w:rPr>
      </w:pPr>
      <w:r w:rsidRPr="006F6BAF">
        <w:rPr>
          <w:sz w:val="20"/>
        </w:rPr>
        <w:br w:type="page"/>
      </w:r>
    </w:p>
    <w:p w:rsidR="006F3F46" w:rsidRPr="006F6BAF" w:rsidRDefault="006F3F46" w:rsidP="006F3F46">
      <w:pPr>
        <w:pStyle w:val="Heading1"/>
        <w:rPr>
          <w:sz w:val="24"/>
        </w:rPr>
      </w:pPr>
      <w:bookmarkStart w:id="71" w:name="_Toc77000617"/>
      <w:r w:rsidRPr="006F6BAF">
        <w:rPr>
          <w:sz w:val="24"/>
        </w:rPr>
        <w:lastRenderedPageBreak/>
        <w:t>Change in how to enter the abstracts in LaTeX</w:t>
      </w:r>
      <w:bookmarkEnd w:id="71"/>
    </w:p>
    <w:p w:rsidR="006F3F46" w:rsidRPr="006F6BAF" w:rsidRDefault="006F3F46" w:rsidP="006F3F46">
      <w:pPr>
        <w:pStyle w:val="BodyText"/>
        <w:rPr>
          <w:sz w:val="20"/>
        </w:rPr>
      </w:pPr>
      <w:r w:rsidRPr="006F6BAF">
        <w:rPr>
          <w:sz w:val="20"/>
        </w:rPr>
        <w:t xml:space="preserve">In order to deal with both babl and Polyglossia and </w:t>
      </w:r>
      <w:r w:rsidR="007463FE" w:rsidRPr="006F6BAF">
        <w:rPr>
          <w:sz w:val="20"/>
        </w:rPr>
        <w:t xml:space="preserve">both </w:t>
      </w:r>
      <w:r w:rsidRPr="006F6BAF">
        <w:rPr>
          <w:sz w:val="20"/>
        </w:rPr>
        <w:t xml:space="preserve">bibtex and biblatex, I have changed how the abstracts should be entered. Basically the idea is to insert a </w:t>
      </w:r>
      <w:r w:rsidRPr="006F6BAF">
        <w:rPr>
          <w:rStyle w:val="HTMLCode"/>
          <w:sz w:val="18"/>
        </w:rPr>
        <w:t>\babelpolyLangStart{language_name</w:t>
      </w:r>
      <w:proofErr w:type="gramStart"/>
      <w:r w:rsidRPr="006F6BAF">
        <w:rPr>
          <w:rStyle w:val="HTMLCode"/>
          <w:sz w:val="18"/>
        </w:rPr>
        <w:t>}</w:t>
      </w:r>
      <w:r w:rsidRPr="006F6BAF">
        <w:rPr>
          <w:sz w:val="20"/>
        </w:rPr>
        <w:t xml:space="preserve">  before</w:t>
      </w:r>
      <w:proofErr w:type="gramEnd"/>
      <w:r w:rsidRPr="006F6BAF">
        <w:rPr>
          <w:sz w:val="20"/>
        </w:rPr>
        <w:t xml:space="preserve"> the start of the abstract and </w:t>
      </w:r>
      <w:r w:rsidRPr="006F6BAF">
        <w:rPr>
          <w:rStyle w:val="HTMLCite"/>
          <w:sz w:val="20"/>
        </w:rPr>
        <w:t xml:space="preserve">\babelpolyLangStop </w:t>
      </w:r>
      <w:r w:rsidRPr="006F6BAF">
        <w:rPr>
          <w:sz w:val="20"/>
        </w:rPr>
        <w:t>after the end of the abstract. The</w:t>
      </w:r>
      <w:r w:rsidR="007463FE" w:rsidRPr="006F6BAF">
        <w:rPr>
          <w:sz w:val="20"/>
        </w:rPr>
        <w:t>se</w:t>
      </w:r>
      <w:r w:rsidRPr="006F6BAF">
        <w:rPr>
          <w:sz w:val="20"/>
        </w:rPr>
        <w:t xml:space="preserve"> macros hid</w:t>
      </w:r>
      <w:r w:rsidR="007463FE" w:rsidRPr="006F6BAF">
        <w:rPr>
          <w:sz w:val="20"/>
        </w:rPr>
        <w:t>e</w:t>
      </w:r>
      <w:r w:rsidRPr="006F6BAF">
        <w:rPr>
          <w:sz w:val="20"/>
        </w:rPr>
        <w:t xml:space="preserve"> the difference between using Babel or Polyglossia. Additionally, they avoid the problem of the Overleaf GUI being confused about matching beginning and ending statements. </w:t>
      </w:r>
      <w:r w:rsidRPr="006F6BAF">
        <w:rPr>
          <w:sz w:val="20"/>
        </w:rPr>
        <w:fldChar w:fldCharType="begin"/>
      </w:r>
      <w:r w:rsidRPr="006F6BAF">
        <w:rPr>
          <w:sz w:val="20"/>
        </w:rPr>
        <w:instrText xml:space="preserve"> REF _Ref71547125 \h </w:instrText>
      </w:r>
      <w:r w:rsidR="006F6BAF">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30</w:t>
      </w:r>
      <w:r w:rsidRPr="006F6BAF">
        <w:rPr>
          <w:sz w:val="20"/>
        </w:rPr>
        <w:fldChar w:fldCharType="end"/>
      </w:r>
      <w:r w:rsidR="00CC5AC7" w:rsidRPr="006F6BAF">
        <w:rPr>
          <w:sz w:val="20"/>
        </w:rPr>
        <w:t xml:space="preserve"> and </w:t>
      </w:r>
      <w:r w:rsidRPr="006F6BAF">
        <w:rPr>
          <w:sz w:val="20"/>
        </w:rPr>
        <w:fldChar w:fldCharType="begin"/>
      </w:r>
      <w:r w:rsidRPr="006F6BAF">
        <w:rPr>
          <w:sz w:val="20"/>
        </w:rPr>
        <w:instrText xml:space="preserve"> REF _Ref71547127 \h </w:instrText>
      </w:r>
      <w:r w:rsidR="006F6BAF">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31</w:t>
      </w:r>
      <w:r w:rsidRPr="006F6BAF">
        <w:rPr>
          <w:sz w:val="20"/>
        </w:rPr>
        <w:fldChar w:fldCharType="end"/>
      </w:r>
      <w:r w:rsidR="00CC5AC7" w:rsidRPr="006F6BAF">
        <w:rPr>
          <w:sz w:val="20"/>
        </w:rPr>
        <w:t xml:space="preserve"> show examples of how to enter an abstract and keywords while </w:t>
      </w:r>
      <w:r w:rsidRPr="006F6BAF">
        <w:rPr>
          <w:sz w:val="20"/>
        </w:rPr>
        <w:fldChar w:fldCharType="begin"/>
      </w:r>
      <w:r w:rsidRPr="006F6BAF">
        <w:rPr>
          <w:sz w:val="20"/>
        </w:rPr>
        <w:instrText xml:space="preserve"> REF _Ref71547131 \h </w:instrText>
      </w:r>
      <w:r w:rsidR="006F6BAF">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32</w:t>
      </w:r>
      <w:r w:rsidRPr="006F6BAF">
        <w:rPr>
          <w:sz w:val="20"/>
        </w:rPr>
        <w:fldChar w:fldCharType="end"/>
      </w:r>
      <w:r w:rsidR="00CC5AC7" w:rsidRPr="006F6BAF">
        <w:rPr>
          <w:sz w:val="20"/>
        </w:rPr>
        <w:t xml:space="preserve"> shows the defition of the two macros.</w:t>
      </w:r>
    </w:p>
    <w:p w:rsidR="006F3F46" w:rsidRPr="006F6BAF" w:rsidRDefault="00CC5AC7" w:rsidP="006F3F46">
      <w:pPr>
        <w:pStyle w:val="BodyText"/>
        <w:rPr>
          <w:sz w:val="20"/>
        </w:rPr>
      </w:pPr>
      <w:r w:rsidRPr="006F6BAF">
        <w:rPr>
          <w:sz w:val="20"/>
        </w:rPr>
        <w:t xml:space="preserve">Note that both Babel and Polyglossia expand the </w:t>
      </w:r>
      <w:r w:rsidRPr="006F6BAF">
        <w:rPr>
          <w:rStyle w:val="HTMLCode"/>
          <w:sz w:val="18"/>
        </w:rPr>
        <w:t xml:space="preserve">\abstractname </w:t>
      </w:r>
      <w:r w:rsidRPr="006F6BAF">
        <w:rPr>
          <w:sz w:val="20"/>
        </w:rP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pStyle w:val="Computerexample"/>
              <w:rPr>
                <w:sz w:val="20"/>
              </w:rPr>
            </w:pPr>
            <w:r w:rsidRPr="006F6BAF">
              <w:rPr>
                <w:sz w:val="20"/>
              </w:rPr>
              <w:t>\babelpolyLangStart{swedish}</w:t>
            </w:r>
          </w:p>
          <w:p w:rsidR="006F3F46" w:rsidRPr="006F6BAF" w:rsidRDefault="006F3F46" w:rsidP="006F3F46">
            <w:pPr>
              <w:pStyle w:val="Computerexample"/>
              <w:rPr>
                <w:sz w:val="20"/>
              </w:rPr>
            </w:pPr>
            <w:r w:rsidRPr="006F6BAF">
              <w:rPr>
                <w:sz w:val="20"/>
              </w:rPr>
              <w:t>\begin{abstract}</w:t>
            </w:r>
          </w:p>
          <w:p w:rsidR="006F3F46" w:rsidRPr="006F6BAF" w:rsidRDefault="006F3F46" w:rsidP="006F3F46">
            <w:pPr>
              <w:pStyle w:val="Computerexample"/>
              <w:rPr>
                <w:sz w:val="20"/>
              </w:rPr>
            </w:pPr>
            <w:r w:rsidRPr="006F6BAF">
              <w:rPr>
                <w:sz w:val="20"/>
              </w:rPr>
              <w:t xml:space="preserve">    \markboth{\abstractname}{}</w:t>
            </w:r>
          </w:p>
          <w:p w:rsidR="006F3F46" w:rsidRPr="006F6BAF" w:rsidRDefault="006F3F46" w:rsidP="006F3F46">
            <w:pPr>
              <w:pStyle w:val="Computerexample"/>
              <w:rPr>
                <w:sz w:val="20"/>
              </w:rPr>
            </w:pPr>
            <w:r w:rsidRPr="006F6BAF">
              <w:rPr>
                <w:sz w:val="20"/>
              </w:rPr>
              <w:t>\begin{scontents}[store-env=lang]</w:t>
            </w:r>
          </w:p>
          <w:p w:rsidR="006F3F46" w:rsidRPr="006F6BAF" w:rsidRDefault="006F3F46" w:rsidP="006F3F46">
            <w:pPr>
              <w:pStyle w:val="Computerexample"/>
              <w:rPr>
                <w:sz w:val="20"/>
              </w:rPr>
            </w:pPr>
            <w:r w:rsidRPr="006F6BAF">
              <w:rPr>
                <w:sz w:val="20"/>
              </w:rPr>
              <w:t>swe</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begin{scontents}[store-env=abstracts,print-env=true]</w:t>
            </w:r>
          </w:p>
          <w:p w:rsidR="006F3F46" w:rsidRPr="006F6BAF" w:rsidRDefault="006F3F46" w:rsidP="006F3F46">
            <w:pPr>
              <w:pStyle w:val="Computerexample"/>
              <w:rPr>
                <w:sz w:val="20"/>
              </w:rPr>
            </w:pPr>
            <w:r w:rsidRPr="006F6BAF">
              <w:rPr>
                <w:sz w:val="20"/>
              </w:rPr>
              <w:t>Alla avhandlingar vid KTH måste ha ett abstrakt på både engelska och svenska.</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Om du skriver din avhandling på svenska ska detta göras först (och placera det som det första abstraktet) - och du bör revidera det vid behov.</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 xml:space="preserve">This means that the English abstract and Swedish sammnfattning  </w:t>
            </w:r>
          </w:p>
          <w:p w:rsidR="006F3F46" w:rsidRPr="006F6BAF" w:rsidRDefault="006F3F46" w:rsidP="006F3F46">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The abstract in the language used for the thesis should be the first abstract, while the Summary/Sammanfattning in the other language can follow.</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subsection*{Nyckelord}</w:t>
            </w:r>
          </w:p>
          <w:p w:rsidR="006F3F46" w:rsidRPr="006F6BAF" w:rsidRDefault="006F3F46" w:rsidP="006F3F46">
            <w:pPr>
              <w:pStyle w:val="Computerexample"/>
              <w:rPr>
                <w:sz w:val="20"/>
              </w:rPr>
            </w:pPr>
            <w:r w:rsidRPr="006F6BAF">
              <w:rPr>
                <w:sz w:val="20"/>
              </w:rPr>
              <w:t>\begin{scontents}[store-env=keywords,print-env=true]</w:t>
            </w:r>
          </w:p>
          <w:p w:rsidR="006F3F46" w:rsidRPr="006F6BAF" w:rsidRDefault="006F3F46" w:rsidP="006F3F46">
            <w:pPr>
              <w:pStyle w:val="Computerexample"/>
              <w:rPr>
                <w:sz w:val="20"/>
              </w:rPr>
            </w:pPr>
            <w:r w:rsidRPr="006F6BAF">
              <w:rPr>
                <w:sz w:val="20"/>
              </w:rPr>
              <w:t>Canvas Lärplattform,Dockerbehållare, prestandajustering</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end{abstract}</w:t>
            </w:r>
          </w:p>
          <w:p w:rsidR="006F3F46" w:rsidRPr="006F6BAF" w:rsidRDefault="006F3F46" w:rsidP="006F3F46">
            <w:pPr>
              <w:pStyle w:val="Computerexample"/>
              <w:rPr>
                <w:sz w:val="20"/>
              </w:rPr>
            </w:pPr>
            <w:r w:rsidRPr="006F6BAF">
              <w:rPr>
                <w:sz w:val="20"/>
              </w:rPr>
              <w:t>\babelpolyLangStop{swedish}</w:t>
            </w:r>
          </w:p>
          <w:p w:rsidR="006F3F46" w:rsidRPr="006F6BAF" w:rsidRDefault="006F3F46" w:rsidP="006F3F46">
            <w:pPr>
              <w:pStyle w:val="Computerexample"/>
              <w:rPr>
                <w:sz w:val="20"/>
              </w:rPr>
            </w:pPr>
          </w:p>
        </w:tc>
      </w:tr>
    </w:tbl>
    <w:p w:rsidR="006F3F46" w:rsidRPr="006F6BAF" w:rsidRDefault="006F3F46" w:rsidP="006F3F46">
      <w:pPr>
        <w:pStyle w:val="Caption"/>
        <w:rPr>
          <w:sz w:val="18"/>
        </w:rPr>
      </w:pPr>
      <w:bookmarkStart w:id="72" w:name="_Ref71547125"/>
      <w:bookmarkStart w:id="73" w:name="_Toc77000677"/>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30</w:t>
      </w:r>
      <w:r w:rsidR="00D62E91" w:rsidRPr="006F6BAF">
        <w:rPr>
          <w:noProof/>
          <w:sz w:val="18"/>
        </w:rPr>
        <w:fldChar w:fldCharType="end"/>
      </w:r>
      <w:bookmarkEnd w:id="72"/>
      <w:r w:rsidRPr="006F6BAF">
        <w:rPr>
          <w:sz w:val="18"/>
        </w:rPr>
        <w:t>.</w:t>
      </w:r>
      <w:proofErr w:type="gramEnd"/>
      <w:r w:rsidRPr="006F6BAF">
        <w:rPr>
          <w:sz w:val="18"/>
        </w:rPr>
        <w:t xml:space="preserve"> Example of the revised format for entering an abstract</w:t>
      </w:r>
      <w:bookmarkEnd w:id="73"/>
    </w:p>
    <w:p w:rsidR="006F3F46" w:rsidRPr="006F6BAF" w:rsidRDefault="006F3F46" w:rsidP="006F3F46">
      <w:pPr>
        <w:pStyle w:val="BodyText"/>
        <w:rPr>
          <w:sz w:val="20"/>
        </w:rPr>
      </w:pPr>
    </w:p>
    <w:tbl>
      <w:tblPr>
        <w:tblStyle w:val="TableGrid"/>
        <w:tblW w:w="0" w:type="auto"/>
        <w:tblLook w:val="04A0" w:firstRow="1" w:lastRow="0" w:firstColumn="1" w:lastColumn="0" w:noHBand="0" w:noVBand="1"/>
      </w:tblPr>
      <w:tblGrid>
        <w:gridCol w:w="9289"/>
      </w:tblGrid>
      <w:tr w:rsidR="006F3F46" w:rsidRPr="006F6BAF" w:rsidTr="00CC5AC7">
        <w:tc>
          <w:tcPr>
            <w:tcW w:w="9289" w:type="dxa"/>
          </w:tcPr>
          <w:p w:rsidR="006F3F46" w:rsidRPr="006F6BAF" w:rsidRDefault="006F3F46" w:rsidP="00CC5AC7">
            <w:pPr>
              <w:pStyle w:val="Computerexample"/>
              <w:rPr>
                <w:sz w:val="20"/>
              </w:rPr>
            </w:pPr>
            <w:r w:rsidRPr="006F6BAF">
              <w:rPr>
                <w:sz w:val="20"/>
              </w:rPr>
              <w:lastRenderedPageBreak/>
              <w:t>\todo[inline]{Use the relevant language for abstracts for your home university.\\</w:t>
            </w:r>
          </w:p>
          <w:p w:rsidR="006F3F46" w:rsidRPr="006F6BAF" w:rsidRDefault="006F3F46" w:rsidP="00CC5AC7">
            <w:pPr>
              <w:pStyle w:val="Computerexample"/>
              <w:rPr>
                <w:sz w:val="20"/>
              </w:rPr>
            </w:pPr>
            <w:r w:rsidRPr="006F6BAF">
              <w:rPr>
                <w:sz w:val="20"/>
              </w:rPr>
              <w:t>Note that you may need to augment the set of language used in polyglossia or</w:t>
            </w:r>
          </w:p>
          <w:p w:rsidR="006F3F46" w:rsidRPr="006F6BAF" w:rsidRDefault="006F3F46" w:rsidP="00CC5AC7">
            <w:pPr>
              <w:pStyle w:val="Computerexample"/>
              <w:rPr>
                <w:sz w:val="20"/>
              </w:rPr>
            </w:pPr>
            <w:proofErr w:type="gramStart"/>
            <w:r w:rsidRPr="006F6BAF">
              <w:rPr>
                <w:sz w:val="20"/>
              </w:rPr>
              <w:t>babel</w:t>
            </w:r>
            <w:proofErr w:type="gramEnd"/>
            <w:r w:rsidRPr="006F6BAF">
              <w:rPr>
                <w:sz w:val="20"/>
              </w:rPr>
              <w:t xml:space="preserve"> (see the file kththesis.cls). The following languages include those languages that were used in theses at KTH in 2018-2019, except for one in Chinese.\\</w:t>
            </w:r>
          </w:p>
          <w:p w:rsidR="006F3F46" w:rsidRPr="006F6BAF" w:rsidRDefault="006F3F46" w:rsidP="00CC5AC7">
            <w:pPr>
              <w:pStyle w:val="Computerexample"/>
              <w:rPr>
                <w:sz w:val="20"/>
              </w:rPr>
            </w:pPr>
            <w:r w:rsidRPr="006F6BAF">
              <w:rPr>
                <w:sz w:val="20"/>
              </w:rPr>
              <w:t>Remove those versions that you do not need.\\</w:t>
            </w:r>
          </w:p>
          <w:p w:rsidR="006F3F46" w:rsidRPr="006F6BAF" w:rsidRDefault="006F3F46" w:rsidP="00CC5AC7">
            <w:pPr>
              <w:pStyle w:val="Computerexample"/>
              <w:rPr>
                <w:sz w:val="20"/>
              </w:rPr>
            </w:pPr>
            <w:r w:rsidRPr="006F6BAF">
              <w:rPr>
                <w:sz w:val="20"/>
              </w:rPr>
              <w:t>If adding a new language, when specifying the language for the abstract use the three letter ISO 639-2 Code – specifically the "B" (bibliographic) variant of these codes (note that this is the same language code used in DiVA).</w:t>
            </w:r>
          </w:p>
          <w:p w:rsidR="006F3F46" w:rsidRPr="006F6BAF" w:rsidRDefault="006F3F46" w:rsidP="00CC5AC7">
            <w:pPr>
              <w:pStyle w:val="Computerexample"/>
              <w:rPr>
                <w:sz w:val="20"/>
              </w:rPr>
            </w:pPr>
            <w:r w:rsidRPr="006F6BAF">
              <w:rPr>
                <w:sz w:val="20"/>
              </w:rPr>
              <w:t>\babelpolyLangStart{french}</w:t>
            </w:r>
          </w:p>
          <w:p w:rsidR="006F3F46" w:rsidRPr="006F6BAF" w:rsidRDefault="006F3F46" w:rsidP="00CC5AC7">
            <w:pPr>
              <w:pStyle w:val="Computerexample"/>
              <w:rPr>
                <w:sz w:val="20"/>
              </w:rPr>
            </w:pPr>
            <w:r w:rsidRPr="006F6BAF">
              <w:rPr>
                <w:sz w:val="20"/>
              </w:rPr>
              <w:t>\begin{abstract}</w:t>
            </w:r>
          </w:p>
          <w:p w:rsidR="006F3F46" w:rsidRPr="006F6BAF" w:rsidRDefault="006F3F46" w:rsidP="00CC5AC7">
            <w:pPr>
              <w:pStyle w:val="Computerexample"/>
              <w:rPr>
                <w:sz w:val="20"/>
              </w:rPr>
            </w:pPr>
            <w:r w:rsidRPr="006F6BAF">
              <w:rPr>
                <w:sz w:val="20"/>
              </w:rPr>
              <w:t xml:space="preserve">    \markboth{\abstractname}{}</w:t>
            </w:r>
          </w:p>
          <w:p w:rsidR="006F3F46" w:rsidRPr="006F6BAF" w:rsidRDefault="006F3F46" w:rsidP="00CC5AC7">
            <w:pPr>
              <w:pStyle w:val="Computerexample"/>
              <w:rPr>
                <w:sz w:val="20"/>
              </w:rPr>
            </w:pPr>
            <w:r w:rsidRPr="006F6BAF">
              <w:rPr>
                <w:sz w:val="20"/>
              </w:rPr>
              <w:t>\begin{scontents}[store-env=lang]</w:t>
            </w:r>
          </w:p>
          <w:p w:rsidR="006F3F46" w:rsidRPr="006F6BAF" w:rsidRDefault="006F3F46" w:rsidP="00CC5AC7">
            <w:pPr>
              <w:pStyle w:val="Computerexample"/>
              <w:rPr>
                <w:sz w:val="20"/>
              </w:rPr>
            </w:pPr>
            <w:r w:rsidRPr="006F6BAF">
              <w:rPr>
                <w:sz w:val="20"/>
              </w:rPr>
              <w:t>fre</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begin{scontents}[store-env=abstracts,print-env=true]</w:t>
            </w:r>
          </w:p>
          <w:p w:rsidR="006F3F46" w:rsidRPr="006F6BAF" w:rsidRDefault="006F3F46" w:rsidP="00CC5AC7">
            <w:pPr>
              <w:pStyle w:val="Computerexample"/>
              <w:rPr>
                <w:sz w:val="20"/>
              </w:rPr>
            </w:pPr>
            <w:r w:rsidRPr="006F6BAF">
              <w:rPr>
                <w:sz w:val="20"/>
              </w:rPr>
              <w:t>Résumé en françai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subsection*{Mots clés}</w:t>
            </w:r>
          </w:p>
          <w:p w:rsidR="006F3F46" w:rsidRPr="006F6BAF" w:rsidRDefault="006F3F46" w:rsidP="00CC5AC7">
            <w:pPr>
              <w:pStyle w:val="Computerexample"/>
              <w:rPr>
                <w:sz w:val="20"/>
              </w:rPr>
            </w:pPr>
            <w:r w:rsidRPr="006F6BAF">
              <w:rPr>
                <w:sz w:val="20"/>
              </w:rPr>
              <w:t>\begin{scontents}[store-env=keywords,print-env=true]</w:t>
            </w:r>
          </w:p>
          <w:p w:rsidR="006F3F46" w:rsidRPr="006F6BAF" w:rsidRDefault="006F3F46" w:rsidP="00CC5AC7">
            <w:pPr>
              <w:pStyle w:val="Computerexample"/>
              <w:rPr>
                <w:sz w:val="20"/>
              </w:rPr>
            </w:pPr>
            <w:r w:rsidRPr="006F6BAF">
              <w:rPr>
                <w:sz w:val="20"/>
              </w:rPr>
              <w:t>5-6 mots-clé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end{abstract}</w:t>
            </w:r>
          </w:p>
          <w:p w:rsidR="006F3F46" w:rsidRPr="006F6BAF" w:rsidRDefault="006F3F46" w:rsidP="00CC5AC7">
            <w:pPr>
              <w:pStyle w:val="Computerexample"/>
              <w:rPr>
                <w:sz w:val="20"/>
              </w:rPr>
            </w:pPr>
            <w:r w:rsidRPr="006F6BAF">
              <w:rPr>
                <w:sz w:val="20"/>
              </w:rPr>
              <w:t>\babelpolyLangStop{french}</w:t>
            </w:r>
          </w:p>
          <w:p w:rsidR="006F3F46" w:rsidRPr="006F6BAF" w:rsidRDefault="006F3F46" w:rsidP="00CC5AC7">
            <w:pPr>
              <w:pStyle w:val="Computerexample"/>
              <w:rPr>
                <w:sz w:val="20"/>
              </w:rPr>
            </w:pPr>
            <w:r w:rsidRPr="006F6BAF">
              <w:rPr>
                <w:sz w:val="20"/>
              </w:rPr>
              <w:t>\cleardoublepage</w:t>
            </w:r>
          </w:p>
        </w:tc>
      </w:tr>
    </w:tbl>
    <w:p w:rsidR="006F3F46" w:rsidRPr="006F6BAF" w:rsidRDefault="006F3F46" w:rsidP="006F3F46">
      <w:pPr>
        <w:pStyle w:val="Caption"/>
        <w:rPr>
          <w:sz w:val="18"/>
        </w:rPr>
      </w:pPr>
      <w:bookmarkStart w:id="74" w:name="_Ref71547127"/>
      <w:bookmarkStart w:id="75" w:name="_Toc77000678"/>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31</w:t>
      </w:r>
      <w:r w:rsidR="00D62E91" w:rsidRPr="006F6BAF">
        <w:rPr>
          <w:noProof/>
          <w:sz w:val="18"/>
        </w:rPr>
        <w:fldChar w:fldCharType="end"/>
      </w:r>
      <w:bookmarkEnd w:id="74"/>
      <w:r w:rsidRPr="006F6BAF">
        <w:rPr>
          <w:sz w:val="18"/>
        </w:rPr>
        <w:t>.</w:t>
      </w:r>
      <w:proofErr w:type="gramEnd"/>
      <w:r w:rsidRPr="006F6BAF">
        <w:rPr>
          <w:sz w:val="18"/>
        </w:rPr>
        <w:t xml:space="preserve"> Second example of the revised format for entering an abstract</w:t>
      </w:r>
      <w:bookmarkEnd w:id="75"/>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op}[1]{\end{#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op}[1]{\end{otherlanguage}}</w:t>
            </w:r>
          </w:p>
          <w:p w:rsidR="006F3F46" w:rsidRPr="006F6BAF" w:rsidRDefault="006F3F46" w:rsidP="006F3F46">
            <w:pPr>
              <w:rPr>
                <w:sz w:val="20"/>
              </w:rPr>
            </w:pPr>
            <w:r w:rsidRPr="006F6BAF">
              <w:rPr>
                <w:sz w:val="20"/>
              </w:rPr>
              <w:t>\fi</w:t>
            </w:r>
          </w:p>
          <w:p w:rsidR="006F3F46" w:rsidRPr="006F6BAF" w:rsidRDefault="006F3F46" w:rsidP="006F3F46">
            <w:pPr>
              <w:rPr>
                <w:sz w:val="20"/>
              </w:rPr>
            </w:pPr>
          </w:p>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art}[1]{\begin{#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art}[1]{\begin{otherlanguage}{#1}}</w:t>
            </w:r>
          </w:p>
          <w:p w:rsidR="006F3F46" w:rsidRPr="006F6BAF" w:rsidRDefault="006F3F46" w:rsidP="006F3F46">
            <w:pPr>
              <w:keepNext/>
              <w:rPr>
                <w:sz w:val="20"/>
              </w:rPr>
            </w:pPr>
            <w:r w:rsidRPr="006F6BAF">
              <w:rPr>
                <w:sz w:val="20"/>
              </w:rPr>
              <w:t>\fi</w:t>
            </w:r>
          </w:p>
        </w:tc>
      </w:tr>
    </w:tbl>
    <w:p w:rsidR="006F3F46" w:rsidRPr="006F6BAF" w:rsidRDefault="006F3F46" w:rsidP="006F3F46">
      <w:pPr>
        <w:pStyle w:val="Caption"/>
        <w:rPr>
          <w:sz w:val="18"/>
        </w:rPr>
      </w:pPr>
      <w:bookmarkStart w:id="76" w:name="_Ref71547131"/>
      <w:bookmarkStart w:id="77" w:name="_Toc7700067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32</w:t>
      </w:r>
      <w:r w:rsidR="00D62E91" w:rsidRPr="006F6BAF">
        <w:rPr>
          <w:noProof/>
          <w:sz w:val="18"/>
        </w:rPr>
        <w:fldChar w:fldCharType="end"/>
      </w:r>
      <w:bookmarkEnd w:id="76"/>
      <w:r w:rsidRPr="006F6BAF">
        <w:rPr>
          <w:sz w:val="18"/>
        </w:rPr>
        <w:t>: The two macros used to help enter the language specification</w:t>
      </w:r>
      <w:bookmarkEnd w:id="77"/>
    </w:p>
    <w:p w:rsidR="00D4324F" w:rsidRPr="006F6BAF" w:rsidRDefault="00D4324F" w:rsidP="00D4324F">
      <w:pPr>
        <w:pStyle w:val="Heading1"/>
        <w:rPr>
          <w:sz w:val="24"/>
        </w:rPr>
      </w:pPr>
      <w:bookmarkStart w:id="78" w:name="_Toc77000618"/>
      <w:r w:rsidRPr="006F6BAF">
        <w:rPr>
          <w:sz w:val="24"/>
        </w:rPr>
        <w:t xml:space="preserve">Adding keywords and PDF </w:t>
      </w:r>
      <w:proofErr w:type="gramStart"/>
      <w:r w:rsidRPr="006F6BAF">
        <w:rPr>
          <w:sz w:val="24"/>
        </w:rPr>
        <w:t>meta</w:t>
      </w:r>
      <w:proofErr w:type="gramEnd"/>
      <w:r w:rsidRPr="006F6BAF">
        <w:rPr>
          <w:sz w:val="24"/>
        </w:rPr>
        <w:t xml:space="preserve"> data</w:t>
      </w:r>
      <w:bookmarkEnd w:id="78"/>
    </w:p>
    <w:p w:rsidR="005074B4" w:rsidRPr="006F6BAF" w:rsidRDefault="00D4324F" w:rsidP="00584888">
      <w:pPr>
        <w:pStyle w:val="BodyText"/>
        <w:rPr>
          <w:sz w:val="20"/>
        </w:rPr>
      </w:pPr>
      <w:r w:rsidRPr="006F6BAF">
        <w:rPr>
          <w:sz w:val="20"/>
        </w:rPr>
        <w:t xml:space="preserve">In an effort to add the PDF </w:t>
      </w:r>
      <w:proofErr w:type="gramStart"/>
      <w:r w:rsidRPr="006F6BAF">
        <w:rPr>
          <w:sz w:val="20"/>
        </w:rPr>
        <w:t>meta</w:t>
      </w:r>
      <w:proofErr w:type="gramEnd"/>
      <w:r w:rsidRPr="006F6BAF">
        <w:rPr>
          <w:sz w:val="20"/>
        </w:rPr>
        <w:t xml:space="preserve"> via the hyperref package, I also decided to add the keywords part of the PDF meta. However, in order to do this I had to have the keywords before the </w:t>
      </w:r>
      <w:r w:rsidRPr="006F6BAF">
        <w:rPr>
          <w:rStyle w:val="HTMLCode"/>
          <w:sz w:val="18"/>
        </w:rPr>
        <w:t>\begin{document}</w:t>
      </w:r>
      <w:r w:rsidRPr="006F6BAF">
        <w:rPr>
          <w:sz w:val="20"/>
        </w:rPr>
        <w:t xml:space="preserve"> command in the LaTeX file.</w:t>
      </w:r>
      <w:r w:rsidR="00E30672" w:rsidRPr="006F6BAF">
        <w:rPr>
          <w:sz w:val="20"/>
        </w:rPr>
        <w:t xml:space="preserve"> To do so, I added three new commands to the </w:t>
      </w:r>
      <w:r w:rsidR="00E30672" w:rsidRPr="006F6BAF">
        <w:rPr>
          <w:rStyle w:val="HTMLCode"/>
          <w:sz w:val="18"/>
        </w:rPr>
        <w:t>kththesis.cls</w:t>
      </w:r>
      <w:r w:rsidR="00E30672" w:rsidRPr="006F6BAF">
        <w:rPr>
          <w:sz w:val="20"/>
        </w:rPr>
        <w:t xml:space="preserve"> file, as shown in </w:t>
      </w:r>
      <w:r w:rsidR="00E30672" w:rsidRPr="006F6BAF">
        <w:rPr>
          <w:sz w:val="20"/>
        </w:rPr>
        <w:fldChar w:fldCharType="begin"/>
      </w:r>
      <w:r w:rsidR="00E30672" w:rsidRPr="006F6BAF">
        <w:rPr>
          <w:sz w:val="20"/>
        </w:rPr>
        <w:instrText xml:space="preserve"> REF _Ref71671001 \h </w:instrText>
      </w:r>
      <w:r w:rsidR="006F6BAF">
        <w:rPr>
          <w:sz w:val="20"/>
        </w:rPr>
        <w:instrText xml:space="preserve"> \* MERGEFORMAT </w:instrText>
      </w:r>
      <w:r w:rsidR="00E30672" w:rsidRPr="006F6BAF">
        <w:rPr>
          <w:sz w:val="20"/>
        </w:rPr>
      </w:r>
      <w:r w:rsidR="00E30672" w:rsidRPr="006F6BAF">
        <w:rPr>
          <w:sz w:val="20"/>
        </w:rPr>
        <w:fldChar w:fldCharType="separate"/>
      </w:r>
      <w:r w:rsidR="00885A39" w:rsidRPr="00885A39">
        <w:rPr>
          <w:sz w:val="20"/>
        </w:rPr>
        <w:t xml:space="preserve">Figure </w:t>
      </w:r>
      <w:r w:rsidR="00885A39" w:rsidRPr="00885A39">
        <w:rPr>
          <w:noProof/>
          <w:sz w:val="20"/>
        </w:rPr>
        <w:t>33</w:t>
      </w:r>
      <w:r w:rsidR="00E30672" w:rsidRPr="006F6BAF">
        <w:rPr>
          <w:sz w:val="20"/>
        </w:rPr>
        <w:fldChar w:fldCharType="end"/>
      </w:r>
      <w:r w:rsidR="00E30672" w:rsidRPr="006F6BAF">
        <w:rPr>
          <w:sz w:val="20"/>
        </w:rPr>
        <w:t xml:space="preserve">. The commands are used in the examplethesis.tex file to set up the keywords in both English and Swedeish as well as include a new set of LaTeX commands to store the PDF meta data (as shown in </w:t>
      </w:r>
      <w:r w:rsidR="00E30672" w:rsidRPr="006F6BAF">
        <w:rPr>
          <w:sz w:val="20"/>
        </w:rPr>
        <w:fldChar w:fldCharType="begin"/>
      </w:r>
      <w:r w:rsidR="00E30672" w:rsidRPr="006F6BAF">
        <w:rPr>
          <w:sz w:val="20"/>
        </w:rPr>
        <w:instrText xml:space="preserve"> REF _Ref71671219 \h </w:instrText>
      </w:r>
      <w:r w:rsidR="006F6BAF">
        <w:rPr>
          <w:sz w:val="20"/>
        </w:rPr>
        <w:instrText xml:space="preserve"> \* MERGEFORMAT </w:instrText>
      </w:r>
      <w:r w:rsidR="00E30672" w:rsidRPr="006F6BAF">
        <w:rPr>
          <w:sz w:val="20"/>
        </w:rPr>
      </w:r>
      <w:r w:rsidR="00E30672" w:rsidRPr="006F6BAF">
        <w:rPr>
          <w:sz w:val="20"/>
        </w:rPr>
        <w:fldChar w:fldCharType="separate"/>
      </w:r>
      <w:r w:rsidR="00885A39" w:rsidRPr="00885A39">
        <w:rPr>
          <w:sz w:val="20"/>
        </w:rPr>
        <w:t xml:space="preserve">Figure </w:t>
      </w:r>
      <w:r w:rsidR="00885A39" w:rsidRPr="00885A39">
        <w:rPr>
          <w:noProof/>
          <w:sz w:val="20"/>
        </w:rPr>
        <w:t>34</w:t>
      </w:r>
      <w:r w:rsidR="00E30672" w:rsidRPr="006F6BAF">
        <w:rPr>
          <w:sz w:val="20"/>
        </w:rPr>
        <w:fldChar w:fldCharType="end"/>
      </w:r>
      <w:r w:rsidR="00E30672" w:rsidRPr="006F6BAF">
        <w:rPr>
          <w:sz w:val="20"/>
        </w:rPr>
        <w:t xml:space="preserve">) using a file called </w:t>
      </w:r>
      <w:r w:rsidR="00E30672" w:rsidRPr="006F6BAF">
        <w:rPr>
          <w:rStyle w:val="HTMLCode"/>
          <w:sz w:val="18"/>
        </w:rPr>
        <w:t>lib/pdf_related_includes.tex</w:t>
      </w:r>
      <w:r w:rsidR="00E30672" w:rsidRPr="006F6BAF">
        <w:rPr>
          <w:sz w:val="20"/>
        </w:rPr>
        <w:t xml:space="preserve"> </w:t>
      </w:r>
      <w:r w:rsidR="005074B4" w:rsidRPr="006F6BAF">
        <w:rPr>
          <w:sz w:val="20"/>
        </w:rPr>
        <w:t xml:space="preserve">(shown in </w:t>
      </w:r>
      <w:r w:rsidR="005074B4" w:rsidRPr="006F6BAF">
        <w:rPr>
          <w:sz w:val="20"/>
        </w:rPr>
        <w:fldChar w:fldCharType="begin"/>
      </w:r>
      <w:r w:rsidR="005074B4" w:rsidRPr="006F6BAF">
        <w:rPr>
          <w:sz w:val="20"/>
        </w:rPr>
        <w:instrText xml:space="preserve"> REF _Ref71671612 \h </w:instrText>
      </w:r>
      <w:r w:rsidR="006F6BAF">
        <w:rPr>
          <w:sz w:val="20"/>
        </w:rPr>
        <w:instrText xml:space="preserve"> \* MERGEFORMAT </w:instrText>
      </w:r>
      <w:r w:rsidR="005074B4" w:rsidRPr="006F6BAF">
        <w:rPr>
          <w:sz w:val="20"/>
        </w:rPr>
      </w:r>
      <w:r w:rsidR="005074B4" w:rsidRPr="006F6BAF">
        <w:rPr>
          <w:sz w:val="20"/>
        </w:rPr>
        <w:fldChar w:fldCharType="separate"/>
      </w:r>
      <w:r w:rsidR="00885A39" w:rsidRPr="00885A39">
        <w:rPr>
          <w:sz w:val="20"/>
        </w:rPr>
        <w:t xml:space="preserve">Figure </w:t>
      </w:r>
      <w:r w:rsidR="00885A39" w:rsidRPr="00885A39">
        <w:rPr>
          <w:noProof/>
          <w:sz w:val="20"/>
        </w:rPr>
        <w:t>35</w:t>
      </w:r>
      <w:r w:rsidR="005074B4" w:rsidRPr="006F6BAF">
        <w:rPr>
          <w:sz w:val="20"/>
        </w:rPr>
        <w:fldChar w:fldCharType="end"/>
      </w:r>
      <w:r w:rsidR="005074B4" w:rsidRPr="006F6BAF">
        <w:rPr>
          <w:sz w:val="20"/>
        </w:rPr>
        <w:t xml:space="preserve">). Later the keywords that have been stored are inserted into the LaTeX after their respective language abstracts as shown in </w:t>
      </w:r>
      <w:r w:rsidR="005074B4" w:rsidRPr="006F6BAF">
        <w:rPr>
          <w:sz w:val="20"/>
        </w:rPr>
        <w:fldChar w:fldCharType="begin"/>
      </w:r>
      <w:r w:rsidR="005074B4" w:rsidRPr="006F6BAF">
        <w:rPr>
          <w:sz w:val="20"/>
        </w:rPr>
        <w:instrText xml:space="preserve"> REF _Ref71671671 \h </w:instrText>
      </w:r>
      <w:r w:rsidR="006F6BAF">
        <w:rPr>
          <w:sz w:val="20"/>
        </w:rPr>
        <w:instrText xml:space="preserve"> \* MERGEFORMAT </w:instrText>
      </w:r>
      <w:r w:rsidR="005074B4" w:rsidRPr="006F6BAF">
        <w:rPr>
          <w:sz w:val="20"/>
        </w:rPr>
      </w:r>
      <w:r w:rsidR="005074B4" w:rsidRPr="006F6BAF">
        <w:rPr>
          <w:sz w:val="20"/>
        </w:rPr>
        <w:fldChar w:fldCharType="separate"/>
      </w:r>
      <w:r w:rsidR="00885A39" w:rsidRPr="00885A39">
        <w:rPr>
          <w:sz w:val="20"/>
        </w:rPr>
        <w:t xml:space="preserve">Figure </w:t>
      </w:r>
      <w:r w:rsidR="00885A39" w:rsidRPr="00885A39">
        <w:rPr>
          <w:noProof/>
          <w:sz w:val="20"/>
        </w:rPr>
        <w:t>36</w:t>
      </w:r>
      <w:r w:rsidR="005074B4" w:rsidRPr="006F6BAF">
        <w:rPr>
          <w:sz w:val="20"/>
        </w:rPr>
        <w:fldChar w:fldCharType="end"/>
      </w:r>
      <w:r w:rsidR="005074B4" w:rsidRPr="006F6BAF">
        <w:rPr>
          <w:sz w:val="20"/>
        </w:rPr>
        <w:t xml:space="preserve"> and </w:t>
      </w:r>
      <w:r w:rsidR="005074B4" w:rsidRPr="006F6BAF">
        <w:rPr>
          <w:sz w:val="20"/>
        </w:rPr>
        <w:fldChar w:fldCharType="begin"/>
      </w:r>
      <w:r w:rsidR="005074B4" w:rsidRPr="006F6BAF">
        <w:rPr>
          <w:sz w:val="20"/>
        </w:rPr>
        <w:instrText xml:space="preserve"> REF _Ref71671673 \h </w:instrText>
      </w:r>
      <w:r w:rsidR="006F6BAF">
        <w:rPr>
          <w:sz w:val="20"/>
        </w:rPr>
        <w:instrText xml:space="preserve"> \* MERGEFORMAT </w:instrText>
      </w:r>
      <w:r w:rsidR="005074B4" w:rsidRPr="006F6BAF">
        <w:rPr>
          <w:sz w:val="20"/>
        </w:rPr>
      </w:r>
      <w:r w:rsidR="005074B4" w:rsidRPr="006F6BAF">
        <w:rPr>
          <w:sz w:val="20"/>
        </w:rPr>
        <w:fldChar w:fldCharType="separate"/>
      </w:r>
      <w:r w:rsidR="00885A39" w:rsidRPr="00885A39">
        <w:rPr>
          <w:sz w:val="20"/>
        </w:rPr>
        <w:t xml:space="preserve">Figure </w:t>
      </w:r>
      <w:r w:rsidR="00885A39" w:rsidRPr="00885A39">
        <w:rPr>
          <w:noProof/>
          <w:sz w:val="20"/>
        </w:rPr>
        <w:t>37</w:t>
      </w:r>
      <w:r w:rsidR="005074B4" w:rsidRPr="006F6BAF">
        <w:rPr>
          <w:sz w:val="20"/>
        </w:rPr>
        <w:fldChar w:fldCharType="end"/>
      </w:r>
      <w:r w:rsidR="005074B4" w:rsidRPr="006F6BAF">
        <w:rPr>
          <w:sz w:val="20"/>
        </w:rPr>
        <w:t xml:space="preserve">. The title page of the thesis and the PDF meta data are shown in </w:t>
      </w:r>
      <w:r w:rsidR="005074B4" w:rsidRPr="006F6BAF">
        <w:rPr>
          <w:sz w:val="20"/>
        </w:rPr>
        <w:fldChar w:fldCharType="begin"/>
      </w:r>
      <w:r w:rsidR="005074B4" w:rsidRPr="006F6BAF">
        <w:rPr>
          <w:sz w:val="20"/>
        </w:rPr>
        <w:instrText xml:space="preserve"> REF _Ref71671891 \h </w:instrText>
      </w:r>
      <w:r w:rsidR="006F6BAF">
        <w:rPr>
          <w:sz w:val="20"/>
        </w:rPr>
        <w:instrText xml:space="preserve"> \* MERGEFORMAT </w:instrText>
      </w:r>
      <w:r w:rsidR="005074B4" w:rsidRPr="006F6BAF">
        <w:rPr>
          <w:sz w:val="20"/>
        </w:rPr>
      </w:r>
      <w:r w:rsidR="005074B4" w:rsidRPr="006F6BAF">
        <w:rPr>
          <w:sz w:val="20"/>
        </w:rPr>
        <w:fldChar w:fldCharType="separate"/>
      </w:r>
      <w:r w:rsidR="00885A39" w:rsidRPr="00885A39">
        <w:rPr>
          <w:sz w:val="20"/>
        </w:rPr>
        <w:t xml:space="preserve">Figure </w:t>
      </w:r>
      <w:r w:rsidR="00885A39" w:rsidRPr="00885A39">
        <w:rPr>
          <w:noProof/>
          <w:sz w:val="20"/>
        </w:rPr>
        <w:t>38</w:t>
      </w:r>
      <w:r w:rsidR="005074B4" w:rsidRPr="006F6BAF">
        <w:rPr>
          <w:sz w:val="20"/>
        </w:rPr>
        <w:fldChar w:fldCharType="end"/>
      </w:r>
      <w:r w:rsidR="005074B4" w:rsidRPr="006F6BAF">
        <w:rPr>
          <w:sz w:val="20"/>
        </w:rPr>
        <w:t xml:space="preserve"> Finally, the keywords appear </w:t>
      </w:r>
      <w:r w:rsidR="00584888" w:rsidRPr="006F6BAF">
        <w:rPr>
          <w:sz w:val="20"/>
        </w:rPr>
        <w:t>(</w:t>
      </w:r>
      <w:r w:rsidR="005074B4" w:rsidRPr="006F6BAF">
        <w:rPr>
          <w:sz w:val="20"/>
        </w:rPr>
        <w:t>as expected</w:t>
      </w:r>
      <w:r w:rsidR="00584888" w:rsidRPr="006F6BAF">
        <w:rPr>
          <w:sz w:val="20"/>
        </w:rPr>
        <w:t>)</w:t>
      </w:r>
      <w:r w:rsidR="005074B4" w:rsidRPr="006F6BAF">
        <w:rPr>
          <w:sz w:val="20"/>
        </w:rPr>
        <w:t xml:space="preserve"> in the for DiVA data at the end of the PDF file </w:t>
      </w:r>
      <w:r w:rsidR="00584888" w:rsidRPr="006F6BAF">
        <w:rPr>
          <w:sz w:val="20"/>
        </w:rPr>
        <w:t xml:space="preserve">as shown in </w:t>
      </w:r>
      <w:r w:rsidR="005074B4" w:rsidRPr="006F6BAF">
        <w:rPr>
          <w:sz w:val="20"/>
        </w:rPr>
        <w:fldChar w:fldCharType="begin"/>
      </w:r>
      <w:r w:rsidR="005074B4" w:rsidRPr="006F6BAF">
        <w:rPr>
          <w:sz w:val="20"/>
        </w:rPr>
        <w:instrText xml:space="preserve"> REF _Ref71671895 \h </w:instrText>
      </w:r>
      <w:r w:rsidR="006F6BAF">
        <w:rPr>
          <w:sz w:val="20"/>
        </w:rPr>
        <w:instrText xml:space="preserve"> \* MERGEFORMAT </w:instrText>
      </w:r>
      <w:r w:rsidR="005074B4" w:rsidRPr="006F6BAF">
        <w:rPr>
          <w:sz w:val="20"/>
        </w:rPr>
      </w:r>
      <w:r w:rsidR="005074B4" w:rsidRPr="006F6BAF">
        <w:rPr>
          <w:sz w:val="20"/>
        </w:rPr>
        <w:fldChar w:fldCharType="separate"/>
      </w:r>
      <w:r w:rsidR="00885A39" w:rsidRPr="00885A39">
        <w:rPr>
          <w:sz w:val="20"/>
        </w:rPr>
        <w:t xml:space="preserve">Figure </w:t>
      </w:r>
      <w:r w:rsidR="00885A39" w:rsidRPr="00885A39">
        <w:rPr>
          <w:noProof/>
          <w:sz w:val="20"/>
        </w:rPr>
        <w:t>39</w:t>
      </w:r>
      <w:r w:rsidR="005074B4" w:rsidRPr="006F6BAF">
        <w:rPr>
          <w:sz w:val="20"/>
        </w:rPr>
        <w:fldChar w:fldCharType="end"/>
      </w:r>
      <w:r w:rsidR="00584888" w:rsidRPr="006F6BAF">
        <w:rPr>
          <w:sz w:val="20"/>
        </w:rPr>
        <w:t>.</w:t>
      </w:r>
    </w:p>
    <w:p w:rsidR="00D4324F" w:rsidRPr="006F6BAF" w:rsidRDefault="00B55D1F" w:rsidP="00040378">
      <w:pPr>
        <w:pStyle w:val="BodyText"/>
        <w:rPr>
          <w:sz w:val="20"/>
        </w:rPr>
      </w:pPr>
      <w:r w:rsidRPr="006F6BAF">
        <w:rPr>
          <w:sz w:val="20"/>
        </w:rPr>
        <w:t>Note that \makeatletter</w:t>
      </w:r>
      <w:r w:rsidR="00040378" w:rsidRPr="006F6BAF">
        <w:rPr>
          <w:sz w:val="20"/>
        </w:rPr>
        <w:t xml:space="preserve"> and \makeatother are use to include the character “@” as a letter and then return “@” to being a punction code. This use of “@” protects the internal names from being accessed outside of these two commands. More explicitly, </w:t>
      </w:r>
      <w:r w:rsidR="00040378" w:rsidRPr="006F6BAF">
        <w:rPr>
          <w:rStyle w:val="HTMLCode"/>
          <w:sz w:val="18"/>
        </w:rPr>
        <w:t>\EnglishKeywords</w:t>
      </w:r>
      <w:r w:rsidR="00040378" w:rsidRPr="006F6BAF">
        <w:rPr>
          <w:sz w:val="20"/>
        </w:rPr>
        <w:t xml:space="preserve"> is a function that takes one argument, the text of the English </w:t>
      </w:r>
      <w:r w:rsidR="00040378" w:rsidRPr="006F6BAF">
        <w:rPr>
          <w:sz w:val="20"/>
        </w:rPr>
        <w:lastRenderedPageBreak/>
        <w:t>keywords, and then stores them into “</w:t>
      </w:r>
      <w:r w:rsidR="00040378" w:rsidRPr="006F6BAF">
        <w:rPr>
          <w:rStyle w:val="HTMLCode"/>
          <w:sz w:val="18"/>
        </w:rPr>
        <w:t>@EnglishKeywords</w:t>
      </w:r>
      <w:r w:rsidR="00040378" w:rsidRPr="006F6BAF">
        <w:rPr>
          <w:sz w:val="20"/>
        </w:rPr>
        <w:t xml:space="preserve">”. Later the text can be retried with the command </w:t>
      </w:r>
      <w:r w:rsidR="00040378" w:rsidRPr="006F6BAF">
        <w:rPr>
          <w:rStyle w:val="HTMLCode"/>
          <w:sz w:val="18"/>
        </w:rPr>
        <w:t>\InsertKeywords{english}</w:t>
      </w:r>
      <w:r w:rsidR="00040378" w:rsidRPr="006F6BAF">
        <w:rPr>
          <w:sz w:val="20"/>
        </w:rPr>
        <w:t xml:space="preserve"> or </w:t>
      </w:r>
      <w:r w:rsidR="00040378" w:rsidRPr="006F6BAF">
        <w:rPr>
          <w:rStyle w:val="HTMLCode"/>
          <w:sz w:val="18"/>
        </w:rPr>
        <w:t>\</w:t>
      </w:r>
      <w:proofErr w:type="gramStart"/>
      <w:r w:rsidR="00040378" w:rsidRPr="006F6BAF">
        <w:rPr>
          <w:rStyle w:val="HTMLCode"/>
          <w:sz w:val="18"/>
        </w:rPr>
        <w:t>InsertKeywords{</w:t>
      </w:r>
      <w:proofErr w:type="gramEnd"/>
      <w:r w:rsidR="00040378" w:rsidRPr="006F6BAF">
        <w:rPr>
          <w:rStyle w:val="HTMLCode"/>
          <w:sz w:val="18"/>
        </w:rPr>
        <w:t>swedish}</w:t>
      </w:r>
      <w:r w:rsidR="00040378" w:rsidRPr="006F6BAF">
        <w:rPr>
          <w:sz w:val="20"/>
        </w:rPr>
        <w:t>.</w:t>
      </w:r>
    </w:p>
    <w:tbl>
      <w:tblPr>
        <w:tblStyle w:val="TableGrid"/>
        <w:tblW w:w="0" w:type="auto"/>
        <w:tblLook w:val="04A0" w:firstRow="1" w:lastRow="0" w:firstColumn="1" w:lastColumn="0" w:noHBand="0" w:noVBand="1"/>
      </w:tblPr>
      <w:tblGrid>
        <w:gridCol w:w="9289"/>
      </w:tblGrid>
      <w:tr w:rsidR="00D4324F" w:rsidRPr="006F6BAF" w:rsidTr="00D4324F">
        <w:tc>
          <w:tcPr>
            <w:tcW w:w="9289" w:type="dxa"/>
          </w:tcPr>
          <w:p w:rsidR="00E30672" w:rsidRPr="006F6BAF" w:rsidRDefault="00E30672" w:rsidP="00584888">
            <w:pPr>
              <w:pStyle w:val="Computerexample"/>
              <w:rPr>
                <w:sz w:val="20"/>
              </w:rPr>
            </w:pPr>
            <w:r w:rsidRPr="006F6BAF">
              <w:rPr>
                <w:sz w:val="20"/>
              </w:rPr>
              <w:t>% Keywords</w:t>
            </w:r>
          </w:p>
          <w:p w:rsidR="00E30672" w:rsidRPr="006F6BAF" w:rsidRDefault="00E30672" w:rsidP="00584888">
            <w:pPr>
              <w:pStyle w:val="Computerexample"/>
              <w:rPr>
                <w:sz w:val="20"/>
              </w:rPr>
            </w:pPr>
            <w:r w:rsidRPr="006F6BAF">
              <w:rPr>
                <w:sz w:val="20"/>
              </w:rPr>
              <w:t>\let\@EnglishKeywords\@empty</w:t>
            </w:r>
          </w:p>
          <w:p w:rsidR="00E30672" w:rsidRPr="006F6BAF" w:rsidRDefault="00E30672" w:rsidP="00584888">
            <w:pPr>
              <w:pStyle w:val="Computerexample"/>
              <w:rPr>
                <w:sz w:val="20"/>
              </w:rPr>
            </w:pPr>
            <w:r w:rsidRPr="006F6BAF">
              <w:rPr>
                <w:sz w:val="20"/>
              </w:rPr>
              <w:t>\newcommand{\EnglishKeywords}[1]{\def\@Engl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let\@SwedishKeywords\@empty</w:t>
            </w:r>
          </w:p>
          <w:p w:rsidR="00E30672" w:rsidRPr="006F6BAF" w:rsidRDefault="00E30672" w:rsidP="00584888">
            <w:pPr>
              <w:pStyle w:val="Computerexample"/>
              <w:rPr>
                <w:sz w:val="20"/>
              </w:rPr>
            </w:pPr>
            <w:r w:rsidRPr="006F6BAF">
              <w:rPr>
                <w:sz w:val="20"/>
              </w:rPr>
              <w:t>\newcommand{\SwedishKeywords}[1]{\def\@Swed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makeatletter</w:t>
            </w:r>
          </w:p>
          <w:p w:rsidR="00E30672" w:rsidRPr="006F6BAF" w:rsidRDefault="00E30672" w:rsidP="00584888">
            <w:pPr>
              <w:pStyle w:val="Computerexample"/>
              <w:rPr>
                <w:sz w:val="20"/>
              </w:rPr>
            </w:pPr>
            <w:r w:rsidRPr="006F6BAF">
              <w:rPr>
                <w:sz w:val="20"/>
              </w:rPr>
              <w:t>\newcommand{\InsertKeywords}[1]{</w:t>
            </w:r>
          </w:p>
          <w:p w:rsidR="00E30672" w:rsidRPr="006F6BAF" w:rsidRDefault="00E30672" w:rsidP="00584888">
            <w:pPr>
              <w:pStyle w:val="Computerexample"/>
              <w:rPr>
                <w:sz w:val="20"/>
              </w:rPr>
            </w:pPr>
            <w:r w:rsidRPr="006F6BAF">
              <w:rPr>
                <w:sz w:val="20"/>
              </w:rPr>
              <w:t xml:space="preserve">    \IfEqCase{#1}{%</w:t>
            </w:r>
          </w:p>
          <w:p w:rsidR="00E30672" w:rsidRPr="006F6BAF" w:rsidRDefault="00E30672" w:rsidP="00584888">
            <w:pPr>
              <w:pStyle w:val="Computerexample"/>
              <w:rPr>
                <w:sz w:val="20"/>
              </w:rPr>
            </w:pPr>
            <w:r w:rsidRPr="006F6BAF">
              <w:rPr>
                <w:sz w:val="20"/>
              </w:rPr>
              <w:t xml:space="preserve">    {english}{\@EnglishKeywords}</w:t>
            </w:r>
          </w:p>
          <w:p w:rsidR="00E30672" w:rsidRPr="006F6BAF" w:rsidRDefault="00E30672" w:rsidP="00584888">
            <w:pPr>
              <w:pStyle w:val="Computerexample"/>
              <w:rPr>
                <w:sz w:val="20"/>
              </w:rPr>
            </w:pPr>
            <w:r w:rsidRPr="006F6BAF">
              <w:rPr>
                <w:sz w:val="20"/>
              </w:rPr>
              <w:t xml:space="preserve">    {swedish}{\@SwedishKeywords}</w:t>
            </w:r>
          </w:p>
          <w:p w:rsidR="00E30672" w:rsidRPr="006F6BAF" w:rsidRDefault="00E30672" w:rsidP="00584888">
            <w:pPr>
              <w:pStyle w:val="Computerexample"/>
              <w:rPr>
                <w:sz w:val="20"/>
              </w:rPr>
            </w:pPr>
            <w:r w:rsidRPr="006F6BAF">
              <w:rPr>
                <w:sz w:val="20"/>
              </w:rPr>
              <w:t xml:space="preserve">  }[\typeout{argument must be english or swedish}]</w:t>
            </w:r>
          </w:p>
          <w:p w:rsidR="00D4324F" w:rsidRPr="006F6BAF" w:rsidRDefault="004F59D3" w:rsidP="00584888">
            <w:pPr>
              <w:pStyle w:val="Computerexample"/>
              <w:rPr>
                <w:sz w:val="20"/>
              </w:rPr>
            </w:pPr>
            <w:r w:rsidRPr="006F6BAF">
              <w:rPr>
                <w:sz w:val="20"/>
              </w:rPr>
              <w:t>}</w:t>
            </w:r>
          </w:p>
        </w:tc>
      </w:tr>
    </w:tbl>
    <w:p w:rsidR="00D4324F" w:rsidRPr="006F6BAF" w:rsidRDefault="00D4324F" w:rsidP="00D4324F">
      <w:pPr>
        <w:pStyle w:val="Caption"/>
        <w:rPr>
          <w:sz w:val="18"/>
        </w:rPr>
      </w:pPr>
      <w:bookmarkStart w:id="79" w:name="_Ref71671001"/>
      <w:bookmarkStart w:id="80" w:name="_Toc7700068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33</w:t>
      </w:r>
      <w:r w:rsidR="00D62E91" w:rsidRPr="006F6BAF">
        <w:rPr>
          <w:noProof/>
          <w:sz w:val="18"/>
        </w:rPr>
        <w:fldChar w:fldCharType="end"/>
      </w:r>
      <w:bookmarkEnd w:id="79"/>
      <w:r w:rsidRPr="006F6BAF">
        <w:rPr>
          <w:sz w:val="18"/>
        </w:rPr>
        <w:t>:</w:t>
      </w:r>
      <w:r w:rsidR="00E87BEA" w:rsidRPr="006F6BAF">
        <w:rPr>
          <w:sz w:val="18"/>
        </w:rPr>
        <w:t xml:space="preserve"> </w:t>
      </w:r>
      <w:r w:rsidR="00E30672" w:rsidRPr="006F6BAF">
        <w:rPr>
          <w:sz w:val="18"/>
        </w:rPr>
        <w:t>New commands in kththesis.cls</w:t>
      </w:r>
      <w:bookmarkEnd w:id="80"/>
    </w:p>
    <w:p w:rsidR="00D4324F" w:rsidRPr="006F6BAF" w:rsidRDefault="004F59D3" w:rsidP="004F59D3">
      <w:pPr>
        <w:pStyle w:val="BodyText"/>
        <w:rPr>
          <w:sz w:val="20"/>
        </w:rPr>
      </w:pPr>
      <w:r w:rsidRPr="006F6BAF">
        <w:rPr>
          <w:sz w:val="20"/>
        </w:rPr>
        <w:fldChar w:fldCharType="begin"/>
      </w:r>
      <w:r w:rsidRPr="006F6BAF">
        <w:rPr>
          <w:sz w:val="20"/>
        </w:rPr>
        <w:instrText xml:space="preserve"> REF _Ref71671219 \h </w:instrText>
      </w:r>
      <w:r w:rsidR="006F6BAF">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34</w:t>
      </w:r>
      <w:r w:rsidRPr="006F6BAF">
        <w:rPr>
          <w:sz w:val="20"/>
        </w:rPr>
        <w:fldChar w:fldCharType="end"/>
      </w:r>
      <w:r w:rsidRPr="006F6BAF">
        <w:rPr>
          <w:sz w:val="20"/>
        </w:rPr>
        <w:t xml:space="preserve"> shows the storing of the keywords using the above commands and the include of the library to set up the PDF </w:t>
      </w:r>
      <w:proofErr w:type="gramStart"/>
      <w:r w:rsidRPr="006F6BAF">
        <w:rPr>
          <w:sz w:val="20"/>
        </w:rPr>
        <w:t>meta</w:t>
      </w:r>
      <w:proofErr w:type="gramEnd"/>
      <w:r w:rsidRPr="006F6BAF">
        <w:rPr>
          <w:sz w:val="20"/>
        </w:rPr>
        <w:t xml:space="preserve"> data.</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20"/>
              </w:rPr>
            </w:pPr>
            <w:r w:rsidRPr="006F6BAF">
              <w:rPr>
                <w:sz w:val="20"/>
              </w:rPr>
              <w:t>% Enter the English and Swedish keywords here for use in the PDF meta data _and_ for later use</w:t>
            </w:r>
          </w:p>
          <w:p w:rsidR="00E30672" w:rsidRPr="006F6BAF" w:rsidRDefault="00E30672" w:rsidP="00584888">
            <w:pPr>
              <w:pStyle w:val="Computerexample"/>
              <w:rPr>
                <w:sz w:val="20"/>
              </w:rPr>
            </w:pPr>
            <w:r w:rsidRPr="006F6BAF">
              <w:rPr>
                <w:sz w:val="20"/>
              </w:rPr>
              <w:t>% following the respective abstract.</w:t>
            </w:r>
          </w:p>
          <w:p w:rsidR="00E30672" w:rsidRPr="006F6BAF" w:rsidRDefault="00E30672" w:rsidP="00584888">
            <w:pPr>
              <w:pStyle w:val="Computerexample"/>
              <w:rPr>
                <w:sz w:val="20"/>
              </w:rPr>
            </w:pPr>
            <w:r w:rsidRPr="006F6BAF">
              <w:rPr>
                <w:sz w:val="20"/>
              </w:rPr>
              <w:t>% Try to put the words in the same order in both to facilitate matching.</w:t>
            </w:r>
          </w:p>
          <w:p w:rsidR="00E30672" w:rsidRPr="006F6BAF" w:rsidRDefault="00E30672" w:rsidP="00584888">
            <w:pPr>
              <w:pStyle w:val="Computerexample"/>
              <w:rPr>
                <w:color w:val="FF0000"/>
                <w:sz w:val="20"/>
              </w:rPr>
            </w:pPr>
            <w:r w:rsidRPr="006F6BAF">
              <w:rPr>
                <w:color w:val="FF0000"/>
                <w:sz w:val="20"/>
              </w:rPr>
              <w:t>\EnglishKeywords{Canvas Learning Management System, Docker containers, performance tuning}</w:t>
            </w:r>
          </w:p>
          <w:p w:rsidR="00E30672" w:rsidRPr="006F6BAF" w:rsidRDefault="00E30672" w:rsidP="00584888">
            <w:pPr>
              <w:pStyle w:val="Computerexample"/>
              <w:rPr>
                <w:color w:val="FF0000"/>
                <w:sz w:val="20"/>
              </w:rPr>
            </w:pPr>
            <w:r w:rsidRPr="006F6BAF">
              <w:rPr>
                <w:color w:val="FF0000"/>
                <w:sz w:val="20"/>
              </w:rPr>
              <w:t>\SwedishKeywords{Canvas Lärplattform, Dockerbehållare, prestandajustering}</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 Put the title, author, and keyword information into the PDF meta information</w:t>
            </w:r>
          </w:p>
          <w:p w:rsidR="00E30672" w:rsidRPr="006F6BAF" w:rsidRDefault="00E30672" w:rsidP="00584888">
            <w:pPr>
              <w:pStyle w:val="Computerexample"/>
              <w:rPr>
                <w:sz w:val="20"/>
              </w:rPr>
            </w:pPr>
            <w:r w:rsidRPr="006F6BAF">
              <w:rPr>
                <w:sz w:val="20"/>
              </w:rPr>
              <w:t>\include{lib/pdf_related_includes}</w:t>
            </w:r>
          </w:p>
          <w:p w:rsidR="00D4324F" w:rsidRPr="006F6BAF" w:rsidRDefault="00D4324F" w:rsidP="00E30672">
            <w:pPr>
              <w:keepNext/>
              <w:rPr>
                <w:sz w:val="20"/>
              </w:rPr>
            </w:pPr>
          </w:p>
        </w:tc>
      </w:tr>
    </w:tbl>
    <w:p w:rsidR="00D4324F" w:rsidRPr="006F6BAF" w:rsidRDefault="00D4324F" w:rsidP="00D4324F">
      <w:pPr>
        <w:pStyle w:val="Caption"/>
        <w:rPr>
          <w:sz w:val="18"/>
        </w:rPr>
      </w:pPr>
      <w:bookmarkStart w:id="81" w:name="_Ref71671219"/>
      <w:bookmarkStart w:id="82" w:name="_Toc7700068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34</w:t>
      </w:r>
      <w:r w:rsidR="00D62E91" w:rsidRPr="006F6BAF">
        <w:rPr>
          <w:noProof/>
          <w:sz w:val="18"/>
        </w:rPr>
        <w:fldChar w:fldCharType="end"/>
      </w:r>
      <w:bookmarkEnd w:id="81"/>
      <w:r w:rsidRPr="006F6BAF">
        <w:rPr>
          <w:sz w:val="18"/>
        </w:rPr>
        <w:t>:</w:t>
      </w:r>
      <w:r w:rsidR="00E30672" w:rsidRPr="006F6BAF">
        <w:rPr>
          <w:sz w:val="18"/>
        </w:rPr>
        <w:t xml:space="preserve"> New additions to examplethesis.text</w:t>
      </w:r>
      <w:bookmarkEnd w:id="82"/>
    </w:p>
    <w:p w:rsidR="00D4324F" w:rsidRPr="006F6BAF" w:rsidRDefault="00D4324F" w:rsidP="00D4324F">
      <w:pPr>
        <w:rPr>
          <w:sz w:val="20"/>
        </w:rPr>
      </w:pPr>
    </w:p>
    <w:p w:rsidR="004F59D3" w:rsidRPr="006F6BAF" w:rsidRDefault="004F59D3" w:rsidP="004F59D3">
      <w:pPr>
        <w:pStyle w:val="BodyText"/>
        <w:rPr>
          <w:sz w:val="20"/>
        </w:rPr>
      </w:pPr>
      <w:r w:rsidRPr="006F6BAF">
        <w:rPr>
          <w:sz w:val="20"/>
        </w:rPr>
        <w:t xml:space="preserve">The </w:t>
      </w:r>
      <w:r w:rsidRPr="006F6BAF">
        <w:rPr>
          <w:rStyle w:val="HTMLCode"/>
          <w:sz w:val="18"/>
        </w:rPr>
        <w:t>lib/pdf_related_includes.tex</w:t>
      </w:r>
      <w:r w:rsidRPr="006F6BAF">
        <w:rPr>
          <w:sz w:val="20"/>
        </w:rPr>
        <w:t xml:space="preserve"> file contains the LaTeX to add information to the PDF file (specifically, author(s), title(s), and keywords. It uses the hyperref package and should be be included before the \</w:t>
      </w:r>
      <w:proofErr w:type="gramStart"/>
      <w:r w:rsidRPr="006F6BAF">
        <w:rPr>
          <w:sz w:val="20"/>
        </w:rPr>
        <w:t>begin{</w:t>
      </w:r>
      <w:proofErr w:type="gramEnd"/>
      <w:r w:rsidRPr="006F6BAF">
        <w:rPr>
          <w:sz w:val="20"/>
        </w:rPr>
        <w:t>document}.</w:t>
      </w:r>
    </w:p>
    <w:p w:rsidR="004F59D3" w:rsidRPr="006F6BAF" w:rsidRDefault="004F59D3" w:rsidP="004F59D3">
      <w:pPr>
        <w:pStyle w:val="BodyText"/>
        <w:rPr>
          <w:sz w:val="20"/>
        </w:rPr>
      </w:pPr>
      <w:r w:rsidRPr="006F6BAF">
        <w:rPr>
          <w:sz w:val="20"/>
        </w:rPr>
        <w:t xml:space="preserve">I want to acknowledge the inspiration of Karl Voit's template for TU Graz that inspired me to add the PDF document information. For more information about his template see </w:t>
      </w:r>
      <w:hyperlink r:id="rId31" w:history="1">
        <w:r w:rsidRPr="006F6BAF">
          <w:rPr>
            <w:rStyle w:val="Hyperlink"/>
            <w:sz w:val="18"/>
          </w:rPr>
          <w:t>https://github.com/novoid/LaTeX-KOMA-template</w:t>
        </w:r>
      </w:hyperlink>
    </w:p>
    <w:p w:rsidR="00D4324F" w:rsidRPr="006F6BAF" w:rsidRDefault="004F59D3" w:rsidP="004F59D3">
      <w:pPr>
        <w:pStyle w:val="BodyText"/>
        <w:rPr>
          <w:sz w:val="20"/>
        </w:rPr>
      </w:pPr>
      <w:r w:rsidRPr="006F6BAF">
        <w:rPr>
          <w:sz w:val="20"/>
        </w:rPr>
        <w:t xml:space="preserve">Note that this template does not use anything from his template other than the names of the information for the PDF </w:t>
      </w:r>
      <w:proofErr w:type="gramStart"/>
      <w:r w:rsidRPr="006F6BAF">
        <w:rPr>
          <w:sz w:val="20"/>
        </w:rPr>
        <w:t>meta</w:t>
      </w:r>
      <w:proofErr w:type="gramEnd"/>
      <w:r w:rsidRPr="006F6BAF">
        <w:rPr>
          <w:sz w:val="20"/>
        </w:rPr>
        <w:t xml:space="preserve"> fields, i.e., mytitle, myauthor, and mykeywords together with the idea of defining the corresponding newcommand to set the relevant hyperref parameters.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14"/>
              </w:rPr>
            </w:pPr>
            <w:r w:rsidRPr="006F6BAF">
              <w:rPr>
                <w:sz w:val="14"/>
              </w:rPr>
              <w:lastRenderedPageBreak/>
              <w:t>\makeatletter</w:t>
            </w:r>
          </w:p>
          <w:p w:rsidR="00E30672" w:rsidRPr="006F6BAF" w:rsidRDefault="00E30672" w:rsidP="00584888">
            <w:pPr>
              <w:pStyle w:val="Computerexample"/>
              <w:rPr>
                <w:sz w:val="14"/>
              </w:rPr>
            </w:pPr>
            <w:r w:rsidRPr="006F6BAF">
              <w:rPr>
                <w:sz w:val="14"/>
              </w:rPr>
              <w:t>\ifx\@subtitle\@empty</w:t>
            </w:r>
          </w:p>
          <w:p w:rsidR="00E30672" w:rsidRPr="006F6BAF" w:rsidRDefault="00E30672" w:rsidP="00584888">
            <w:pPr>
              <w:pStyle w:val="Computerexample"/>
              <w:rPr>
                <w:sz w:val="14"/>
              </w:rPr>
            </w:pPr>
            <w:r w:rsidRPr="006F6BAF">
              <w:rPr>
                <w:sz w:val="14"/>
              </w:rPr>
              <w:t xml:space="preserve">    \newcommand{\mytitle}{\@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title}{\@title: \@subtitle}</w:t>
            </w:r>
          </w:p>
          <w:p w:rsidR="00E30672" w:rsidRPr="006F6BAF" w:rsidRDefault="004F59D3"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title={\mytitle}        % Title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secondAuthorsLastname\@empty</w:t>
            </w:r>
          </w:p>
          <w:p w:rsidR="00E30672" w:rsidRPr="006F6BAF" w:rsidRDefault="00E30672" w:rsidP="00584888">
            <w:pPr>
              <w:pStyle w:val="Computerexample"/>
              <w:rPr>
                <w:sz w:val="14"/>
              </w:rPr>
            </w:pPr>
            <w:r w:rsidRPr="006F6BAF">
              <w:rPr>
                <w:sz w:val="14"/>
              </w:rPr>
              <w:t xml:space="preserve">    \newcommand{\myauthor}{\@authorsFirstname \@authorsLastname} </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author}{\@authorsFirstname\space\@authorsLastname\space\relax och\space\@secondAuthorsFirstname \@secondAuthorsLastname}</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author}{\@authorsFirstname\space\@authorsLastname\space\relax and\space\@secondAuthorsFirstname \@secondAuthorsLastname}</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author={\myauthor}      % Author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 Put the alternative title (and subtitle) into the PDF Subject meta</w:t>
            </w:r>
          </w:p>
          <w:p w:rsidR="00E30672" w:rsidRPr="006F6BAF" w:rsidRDefault="00E30672" w:rsidP="00584888">
            <w:pPr>
              <w:pStyle w:val="Computerexample"/>
              <w:rPr>
                <w:sz w:val="14"/>
              </w:rPr>
            </w:pPr>
            <w:r w:rsidRPr="006F6BAF">
              <w:rPr>
                <w:sz w:val="14"/>
              </w:rPr>
              <w:t>\ifx\@altsubtitle\@empty\relax</w:t>
            </w:r>
          </w:p>
          <w:p w:rsidR="00E30672" w:rsidRPr="006F6BAF" w:rsidRDefault="00E30672" w:rsidP="00584888">
            <w:pPr>
              <w:pStyle w:val="Computerexample"/>
              <w:rPr>
                <w:sz w:val="14"/>
              </w:rPr>
            </w:pPr>
            <w:r w:rsidRPr="006F6BAF">
              <w:rPr>
                <w:sz w:val="14"/>
              </w:rPr>
              <w:t xml:space="preserve">    \newcommand{\myalttitle}{\@alt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alttitle}{\@alttitle: \@altsubtitle}</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subject={\myalttitle}        % Subject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EnglishKeywords\@empty</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keywords}{\@SwedishKeywords, \@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EnglishKeywords, \@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r w:rsidRPr="006F6BAF">
              <w:rPr>
                <w:sz w:val="14"/>
              </w:rPr>
              <w:t>\makeatother</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keywords={\mykeywords}        % Keywords field</w:t>
            </w:r>
          </w:p>
          <w:p w:rsidR="00D4324F" w:rsidRPr="006F6BAF" w:rsidRDefault="004F59D3" w:rsidP="00584888">
            <w:pPr>
              <w:pStyle w:val="Computerexample"/>
              <w:rPr>
                <w:sz w:val="18"/>
              </w:rPr>
            </w:pPr>
            <w:r w:rsidRPr="006F6BAF">
              <w:rPr>
                <w:sz w:val="14"/>
              </w:rPr>
              <w:t xml:space="preserve">}        </w:t>
            </w:r>
          </w:p>
        </w:tc>
      </w:tr>
    </w:tbl>
    <w:p w:rsidR="00D4324F" w:rsidRPr="006F6BAF" w:rsidRDefault="00D4324F" w:rsidP="00DC1AFA">
      <w:pPr>
        <w:pStyle w:val="Caption"/>
        <w:rPr>
          <w:sz w:val="18"/>
        </w:rPr>
      </w:pPr>
      <w:bookmarkStart w:id="83" w:name="_Ref71671612"/>
      <w:bookmarkStart w:id="84" w:name="_Toc7700068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35</w:t>
      </w:r>
      <w:r w:rsidR="00D62E91" w:rsidRPr="006F6BAF">
        <w:rPr>
          <w:noProof/>
          <w:sz w:val="18"/>
        </w:rPr>
        <w:fldChar w:fldCharType="end"/>
      </w:r>
      <w:bookmarkEnd w:id="83"/>
      <w:r w:rsidRPr="006F6BAF">
        <w:rPr>
          <w:sz w:val="18"/>
        </w:rPr>
        <w:t>:</w:t>
      </w:r>
      <w:r w:rsidR="00E30672" w:rsidRPr="006F6BAF">
        <w:rPr>
          <w:sz w:val="18"/>
        </w:rPr>
        <w:t xml:space="preserve"> lib/pdf_related_includes.tex</w:t>
      </w:r>
      <w:r w:rsidR="004F59D3" w:rsidRPr="006F6BAF">
        <w:rPr>
          <w:sz w:val="18"/>
        </w:rPr>
        <w:t xml:space="preserve"> (edited for readability)</w:t>
      </w:r>
      <w:bookmarkEnd w:id="84"/>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5074B4" w:rsidRPr="006F6BAF" w:rsidRDefault="005074B4" w:rsidP="00584888">
            <w:pPr>
              <w:pStyle w:val="Computerexample"/>
              <w:rPr>
                <w:sz w:val="20"/>
              </w:rPr>
            </w:pPr>
            <w:r w:rsidRPr="006F6BAF">
              <w:rPr>
                <w:sz w:val="20"/>
              </w:rPr>
              <w:lastRenderedPageBreak/>
              <w:t>\subsection*{Keywords}</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If you set the EnglishKeywords earlier, you can retrieve them with:</w:t>
            </w:r>
          </w:p>
          <w:p w:rsidR="005074B4" w:rsidRPr="006F6BAF" w:rsidRDefault="005074B4" w:rsidP="00584888">
            <w:pPr>
              <w:pStyle w:val="Computerexample"/>
              <w:rPr>
                <w:sz w:val="20"/>
              </w:rPr>
            </w:pPr>
            <w:r w:rsidRPr="006F6BAF">
              <w:rPr>
                <w:sz w:val="20"/>
              </w:rPr>
              <w:t xml:space="preserve">% </w:t>
            </w:r>
            <w:r w:rsidRPr="006F6BAF">
              <w:rPr>
                <w:b/>
                <w:sz w:val="20"/>
              </w:rPr>
              <w:t>Alternative 1:</w:t>
            </w:r>
          </w:p>
          <w:p w:rsidR="005074B4" w:rsidRPr="006F6BAF" w:rsidRDefault="005074B4" w:rsidP="00584888">
            <w:pPr>
              <w:pStyle w:val="Computerexample"/>
              <w:rPr>
                <w:sz w:val="20"/>
              </w:rPr>
            </w:pPr>
            <w:r w:rsidRPr="006F6BAF">
              <w:rPr>
                <w:sz w:val="20"/>
              </w:rPr>
              <w:t>%\makeatletter</w:t>
            </w:r>
          </w:p>
          <w:p w:rsidR="005074B4" w:rsidRPr="006F6BAF" w:rsidRDefault="005074B4" w:rsidP="00584888">
            <w:pPr>
              <w:pStyle w:val="Computerexample"/>
              <w:rPr>
                <w:sz w:val="20"/>
              </w:rPr>
            </w:pPr>
            <w:r w:rsidRPr="006F6BAF">
              <w:rPr>
                <w:sz w:val="20"/>
              </w:rPr>
              <w:t>%\@EnglishKeywords</w:t>
            </w:r>
          </w:p>
          <w:p w:rsidR="005074B4" w:rsidRPr="006F6BAF" w:rsidRDefault="005074B4" w:rsidP="00584888">
            <w:pPr>
              <w:pStyle w:val="Computerexample"/>
              <w:rPr>
                <w:sz w:val="20"/>
              </w:rPr>
            </w:pPr>
            <w:r w:rsidRPr="006F6BAF">
              <w:rPr>
                <w:sz w:val="20"/>
              </w:rPr>
              <w:t>%\makeatother</w:t>
            </w:r>
          </w:p>
          <w:p w:rsidR="005074B4" w:rsidRPr="006F6BAF" w:rsidRDefault="005074B4" w:rsidP="00584888">
            <w:pPr>
              <w:pStyle w:val="Computerexample"/>
              <w:rPr>
                <w:sz w:val="20"/>
              </w:rPr>
            </w:pPr>
            <w:r w:rsidRPr="006F6BAF">
              <w:rPr>
                <w:sz w:val="20"/>
              </w:rPr>
              <w:t>%</w:t>
            </w:r>
          </w:p>
          <w:p w:rsidR="005074B4" w:rsidRPr="006F6BAF" w:rsidRDefault="005074B4" w:rsidP="00584888">
            <w:pPr>
              <w:pStyle w:val="Computerexample"/>
              <w:rPr>
                <w:sz w:val="20"/>
              </w:rPr>
            </w:pPr>
            <w:r w:rsidRPr="006F6BAF">
              <w:rPr>
                <w:sz w:val="20"/>
              </w:rPr>
              <w:t xml:space="preserve">% </w:t>
            </w:r>
            <w:r w:rsidRPr="006F6BAF">
              <w:rPr>
                <w:b/>
                <w:sz w:val="20"/>
              </w:rPr>
              <w:t>Alternative 2:</w:t>
            </w:r>
          </w:p>
          <w:p w:rsidR="005074B4" w:rsidRPr="006F6BAF" w:rsidRDefault="005074B4" w:rsidP="00584888">
            <w:pPr>
              <w:pStyle w:val="Computerexample"/>
              <w:rPr>
                <w:color w:val="FF0000"/>
                <w:sz w:val="20"/>
              </w:rPr>
            </w:pPr>
            <w:r w:rsidRPr="006F6BAF">
              <w:rPr>
                <w:color w:val="FF0000"/>
                <w:sz w:val="20"/>
              </w:rPr>
              <w:t>\InsertKeywords{english}</w:t>
            </w:r>
          </w:p>
          <w:p w:rsidR="005074B4" w:rsidRPr="006F6BAF" w:rsidRDefault="005074B4" w:rsidP="00584888">
            <w:pPr>
              <w:pStyle w:val="Computerexample"/>
              <w:rPr>
                <w:sz w:val="20"/>
              </w:rPr>
            </w:pPr>
            <w:r w:rsidRPr="006F6BAF">
              <w:rPr>
                <w:sz w:val="20"/>
              </w:rPr>
              <w:t>% If you did not set the EnglishKeywords earlier then simply enter the keywords here:</w:t>
            </w:r>
          </w:p>
          <w:p w:rsidR="005074B4" w:rsidRPr="006F6BAF" w:rsidRDefault="005074B4" w:rsidP="00584888">
            <w:pPr>
              <w:pStyle w:val="Computerexample"/>
              <w:rPr>
                <w:sz w:val="20"/>
              </w:rPr>
            </w:pPr>
            <w:r w:rsidRPr="006F6BAF">
              <w:rPr>
                <w:sz w:val="20"/>
              </w:rPr>
              <w:t xml:space="preserve">% </w:t>
            </w:r>
            <w:r w:rsidRPr="006F6BAF">
              <w:rPr>
                <w:b/>
                <w:sz w:val="20"/>
              </w:rPr>
              <w:t>Alternative 3:</w:t>
            </w:r>
          </w:p>
          <w:p w:rsidR="005074B4" w:rsidRPr="006F6BAF" w:rsidRDefault="005074B4" w:rsidP="00584888">
            <w:pPr>
              <w:pStyle w:val="Computerexample"/>
              <w:rPr>
                <w:sz w:val="20"/>
              </w:rPr>
            </w:pPr>
            <w:r w:rsidRPr="006F6BAF">
              <w:rPr>
                <w:sz w:val="20"/>
              </w:rPr>
              <w:t>% comma separate keywords, such as: Canvas Learning Management System, Docker containers, performance tuning</w:t>
            </w:r>
          </w:p>
          <w:p w:rsidR="00D4324F" w:rsidRPr="006F6BAF" w:rsidRDefault="00584888" w:rsidP="00584888">
            <w:pPr>
              <w:pStyle w:val="Computerexample"/>
              <w:rPr>
                <w:sz w:val="20"/>
              </w:rPr>
            </w:pPr>
            <w:r w:rsidRPr="006F6BAF">
              <w:rPr>
                <w:sz w:val="20"/>
              </w:rPr>
              <w:t>\end{scontents}</w:t>
            </w:r>
          </w:p>
        </w:tc>
      </w:tr>
    </w:tbl>
    <w:p w:rsidR="00D4324F" w:rsidRPr="006F6BAF" w:rsidRDefault="00D4324F" w:rsidP="00D4324F">
      <w:pPr>
        <w:pStyle w:val="Caption"/>
        <w:rPr>
          <w:sz w:val="18"/>
        </w:rPr>
      </w:pPr>
      <w:bookmarkStart w:id="85" w:name="_Ref71671671"/>
      <w:bookmarkStart w:id="86" w:name="_Toc7700068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36</w:t>
      </w:r>
      <w:r w:rsidR="00D62E91" w:rsidRPr="006F6BAF">
        <w:rPr>
          <w:noProof/>
          <w:sz w:val="18"/>
        </w:rPr>
        <w:fldChar w:fldCharType="end"/>
      </w:r>
      <w:bookmarkEnd w:id="85"/>
      <w:r w:rsidRPr="006F6BAF">
        <w:rPr>
          <w:sz w:val="18"/>
        </w:rPr>
        <w:t>:</w:t>
      </w:r>
      <w:r w:rsidR="005074B4" w:rsidRPr="006F6BAF">
        <w:rPr>
          <w:sz w:val="18"/>
        </w:rPr>
        <w:t xml:space="preserve"> Including the English language keywords below the English abstract</w:t>
      </w:r>
      <w:bookmarkEnd w:id="86"/>
    </w:p>
    <w:p w:rsidR="00E30672" w:rsidRPr="006F6BAF" w:rsidRDefault="00E30672" w:rsidP="00E30672">
      <w:pPr>
        <w:rPr>
          <w:sz w:val="20"/>
        </w:rPr>
      </w:pPr>
    </w:p>
    <w:tbl>
      <w:tblPr>
        <w:tblStyle w:val="TableGrid"/>
        <w:tblW w:w="0" w:type="auto"/>
        <w:tblLook w:val="04A0" w:firstRow="1" w:lastRow="0" w:firstColumn="1" w:lastColumn="0" w:noHBand="0" w:noVBand="1"/>
      </w:tblPr>
      <w:tblGrid>
        <w:gridCol w:w="9289"/>
      </w:tblGrid>
      <w:tr w:rsidR="00E30672" w:rsidRPr="006F6BAF" w:rsidTr="00790D33">
        <w:tc>
          <w:tcPr>
            <w:tcW w:w="9289" w:type="dxa"/>
          </w:tcPr>
          <w:p w:rsidR="005074B4" w:rsidRPr="006F6BAF" w:rsidRDefault="005074B4" w:rsidP="00584888">
            <w:pPr>
              <w:pStyle w:val="Computerexample"/>
              <w:rPr>
                <w:sz w:val="20"/>
              </w:rPr>
            </w:pPr>
            <w:r w:rsidRPr="006F6BAF">
              <w:rPr>
                <w:sz w:val="20"/>
              </w:rPr>
              <w:t>\subsection*{Nyckelord}</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SwedishKeywords were set earlier, hence we can use alternative 2</w:t>
            </w:r>
          </w:p>
          <w:p w:rsidR="005074B4" w:rsidRPr="006F6BAF" w:rsidRDefault="005074B4" w:rsidP="00584888">
            <w:pPr>
              <w:pStyle w:val="Computerexample"/>
              <w:rPr>
                <w:color w:val="FF0000"/>
                <w:sz w:val="20"/>
              </w:rPr>
            </w:pPr>
            <w:r w:rsidRPr="006F6BAF">
              <w:rPr>
                <w:color w:val="FF0000"/>
                <w:sz w:val="20"/>
              </w:rPr>
              <w:t>\InsertKeywords{swedish}</w:t>
            </w:r>
          </w:p>
          <w:p w:rsidR="005074B4" w:rsidRPr="006F6BAF" w:rsidRDefault="005074B4" w:rsidP="00584888">
            <w:pPr>
              <w:pStyle w:val="Computerexample"/>
              <w:rPr>
                <w:sz w:val="20"/>
              </w:rPr>
            </w:pPr>
            <w:r w:rsidRPr="006F6BAF">
              <w:rPr>
                <w:sz w:val="20"/>
              </w:rPr>
              <w:t>\end{scontents}</w:t>
            </w:r>
          </w:p>
          <w:p w:rsidR="005074B4" w:rsidRPr="006F6BAF" w:rsidRDefault="005074B4" w:rsidP="00584888">
            <w:pPr>
              <w:pStyle w:val="Computerexample"/>
              <w:rPr>
                <w:sz w:val="20"/>
              </w:rPr>
            </w:pPr>
            <w:r w:rsidRPr="006F6BAF">
              <w:rPr>
                <w:sz w:val="20"/>
              </w:rPr>
              <w:t>\end{abstract}</w:t>
            </w:r>
          </w:p>
          <w:p w:rsidR="00E30672" w:rsidRPr="006F6BAF" w:rsidRDefault="00E30672" w:rsidP="00790D33">
            <w:pPr>
              <w:keepNext/>
              <w:rPr>
                <w:sz w:val="20"/>
              </w:rPr>
            </w:pPr>
          </w:p>
        </w:tc>
      </w:tr>
    </w:tbl>
    <w:p w:rsidR="00E30672" w:rsidRPr="006F6BAF" w:rsidRDefault="00E30672" w:rsidP="00E30672">
      <w:pPr>
        <w:pStyle w:val="Caption"/>
        <w:rPr>
          <w:sz w:val="18"/>
        </w:rPr>
      </w:pPr>
      <w:bookmarkStart w:id="87" w:name="_Ref71671673"/>
      <w:bookmarkStart w:id="88" w:name="_Toc7700068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37</w:t>
      </w:r>
      <w:r w:rsidR="00D62E91" w:rsidRPr="006F6BAF">
        <w:rPr>
          <w:noProof/>
          <w:sz w:val="18"/>
        </w:rPr>
        <w:fldChar w:fldCharType="end"/>
      </w:r>
      <w:bookmarkEnd w:id="87"/>
      <w:r w:rsidRPr="006F6BAF">
        <w:rPr>
          <w:sz w:val="18"/>
        </w:rPr>
        <w:t>:</w:t>
      </w:r>
      <w:r w:rsidR="005074B4" w:rsidRPr="006F6BAF">
        <w:rPr>
          <w:sz w:val="18"/>
        </w:rPr>
        <w:t xml:space="preserve"> Including the Swedeish language keywords below the Swedish abstract</w:t>
      </w:r>
      <w:bookmarkEnd w:id="88"/>
    </w:p>
    <w:p w:rsidR="00E30672" w:rsidRPr="006F6BAF" w:rsidRDefault="00E30672" w:rsidP="00E30672">
      <w:pPr>
        <w:rPr>
          <w:sz w:val="20"/>
        </w:rPr>
      </w:pPr>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074B4" w:rsidP="00790D33">
            <w:pPr>
              <w:keepNext/>
              <w:rPr>
                <w:sz w:val="20"/>
              </w:rPr>
            </w:pPr>
            <w:r w:rsidRPr="006F6BAF">
              <w:rPr>
                <w:noProof/>
                <w:sz w:val="20"/>
              </w:rPr>
              <w:lastRenderedPageBreak/>
              <w:drawing>
                <wp:inline distT="0" distB="0" distL="0" distR="0" wp14:anchorId="49B4AD7F" wp14:editId="3370B32F">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6F6BAF" w:rsidRDefault="005074B4" w:rsidP="005074B4">
      <w:pPr>
        <w:pStyle w:val="Caption"/>
        <w:rPr>
          <w:sz w:val="18"/>
        </w:rPr>
      </w:pPr>
      <w:bookmarkStart w:id="89" w:name="_Ref71671891"/>
      <w:bookmarkStart w:id="90" w:name="_Toc7700068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38</w:t>
      </w:r>
      <w:r w:rsidR="00D62E91" w:rsidRPr="006F6BAF">
        <w:rPr>
          <w:noProof/>
          <w:sz w:val="18"/>
        </w:rPr>
        <w:fldChar w:fldCharType="end"/>
      </w:r>
      <w:bookmarkEnd w:id="89"/>
      <w:r w:rsidRPr="006F6BAF">
        <w:rPr>
          <w:sz w:val="18"/>
        </w:rPr>
        <w:t xml:space="preserve">: The title page of the thesis and the PDF </w:t>
      </w:r>
      <w:proofErr w:type="gramStart"/>
      <w:r w:rsidRPr="006F6BAF">
        <w:rPr>
          <w:sz w:val="18"/>
        </w:rPr>
        <w:t>meta</w:t>
      </w:r>
      <w:proofErr w:type="gramEnd"/>
      <w:r w:rsidRPr="006F6BAF">
        <w:rPr>
          <w:sz w:val="18"/>
        </w:rPr>
        <w:t xml:space="preserve"> data</w:t>
      </w:r>
      <w:bookmarkEnd w:id="90"/>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C3B70" w:rsidP="00790D33">
            <w:pPr>
              <w:keepNext/>
              <w:rPr>
                <w:sz w:val="20"/>
              </w:rPr>
            </w:pPr>
            <w:r w:rsidRPr="006F6BAF">
              <w:rPr>
                <w:noProof/>
                <w:sz w:val="20"/>
              </w:rPr>
              <w:drawing>
                <wp:inline distT="0" distB="0" distL="0" distR="0" wp14:anchorId="0596E7F2" wp14:editId="094CE88A">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6F6BAF" w:rsidRDefault="005074B4" w:rsidP="005074B4">
      <w:pPr>
        <w:pStyle w:val="Caption"/>
        <w:rPr>
          <w:sz w:val="18"/>
        </w:rPr>
      </w:pPr>
      <w:bookmarkStart w:id="91" w:name="_Ref71671895"/>
      <w:bookmarkStart w:id="92" w:name="_Toc7700068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39</w:t>
      </w:r>
      <w:r w:rsidR="00D62E91" w:rsidRPr="006F6BAF">
        <w:rPr>
          <w:noProof/>
          <w:sz w:val="18"/>
        </w:rPr>
        <w:fldChar w:fldCharType="end"/>
      </w:r>
      <w:bookmarkEnd w:id="91"/>
      <w:r w:rsidRPr="006F6BAF">
        <w:rPr>
          <w:sz w:val="18"/>
        </w:rPr>
        <w:t>: The keywords appear as expected in the for DiVA data at the end of the PDF file</w:t>
      </w:r>
      <w:bookmarkEnd w:id="92"/>
    </w:p>
    <w:p w:rsidR="0005647A" w:rsidRPr="006F6BAF" w:rsidRDefault="0005647A" w:rsidP="0005647A">
      <w:pPr>
        <w:pStyle w:val="Heading1"/>
        <w:rPr>
          <w:sz w:val="24"/>
        </w:rPr>
      </w:pPr>
      <w:bookmarkStart w:id="93" w:name="_Ref75707049"/>
      <w:bookmarkStart w:id="94" w:name="_Toc77000619"/>
      <w:r w:rsidRPr="006F6BAF">
        <w:rPr>
          <w:sz w:val="24"/>
        </w:rPr>
        <w:lastRenderedPageBreak/>
        <w:t>Other variants of the JSON_to_calendar.py</w:t>
      </w:r>
      <w:bookmarkEnd w:id="93"/>
      <w:bookmarkEnd w:id="94"/>
    </w:p>
    <w:p w:rsidR="0005647A" w:rsidRPr="006F6BAF" w:rsidRDefault="0005647A" w:rsidP="0005647A">
      <w:pPr>
        <w:pStyle w:val="BodyText"/>
        <w:rPr>
          <w:sz w:val="20"/>
        </w:rPr>
      </w:pPr>
      <w:r w:rsidRPr="006F6BAF">
        <w:rPr>
          <w:sz w:val="20"/>
        </w:rPr>
        <w:t>For testing purposes, I also created functionality in JSON_to_calendar.py to insert a fixed event (this was my first test) and take in a MODS file. The MODS file was created from a DiVA feed of theses presented in 2020 through to the 25</w:t>
      </w:r>
      <w:r w:rsidRPr="006F6BAF">
        <w:rPr>
          <w:sz w:val="20"/>
          <w:vertAlign w:val="superscript"/>
        </w:rPr>
        <w:t>th</w:t>
      </w:r>
      <w:r w:rsidRPr="006F6BAF">
        <w:rPr>
          <w:sz w:val="20"/>
        </w:rPr>
        <w:t xml:space="preserve"> of April. However, one limitation that I found is that other than </w:t>
      </w:r>
      <w:proofErr w:type="gramStart"/>
      <w:r w:rsidRPr="006F6BAF">
        <w:rPr>
          <w:sz w:val="20"/>
        </w:rPr>
        <w:t>myself</w:t>
      </w:r>
      <w:proofErr w:type="gramEnd"/>
      <w:r w:rsidRPr="006F6BAF">
        <w:rPr>
          <w:sz w:val="20"/>
        </w:rPr>
        <w:t>, few people have been entering the date and time for the oral presentation. Since I wanted to test making calendar announcements, I needed data and time!</w:t>
      </w:r>
    </w:p>
    <w:p w:rsidR="0005647A" w:rsidRPr="006F6BAF" w:rsidRDefault="0005647A" w:rsidP="0005647A">
      <w:pPr>
        <w:pStyle w:val="BodyText"/>
        <w:rPr>
          <w:sz w:val="20"/>
        </w:rPr>
      </w:pPr>
      <w:r w:rsidRPr="006F6BAF">
        <w:rPr>
          <w:b/>
          <w:sz w:val="20"/>
        </w:rPr>
        <w:t>NB</w:t>
      </w:r>
      <w:r w:rsidRPr="006F6BAF">
        <w:rPr>
          <w:sz w:val="20"/>
        </w:rPr>
        <w:t>: I have assumed that each degree project presentation lasts one hour – since the KTH Cortina calendar needs both a starting and ending time.</w:t>
      </w:r>
    </w:p>
    <w:p w:rsidR="0005647A" w:rsidRPr="006F6BAF" w:rsidRDefault="0005647A" w:rsidP="0097579F">
      <w:pPr>
        <w:pStyle w:val="BodyText"/>
        <w:rPr>
          <w:sz w:val="20"/>
        </w:rPr>
      </w:pPr>
      <w:r w:rsidRPr="006F6BAF">
        <w:rPr>
          <w:sz w:val="20"/>
        </w:rPr>
        <w:t xml:space="preserve">These other variants probably should not be kept, but rather the architecture should be similar to that shown in </w:t>
      </w:r>
      <w:r w:rsidRPr="006F6BAF">
        <w:rPr>
          <w:sz w:val="20"/>
        </w:rPr>
        <w:fldChar w:fldCharType="begin"/>
      </w:r>
      <w:r w:rsidRPr="006F6BAF">
        <w:rPr>
          <w:sz w:val="20"/>
        </w:rPr>
        <w:instrText xml:space="preserve"> REF _Ref71213479 \h </w:instrText>
      </w:r>
      <w:r w:rsidR="006F6BAF">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40</w:t>
      </w:r>
      <w:r w:rsidRPr="006F6BAF">
        <w:rPr>
          <w:sz w:val="20"/>
        </w:rPr>
        <w:fldChar w:fldCharType="end"/>
      </w:r>
      <w:r w:rsidRPr="006F6BAF">
        <w:rPr>
          <w:sz w:val="20"/>
        </w:rPr>
        <w:t>. Additionally, when taking data from other types of sources, one can take advantage of the data that is in a Canvas degree project course to help out the</w:t>
      </w:r>
      <w:r w:rsidR="0097579F">
        <w:rPr>
          <w:sz w:val="20"/>
        </w:rPr>
        <w:t xml:space="preserve"> processing of the source data.</w:t>
      </w:r>
    </w:p>
    <w:tbl>
      <w:tblPr>
        <w:tblStyle w:val="TableGrid"/>
        <w:tblW w:w="9463" w:type="dxa"/>
        <w:tblLook w:val="04A0" w:firstRow="1" w:lastRow="0" w:firstColumn="1" w:lastColumn="0" w:noHBand="0" w:noVBand="1"/>
      </w:tblPr>
      <w:tblGrid>
        <w:gridCol w:w="9463"/>
      </w:tblGrid>
      <w:tr w:rsidR="0005647A" w:rsidRPr="006F6BAF" w:rsidTr="0065046E">
        <w:trPr>
          <w:trHeight w:val="2927"/>
        </w:trPr>
        <w:tc>
          <w:tcPr>
            <w:tcW w:w="9463" w:type="dxa"/>
          </w:tcPr>
          <w:p w:rsidR="0005647A" w:rsidRPr="006F6BAF" w:rsidRDefault="0005647A" w:rsidP="0065046E">
            <w:pPr>
              <w:keepNext/>
              <w:rPr>
                <w:sz w:val="20"/>
              </w:rPr>
            </w:pPr>
            <w:r w:rsidRPr="006F6BAF">
              <w:rPr>
                <w:noProof/>
                <w:sz w:val="20"/>
              </w:rPr>
              <mc:AlternateContent>
                <mc:Choice Requires="wps">
                  <w:drawing>
                    <wp:anchor distT="0" distB="0" distL="114300" distR="114300" simplePos="0" relativeHeight="251667456" behindDoc="0" locked="0" layoutInCell="1" allowOverlap="1" wp14:anchorId="66819D65" wp14:editId="15800C6D">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85A39" w:rsidRDefault="00885A39"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885A39" w:rsidRDefault="00885A39" w:rsidP="0005647A">
                            <w:r>
                              <w:t>JSON</w:t>
                            </w:r>
                          </w:p>
                        </w:txbxContent>
                      </v:textbox>
                    </v:shape>
                  </w:pict>
                </mc:Fallback>
              </mc:AlternateContent>
            </w:r>
            <w:r w:rsidRPr="006F6BAF">
              <w:rPr>
                <w:noProof/>
                <w:sz w:val="20"/>
              </w:rPr>
              <mc:AlternateContent>
                <mc:Choice Requires="wps">
                  <w:drawing>
                    <wp:anchor distT="0" distB="0" distL="114300" distR="114300" simplePos="0" relativeHeight="251671552" behindDoc="0" locked="0" layoutInCell="1" allowOverlap="1" wp14:anchorId="6C69782D" wp14:editId="25345A99">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7" o:spid="_x0000_s1026" type="#_x0000_t32" style="position:absolute;margin-left:224.05pt;margin-top:26.35pt;width:37pt;height:36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6672" behindDoc="0" locked="0" layoutInCell="1" allowOverlap="1" wp14:anchorId="648469FC" wp14:editId="46E2D08C">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5648" behindDoc="0" locked="0" layoutInCell="1" allowOverlap="1" wp14:anchorId="06676933" wp14:editId="483B70F1">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885A39" w:rsidRPr="00092628" w:rsidRDefault="00885A39"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885A39" w:rsidRPr="00092628" w:rsidRDefault="00885A39" w:rsidP="0005647A">
                            <w:pPr>
                              <w:jc w:val="center"/>
                              <w:rPr>
                                <w:color w:val="000000" w:themeColor="text1"/>
                              </w:rPr>
                            </w:pPr>
                            <w:r>
                              <w:rPr>
                                <w:color w:val="000000" w:themeColor="text1"/>
                              </w:rPr>
                              <w:t>Extractor</w:t>
                            </w:r>
                          </w:p>
                        </w:txbxContent>
                      </v:textbox>
                    </v:rect>
                  </w:pict>
                </mc:Fallback>
              </mc:AlternateContent>
            </w:r>
            <w:r w:rsidRPr="006F6BAF">
              <w:rPr>
                <w:noProof/>
                <w:sz w:val="20"/>
              </w:rPr>
              <mc:AlternateContent>
                <mc:Choice Requires="wps">
                  <w:drawing>
                    <wp:anchor distT="0" distB="0" distL="114300" distR="114300" simplePos="0" relativeHeight="251660288" behindDoc="0" locked="0" layoutInCell="1" allowOverlap="1" wp14:anchorId="2B6895DC" wp14:editId="6649D743">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885A39" w:rsidRPr="00092628" w:rsidRDefault="00885A39"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885A39" w:rsidRPr="00092628" w:rsidRDefault="00885A39" w:rsidP="0005647A">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61312" behindDoc="0" locked="0" layoutInCell="1" allowOverlap="1" wp14:anchorId="39D403FA" wp14:editId="15A9511C">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85A39" w:rsidRDefault="00885A39"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885A39" w:rsidRDefault="00885A39" w:rsidP="0005647A">
                            <w:r>
                              <w:t>Canvas announcement</w:t>
                            </w:r>
                          </w:p>
                        </w:txbxContent>
                      </v:textbox>
                    </v:shape>
                  </w:pict>
                </mc:Fallback>
              </mc:AlternateContent>
            </w:r>
            <w:r w:rsidRPr="006F6BAF">
              <w:rPr>
                <w:noProof/>
                <w:sz w:val="20"/>
              </w:rPr>
              <mc:AlternateContent>
                <mc:Choice Requires="wps">
                  <w:drawing>
                    <wp:anchor distT="0" distB="0" distL="114300" distR="114300" simplePos="0" relativeHeight="251662336" behindDoc="0" locked="0" layoutInCell="1" allowOverlap="1" wp14:anchorId="1B9956FF" wp14:editId="64AB3479">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85A39" w:rsidRDefault="00885A39"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885A39" w:rsidRDefault="00885A39" w:rsidP="0005647A">
                            <w:r>
                              <w:t>Canvas calendar event</w:t>
                            </w:r>
                          </w:p>
                        </w:txbxContent>
                      </v:textbox>
                    </v:shape>
                  </w:pict>
                </mc:Fallback>
              </mc:AlternateContent>
            </w:r>
            <w:r w:rsidRPr="006F6BAF">
              <w:rPr>
                <w:noProof/>
                <w:sz w:val="20"/>
              </w:rPr>
              <mc:AlternateContent>
                <mc:Choice Requires="wps">
                  <w:drawing>
                    <wp:anchor distT="0" distB="0" distL="114300" distR="114300" simplePos="0" relativeHeight="251663360" behindDoc="0" locked="0" layoutInCell="1" allowOverlap="1" wp14:anchorId="1708FCDF" wp14:editId="4ED9B49A">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85A39" w:rsidRDefault="00885A39"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885A39" w:rsidRDefault="00885A39" w:rsidP="0005647A">
                            <w:r>
                              <w:t>KTH calendar event</w:t>
                            </w:r>
                          </w:p>
                        </w:txbxContent>
                      </v:textbox>
                    </v:shape>
                  </w:pict>
                </mc:Fallback>
              </mc:AlternateContent>
            </w:r>
            <w:r w:rsidRPr="006F6BAF">
              <w:rPr>
                <w:noProof/>
                <w:sz w:val="20"/>
              </w:rPr>
              <mc:AlternateContent>
                <mc:Choice Requires="wps">
                  <w:drawing>
                    <wp:anchor distT="0" distB="0" distL="114300" distR="114300" simplePos="0" relativeHeight="251664384" behindDoc="0" locked="0" layoutInCell="1" allowOverlap="1" wp14:anchorId="10F25DA0" wp14:editId="3CFE8942">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5408" behindDoc="0" locked="0" layoutInCell="1" allowOverlap="1" wp14:anchorId="0BE4836B" wp14:editId="58925C90">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6432" behindDoc="0" locked="0" layoutInCell="1" allowOverlap="1" wp14:anchorId="01F5DF1A" wp14:editId="507C934E">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4624" behindDoc="0" locked="0" layoutInCell="1" allowOverlap="1" wp14:anchorId="562BED48" wp14:editId="6E3ABABF">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3600" behindDoc="0" locked="0" layoutInCell="1" allowOverlap="1" wp14:anchorId="5E1B1830" wp14:editId="507BCB5E">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2576" behindDoc="0" locked="0" layoutInCell="1" allowOverlap="1" wp14:anchorId="3835BE80" wp14:editId="00D9F6D1">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9504" behindDoc="0" locked="0" layoutInCell="1" allowOverlap="1" wp14:anchorId="44DE59E3" wp14:editId="212B2884">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85A39" w:rsidRDefault="00885A39"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885A39" w:rsidRDefault="00885A39" w:rsidP="0005647A">
                            <w:r>
                              <w:t>ZIP of LaTeX</w:t>
                            </w:r>
                          </w:p>
                        </w:txbxContent>
                      </v:textbox>
                    </v:shape>
                  </w:pict>
                </mc:Fallback>
              </mc:AlternateContent>
            </w:r>
            <w:r w:rsidRPr="006F6BAF">
              <w:rPr>
                <w:noProof/>
                <w:sz w:val="20"/>
              </w:rPr>
              <mc:AlternateContent>
                <mc:Choice Requires="wps">
                  <w:drawing>
                    <wp:anchor distT="0" distB="0" distL="114300" distR="114300" simplePos="0" relativeHeight="251670528" behindDoc="0" locked="0" layoutInCell="1" allowOverlap="1" wp14:anchorId="0FBE2719" wp14:editId="0CEEA714">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85A39" w:rsidRDefault="00885A39"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885A39" w:rsidRDefault="00885A39" w:rsidP="0005647A">
                            <w:r>
                              <w:t>DOCX</w:t>
                            </w:r>
                          </w:p>
                        </w:txbxContent>
                      </v:textbox>
                    </v:shape>
                  </w:pict>
                </mc:Fallback>
              </mc:AlternateContent>
            </w:r>
            <w:r w:rsidRPr="006F6BAF">
              <w:rPr>
                <w:noProof/>
                <w:sz w:val="20"/>
              </w:rPr>
              <mc:AlternateContent>
                <mc:Choice Requires="wps">
                  <w:drawing>
                    <wp:anchor distT="0" distB="0" distL="114300" distR="114300" simplePos="0" relativeHeight="251668480" behindDoc="0" locked="0" layoutInCell="1" allowOverlap="1" wp14:anchorId="3A8C5833" wp14:editId="35205D44">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85A39" w:rsidRDefault="00885A39"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885A39" w:rsidRDefault="00885A39" w:rsidP="0005647A">
                            <w:r>
                              <w:t>PDF</w:t>
                            </w:r>
                          </w:p>
                        </w:txbxContent>
                      </v:textbox>
                    </v:shape>
                  </w:pict>
                </mc:Fallback>
              </mc:AlternateContent>
            </w:r>
            <w:r w:rsidRPr="006F6BAF">
              <w:rPr>
                <w:noProof/>
                <w:sz w:val="20"/>
              </w:rPr>
              <w:t xml:space="preserve"> </w:t>
            </w:r>
          </w:p>
        </w:tc>
      </w:tr>
    </w:tbl>
    <w:p w:rsidR="00463A3E" w:rsidRDefault="0005647A" w:rsidP="00463A3E">
      <w:pPr>
        <w:pStyle w:val="Caption"/>
        <w:rPr>
          <w:sz w:val="18"/>
        </w:rPr>
      </w:pPr>
      <w:bookmarkStart w:id="95" w:name="_Ref71213479"/>
      <w:bookmarkStart w:id="96" w:name="_Toc7700068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40</w:t>
      </w:r>
      <w:r w:rsidR="00D62E91" w:rsidRPr="006F6BAF">
        <w:rPr>
          <w:noProof/>
          <w:sz w:val="18"/>
        </w:rPr>
        <w:fldChar w:fldCharType="end"/>
      </w:r>
      <w:bookmarkEnd w:id="95"/>
      <w:r w:rsidRPr="006F6BAF">
        <w:rPr>
          <w:sz w:val="18"/>
        </w:rPr>
        <w:t xml:space="preserve">: Several possible inputs to </w:t>
      </w:r>
      <w:r w:rsidRPr="006F6BAF">
        <w:rPr>
          <w:rStyle w:val="HTMLCode"/>
          <w:sz w:val="18"/>
        </w:rPr>
        <w:t>JSON_to_</w:t>
      </w:r>
      <w:proofErr w:type="gramStart"/>
      <w:r w:rsidRPr="006F6BAF">
        <w:rPr>
          <w:rStyle w:val="HTMLCode"/>
          <w:sz w:val="18"/>
        </w:rPr>
        <w:t>calendar.py</w:t>
      </w:r>
      <w:r w:rsidRPr="006F6BAF">
        <w:rPr>
          <w:sz w:val="18"/>
        </w:rPr>
        <w:t xml:space="preserve">  and</w:t>
      </w:r>
      <w:proofErr w:type="gramEnd"/>
      <w:r w:rsidRPr="006F6BAF">
        <w:rPr>
          <w:sz w:val="18"/>
        </w:rPr>
        <w:t xml:space="preserve"> its outputs</w:t>
      </w:r>
      <w:bookmarkEnd w:id="96"/>
    </w:p>
    <w:p w:rsidR="00A61532" w:rsidRDefault="00A61532" w:rsidP="00A61532">
      <w:pPr>
        <w:pStyle w:val="Heading1"/>
      </w:pPr>
      <w:bookmarkStart w:id="97" w:name="_Ref75707072"/>
      <w:bookmarkStart w:id="98" w:name="_Toc77000620"/>
      <w:r>
        <w:t>Making and applying covers</w:t>
      </w:r>
      <w:bookmarkEnd w:id="97"/>
      <w:bookmarkEnd w:id="98"/>
    </w:p>
    <w:p w:rsidR="00A61532" w:rsidRPr="006F6BAF" w:rsidRDefault="00A61532" w:rsidP="00A61532">
      <w:pPr>
        <w:pStyle w:val="BodyText"/>
        <w:rPr>
          <w:sz w:val="20"/>
        </w:rPr>
      </w:pPr>
      <w:r>
        <w:rPr>
          <w:sz w:val="20"/>
        </w:rPr>
        <w:t>Once we have extracted the JSON from the “For DIVA” section at the end of the P</w:t>
      </w:r>
      <w:r w:rsidR="0097579F">
        <w:rPr>
          <w:sz w:val="20"/>
        </w:rPr>
        <w:t xml:space="preserve">DF file we can also make covers </w:t>
      </w:r>
      <w:r w:rsidR="00722023">
        <w:rPr>
          <w:sz w:val="20"/>
        </w:rPr>
        <w:t xml:space="preserve">(as described in Section </w:t>
      </w:r>
      <w:r w:rsidR="00722023">
        <w:rPr>
          <w:sz w:val="20"/>
        </w:rPr>
        <w:fldChar w:fldCharType="begin"/>
      </w:r>
      <w:r w:rsidR="00722023">
        <w:rPr>
          <w:sz w:val="20"/>
        </w:rPr>
        <w:instrText xml:space="preserve"> REF _Ref73951354 \n \h </w:instrText>
      </w:r>
      <w:r w:rsidR="00722023">
        <w:rPr>
          <w:sz w:val="20"/>
        </w:rPr>
      </w:r>
      <w:r w:rsidR="00722023">
        <w:rPr>
          <w:sz w:val="20"/>
        </w:rPr>
        <w:fldChar w:fldCharType="separate"/>
      </w:r>
      <w:r w:rsidR="00885A39">
        <w:rPr>
          <w:sz w:val="20"/>
        </w:rPr>
        <w:t>1.2</w:t>
      </w:r>
      <w:r w:rsidR="00722023">
        <w:rPr>
          <w:sz w:val="20"/>
        </w:rPr>
        <w:fldChar w:fldCharType="end"/>
      </w:r>
      <w:r w:rsidR="00722023">
        <w:rPr>
          <w:sz w:val="20"/>
        </w:rPr>
        <w:t xml:space="preserve">) </w:t>
      </w:r>
      <w:r w:rsidR="0097579F">
        <w:rPr>
          <w:sz w:val="20"/>
        </w:rPr>
        <w:t xml:space="preserve">and later make a MODS file for import into DiVA (along with the PDF file with covers)., see </w:t>
      </w:r>
      <w:r w:rsidR="0097579F">
        <w:rPr>
          <w:sz w:val="20"/>
        </w:rPr>
        <w:fldChar w:fldCharType="begin"/>
      </w:r>
      <w:r w:rsidR="0097579F">
        <w:rPr>
          <w:sz w:val="20"/>
        </w:rPr>
        <w:instrText xml:space="preserve"> REF _Ref71213479 \h </w:instrText>
      </w:r>
      <w:r w:rsidR="0097579F">
        <w:rPr>
          <w:sz w:val="20"/>
        </w:rPr>
      </w:r>
      <w:r w:rsidR="0097579F">
        <w:rPr>
          <w:sz w:val="20"/>
        </w:rPr>
        <w:fldChar w:fldCharType="separate"/>
      </w:r>
      <w:r w:rsidR="00885A39" w:rsidRPr="006F6BAF">
        <w:rPr>
          <w:sz w:val="18"/>
        </w:rPr>
        <w:t xml:space="preserve">Figure </w:t>
      </w:r>
      <w:r w:rsidR="00885A39">
        <w:rPr>
          <w:noProof/>
          <w:sz w:val="18"/>
        </w:rPr>
        <w:t>40</w:t>
      </w:r>
      <w:r w:rsidR="0097579F">
        <w:rPr>
          <w:sz w:val="20"/>
        </w:rPr>
        <w:fldChar w:fldCharType="end"/>
      </w:r>
      <w:r w:rsidR="0097579F">
        <w:rPr>
          <w:sz w:val="20"/>
        </w:rPr>
        <w:t>.</w:t>
      </w:r>
    </w:p>
    <w:tbl>
      <w:tblPr>
        <w:tblStyle w:val="TableGrid"/>
        <w:tblW w:w="9595" w:type="dxa"/>
        <w:tblLook w:val="04A0" w:firstRow="1" w:lastRow="0" w:firstColumn="1" w:lastColumn="0" w:noHBand="0" w:noVBand="1"/>
      </w:tblPr>
      <w:tblGrid>
        <w:gridCol w:w="9595"/>
      </w:tblGrid>
      <w:tr w:rsidR="00A61532" w:rsidRPr="006F6BAF" w:rsidTr="0097579F">
        <w:trPr>
          <w:trHeight w:val="5564"/>
        </w:trPr>
        <w:tc>
          <w:tcPr>
            <w:tcW w:w="9595" w:type="dxa"/>
          </w:tcPr>
          <w:p w:rsidR="00A61532" w:rsidRPr="006F6BAF" w:rsidRDefault="0097579F" w:rsidP="00A61532">
            <w:pPr>
              <w:keepNext/>
              <w:rPr>
                <w:sz w:val="20"/>
              </w:rPr>
            </w:pPr>
            <w:r>
              <w:rPr>
                <w:noProof/>
                <w:sz w:val="20"/>
              </w:rPr>
              <mc:AlternateContent>
                <mc:Choice Requires="wps">
                  <w:drawing>
                    <wp:anchor distT="0" distB="0" distL="114300" distR="114300" simplePos="0" relativeHeight="251717632" behindDoc="0" locked="0" layoutInCell="1" allowOverlap="1" wp14:anchorId="35A6D125" wp14:editId="5BB2514E">
                      <wp:simplePos x="0" y="0"/>
                      <wp:positionH relativeFrom="column">
                        <wp:posOffset>184785</wp:posOffset>
                      </wp:positionH>
                      <wp:positionV relativeFrom="paragraph">
                        <wp:posOffset>2419985</wp:posOffset>
                      </wp:positionV>
                      <wp:extent cx="1003935" cy="337820"/>
                      <wp:effectExtent l="0" t="0" r="24765" b="24130"/>
                      <wp:wrapNone/>
                      <wp:docPr id="96" name="Text Box 96"/>
                      <wp:cNvGraphicFramePr/>
                      <a:graphic xmlns:a="http://schemas.openxmlformats.org/drawingml/2006/main">
                        <a:graphicData uri="http://schemas.microsoft.com/office/word/2010/wordprocessingShape">
                          <wps:wsp>
                            <wps:cNvSpPr txBox="1"/>
                            <wps:spPr>
                              <a:xfrm>
                                <a:off x="0" y="0"/>
                                <a:ext cx="1003935" cy="337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85A39" w:rsidRDefault="00885A39">
                                  <w:r>
                                    <w:t>TRITA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6" o:spid="_x0000_s1039" type="#_x0000_t202" style="position:absolute;margin-left:14.55pt;margin-top:190.55pt;width:79.05pt;height:26.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" fillcolor="white [3201]" strokeweight=".5pt">
                      <v:textbox>
                        <w:txbxContent>
                          <w:p w:rsidR="00885A39" w:rsidRDefault="00885A39">
                            <w:r>
                              <w:t>TRITA number</w:t>
                            </w:r>
                          </w:p>
                        </w:txbxContent>
                      </v:textbox>
                    </v:shape>
                  </w:pict>
                </mc:Fallback>
              </mc:AlternateContent>
            </w:r>
            <w:r>
              <w:rPr>
                <w:noProof/>
                <w:sz w:val="20"/>
              </w:rPr>
              <mc:AlternateContent>
                <mc:Choice Requires="wps">
                  <w:drawing>
                    <wp:anchor distT="0" distB="0" distL="114300" distR="114300" simplePos="0" relativeHeight="251722752" behindDoc="0" locked="0" layoutInCell="1" allowOverlap="1" wp14:anchorId="62E60782" wp14:editId="2DBAEED4">
                      <wp:simplePos x="0" y="0"/>
                      <wp:positionH relativeFrom="column">
                        <wp:posOffset>5258490</wp:posOffset>
                      </wp:positionH>
                      <wp:positionV relativeFrom="paragraph">
                        <wp:posOffset>2141937</wp:posOffset>
                      </wp:positionV>
                      <wp:extent cx="7952" cy="1001919"/>
                      <wp:effectExtent l="76200" t="0" r="106680" b="65405"/>
                      <wp:wrapNone/>
                      <wp:docPr id="101" name="Straight Arrow Connector 101"/>
                      <wp:cNvGraphicFramePr/>
                      <a:graphic xmlns:a="http://schemas.openxmlformats.org/drawingml/2006/main">
                        <a:graphicData uri="http://schemas.microsoft.com/office/word/2010/wordprocessingShape">
                          <wps:wsp>
                            <wps:cNvCnPr/>
                            <wps:spPr>
                              <a:xfrm>
                                <a:off x="0" y="0"/>
                                <a:ext cx="7952" cy="100191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1" o:spid="_x0000_s1026" type="#_x0000_t32" style="position:absolute;margin-left:414.05pt;margin-top:168.65pt;width:.65pt;height:78.9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1728" behindDoc="0" locked="0" layoutInCell="1" allowOverlap="1" wp14:anchorId="7769045E" wp14:editId="12D983AF">
                      <wp:simplePos x="0" y="0"/>
                      <wp:positionH relativeFrom="column">
                        <wp:posOffset>4212894</wp:posOffset>
                      </wp:positionH>
                      <wp:positionV relativeFrom="paragraph">
                        <wp:posOffset>2710456</wp:posOffset>
                      </wp:positionV>
                      <wp:extent cx="481054" cy="413523"/>
                      <wp:effectExtent l="0" t="0" r="71755" b="62865"/>
                      <wp:wrapNone/>
                      <wp:docPr id="100" name="Straight Arrow Connector 100"/>
                      <wp:cNvGraphicFramePr/>
                      <a:graphic xmlns:a="http://schemas.openxmlformats.org/drawingml/2006/main">
                        <a:graphicData uri="http://schemas.microsoft.com/office/word/2010/wordprocessingShape">
                          <wps:wsp>
                            <wps:cNvCnPr/>
                            <wps:spPr>
                              <a:xfrm>
                                <a:off x="0" y="0"/>
                                <a:ext cx="481054" cy="4135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0" o:spid="_x0000_s1026" type="#_x0000_t32" style="position:absolute;margin-left:331.7pt;margin-top:213.4pt;width:37.9pt;height:32.5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0704" behindDoc="0" locked="0" layoutInCell="1" allowOverlap="1" wp14:anchorId="3D9D9C07" wp14:editId="62778F02">
                      <wp:simplePos x="0" y="0"/>
                      <wp:positionH relativeFrom="column">
                        <wp:posOffset>4181088</wp:posOffset>
                      </wp:positionH>
                      <wp:positionV relativeFrom="paragraph">
                        <wp:posOffset>3143857</wp:posOffset>
                      </wp:positionV>
                      <wp:extent cx="1463040" cy="314077"/>
                      <wp:effectExtent l="0" t="0" r="22860" b="10160"/>
                      <wp:wrapNone/>
                      <wp:docPr id="99" name="Text Box 99"/>
                      <wp:cNvGraphicFramePr/>
                      <a:graphic xmlns:a="http://schemas.openxmlformats.org/drawingml/2006/main">
                        <a:graphicData uri="http://schemas.microsoft.com/office/word/2010/wordprocessingShape">
                          <wps:wsp>
                            <wps:cNvSpPr txBox="1"/>
                            <wps:spPr>
                              <a:xfrm>
                                <a:off x="0" y="0"/>
                                <a:ext cx="1463040" cy="3140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85A39" w:rsidRDefault="00885A39">
                                  <w:r>
                                    <w:t>Import into Di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 o:spid="_x0000_s1040" type="#_x0000_t202" style="position:absolute;margin-left:329.2pt;margin-top:247.55pt;width:115.2pt;height:24.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" fillcolor="white [3201]" strokeweight=".5pt">
                      <v:textbox>
                        <w:txbxContent>
                          <w:p w:rsidR="00885A39" w:rsidRDefault="00885A39">
                            <w:r>
                              <w:t>Import into DiVA</w:t>
                            </w:r>
                          </w:p>
                        </w:txbxContent>
                      </v:textbox>
                    </v:shape>
                  </w:pict>
                </mc:Fallback>
              </mc:AlternateContent>
            </w:r>
            <w:r>
              <w:rPr>
                <w:noProof/>
                <w:sz w:val="20"/>
              </w:rPr>
              <mc:AlternateContent>
                <mc:Choice Requires="wps">
                  <w:drawing>
                    <wp:anchor distT="0" distB="0" distL="114300" distR="114300" simplePos="0" relativeHeight="251719680" behindDoc="0" locked="0" layoutInCell="1" allowOverlap="1" wp14:anchorId="1FB63118" wp14:editId="2B8638BE">
                      <wp:simplePos x="0" y="0"/>
                      <wp:positionH relativeFrom="column">
                        <wp:posOffset>2006407</wp:posOffset>
                      </wp:positionH>
                      <wp:positionV relativeFrom="paragraph">
                        <wp:posOffset>516973</wp:posOffset>
                      </wp:positionV>
                      <wp:extent cx="31805" cy="1788408"/>
                      <wp:effectExtent l="57150" t="0" r="63500" b="59690"/>
                      <wp:wrapNone/>
                      <wp:docPr id="98" name="Straight Arrow Connector 98"/>
                      <wp:cNvGraphicFramePr/>
                      <a:graphic xmlns:a="http://schemas.openxmlformats.org/drawingml/2006/main">
                        <a:graphicData uri="http://schemas.microsoft.com/office/word/2010/wordprocessingShape">
                          <wps:wsp>
                            <wps:cNvCnPr/>
                            <wps:spPr>
                              <a:xfrm>
                                <a:off x="0" y="0"/>
                                <a:ext cx="31805" cy="1788408"/>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id="Straight Arrow Connector 98" o:spid="_x0000_s1026" type="#_x0000_t32" style="position:absolute;margin-left:158pt;margin-top:40.7pt;width:2.5pt;height:140.8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" strokecolor="#4472c4 [3208]" strokeweight=".5pt">
                      <v:stroke endarrow="open" joinstyle="miter"/>
                    </v:shape>
                  </w:pict>
                </mc:Fallback>
              </mc:AlternateContent>
            </w:r>
            <w:r>
              <w:rPr>
                <w:noProof/>
                <w:sz w:val="20"/>
              </w:rPr>
              <mc:AlternateContent>
                <mc:Choice Requires="wps">
                  <w:drawing>
                    <wp:anchor distT="0" distB="0" distL="114300" distR="114300" simplePos="0" relativeHeight="251718656" behindDoc="0" locked="0" layoutInCell="1" allowOverlap="1" wp14:anchorId="573B8E63" wp14:editId="22D2631A">
                      <wp:simplePos x="0" y="0"/>
                      <wp:positionH relativeFrom="column">
                        <wp:posOffset>1191398</wp:posOffset>
                      </wp:positionH>
                      <wp:positionV relativeFrom="paragraph">
                        <wp:posOffset>2559823</wp:posOffset>
                      </wp:positionV>
                      <wp:extent cx="600324" cy="0"/>
                      <wp:effectExtent l="0" t="76200" r="28575" b="114300"/>
                      <wp:wrapNone/>
                      <wp:docPr id="97" name="Straight Arrow Connector 97"/>
                      <wp:cNvGraphicFramePr/>
                      <a:graphic xmlns:a="http://schemas.openxmlformats.org/drawingml/2006/main">
                        <a:graphicData uri="http://schemas.microsoft.com/office/word/2010/wordprocessingShape">
                          <wps:wsp>
                            <wps:cNvCnPr/>
                            <wps:spPr>
                              <a:xfrm>
                                <a:off x="0" y="0"/>
                                <a:ext cx="60032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7" o:spid="_x0000_s1026" type="#_x0000_t32" style="position:absolute;margin-left:93.8pt;margin-top:201.55pt;width:47.2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GB20AEAAPIDAAAOAAAAZHJzL2Uyb0RvYy54bWysU8GO0zAQvSPxD5bvNGlBC0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13536" behindDoc="0" locked="0" layoutInCell="1" allowOverlap="1" wp14:anchorId="7C30AEF0" wp14:editId="72B42CDD">
                      <wp:simplePos x="0" y="0"/>
                      <wp:positionH relativeFrom="column">
                        <wp:posOffset>4399280</wp:posOffset>
                      </wp:positionH>
                      <wp:positionV relativeFrom="paragraph">
                        <wp:posOffset>1835785</wp:posOffset>
                      </wp:positionV>
                      <wp:extent cx="1430655" cy="306070"/>
                      <wp:effectExtent l="0" t="0" r="17145" b="17780"/>
                      <wp:wrapNone/>
                      <wp:docPr id="85" name="Text Box 85"/>
                      <wp:cNvGraphicFramePr/>
                      <a:graphic xmlns:a="http://schemas.openxmlformats.org/drawingml/2006/main">
                        <a:graphicData uri="http://schemas.microsoft.com/office/word/2010/wordprocessingShape">
                          <wps:wsp>
                            <wps:cNvSpPr txBox="1"/>
                            <wps:spPr>
                              <a:xfrm>
                                <a:off x="0" y="0"/>
                                <a:ext cx="143065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85A39" w:rsidRDefault="00885A39" w:rsidP="00A61532">
                                  <w:r>
                                    <w:t>PDF file with c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5" o:spid="_x0000_s1041" type="#_x0000_t202" style="position:absolute;margin-left:346.4pt;margin-top:144.55pt;width:112.65pt;height:24.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" fillcolor="white [3201]" strokeweight=".5pt">
                      <v:textbox>
                        <w:txbxContent>
                          <w:p w:rsidR="00885A39" w:rsidRDefault="00885A39" w:rsidP="00A61532">
                            <w:r>
                              <w:t>PDF file with cover</w:t>
                            </w:r>
                          </w:p>
                        </w:txbxContent>
                      </v:textbox>
                    </v:shape>
                  </w:pict>
                </mc:Fallback>
              </mc:AlternateContent>
            </w:r>
            <w:r w:rsidR="00A32AE5">
              <w:rPr>
                <w:noProof/>
                <w:sz w:val="20"/>
              </w:rPr>
              <mc:AlternateContent>
                <mc:Choice Requires="wps">
                  <w:drawing>
                    <wp:anchor distT="0" distB="0" distL="114300" distR="114300" simplePos="0" relativeHeight="251712512" behindDoc="0" locked="0" layoutInCell="1" allowOverlap="1" wp14:anchorId="052A07E9" wp14:editId="387E1F3B">
                      <wp:simplePos x="0" y="0"/>
                      <wp:positionH relativeFrom="column">
                        <wp:posOffset>2566974</wp:posOffset>
                      </wp:positionH>
                      <wp:positionV relativeFrom="paragraph">
                        <wp:posOffset>1760717</wp:posOffset>
                      </wp:positionV>
                      <wp:extent cx="1409065" cy="440055"/>
                      <wp:effectExtent l="0" t="0" r="19685" b="17145"/>
                      <wp:wrapNone/>
                      <wp:docPr id="82" name="Rectangle 82"/>
                      <wp:cNvGraphicFramePr/>
                      <a:graphic xmlns:a="http://schemas.openxmlformats.org/drawingml/2006/main">
                        <a:graphicData uri="http://schemas.microsoft.com/office/word/2010/wordprocessingShape">
                          <wps:wsp>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885A39" w:rsidRPr="00092628" w:rsidRDefault="00885A39"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 o:spid="_x0000_s1042" style="position:absolute;margin-left:202.1pt;margin-top:138.65pt;width:110.95pt;height:34.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" fillcolor="white [3201]" strokecolor="black [3200]" strokeweight="1pt">
                      <v:textbox>
                        <w:txbxContent>
                          <w:p w:rsidR="00885A39" w:rsidRPr="00092628" w:rsidRDefault="00885A39"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v:textbox>
                    </v:rect>
                  </w:pict>
                </mc:Fallback>
              </mc:AlternateContent>
            </w:r>
            <w:r w:rsidR="00A32AE5">
              <w:rPr>
                <w:noProof/>
                <w:sz w:val="20"/>
              </w:rPr>
              <mc:AlternateContent>
                <mc:Choice Requires="wps">
                  <w:drawing>
                    <wp:anchor distT="0" distB="0" distL="114300" distR="114300" simplePos="0" relativeHeight="251714560" behindDoc="0" locked="0" layoutInCell="1" allowOverlap="1" wp14:anchorId="5980ED01" wp14:editId="42111FA5">
                      <wp:simplePos x="0" y="0"/>
                      <wp:positionH relativeFrom="column">
                        <wp:posOffset>3978330</wp:posOffset>
                      </wp:positionH>
                      <wp:positionV relativeFrom="paragraph">
                        <wp:posOffset>1991305</wp:posOffset>
                      </wp:positionV>
                      <wp:extent cx="421419" cy="3975"/>
                      <wp:effectExtent l="0" t="76200" r="17145" b="110490"/>
                      <wp:wrapNone/>
                      <wp:docPr id="90" name="Straight Arrow Connector 90"/>
                      <wp:cNvGraphicFramePr/>
                      <a:graphic xmlns:a="http://schemas.openxmlformats.org/drawingml/2006/main">
                        <a:graphicData uri="http://schemas.microsoft.com/office/word/2010/wordprocessingShape">
                          <wps:wsp>
                            <wps:cNvCnPr/>
                            <wps:spPr>
                              <a:xfrm>
                                <a:off x="0" y="0"/>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90" o:spid="_x0000_s1026" type="#_x0000_t32" style="position:absolute;margin-left:313.25pt;margin-top:156.8pt;width:33.2pt;height:.3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" strokecolor="black [3200]" strokeweight=".5pt">
                      <v:stroke endarrow="open" joinstyle="miter"/>
                    </v:shape>
                  </w:pict>
                </mc:Fallback>
              </mc:AlternateContent>
            </w:r>
            <w:r w:rsidR="00A32AE5">
              <w:rPr>
                <w:noProof/>
                <w:sz w:val="20"/>
              </w:rPr>
              <mc:AlternateContent>
                <mc:Choice Requires="wpg">
                  <w:drawing>
                    <wp:anchor distT="0" distB="0" distL="114300" distR="114300" simplePos="0" relativeHeight="251716608" behindDoc="0" locked="0" layoutInCell="1" allowOverlap="1" wp14:anchorId="25F7E671" wp14:editId="32504D4D">
                      <wp:simplePos x="0" y="0"/>
                      <wp:positionH relativeFrom="column">
                        <wp:posOffset>1772174</wp:posOffset>
                      </wp:positionH>
                      <wp:positionV relativeFrom="paragraph">
                        <wp:posOffset>2331057</wp:posOffset>
                      </wp:positionV>
                      <wp:extent cx="3048635" cy="440055"/>
                      <wp:effectExtent l="0" t="0" r="18415" b="17145"/>
                      <wp:wrapNone/>
                      <wp:docPr id="92" name="Group 92"/>
                      <wp:cNvGraphicFramePr/>
                      <a:graphic xmlns:a="http://schemas.openxmlformats.org/drawingml/2006/main">
                        <a:graphicData uri="http://schemas.microsoft.com/office/word/2010/wordprocessingGroup">
                          <wpg:wgp>
                            <wpg:cNvGrpSpPr/>
                            <wpg:grpSpPr>
                              <a:xfrm>
                                <a:off x="0" y="0"/>
                                <a:ext cx="3048635" cy="440055"/>
                                <a:chOff x="0" y="0"/>
                                <a:chExt cx="3048800" cy="440055"/>
                              </a:xfrm>
                            </wpg:grpSpPr>
                            <wps:wsp>
                              <wps:cNvPr id="93" name="Rectangle 93"/>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885A39" w:rsidRPr="00092628" w:rsidRDefault="00885A39"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Text Box 94"/>
                              <wps:cNvSpPr txBox="1"/>
                              <wps:spPr>
                                <a:xfrm>
                                  <a:off x="1832775" y="75537"/>
                                  <a:ext cx="121602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85A39" w:rsidRDefault="00885A39" w:rsidP="00A32AE5">
                                    <w:r>
                                      <w:t>MODS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Straight Arrow Connector 95"/>
                              <wps:cNvCnPr/>
                              <wps:spPr>
                                <a:xfrm>
                                  <a:off x="1411356" y="230588"/>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92" o:spid="_x0000_s1043" style="position:absolute;margin-left:139.55pt;margin-top:183.55pt;width:240.05pt;height:34.65pt;z-index:251716608" coordsize="30488,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">
                      <v:rect id="Rectangle 93" o:spid="_x0000_s1044" style="position:absolute;width:14090;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Ou8cQA&#10;AADbAAAADwAAAGRycy9kb3ducmV2LnhtbESPQWvCQBSE70L/w/IK3nTTClpjNiKlBUFRmvbg8ZF9&#10;TUKzb8PuNon/3i0UPA4z8w2TbUfTip6cbywreJonIIhLqxuuFHx9vs9eQPiArLG1TAqu5GGbP0wy&#10;TLUd+IP6IlQiQtinqKAOoUul9GVNBv3cdsTR+7bOYIjSVVI7HCLctPI5SZbSYMNxocaOXmsqf4pf&#10;o8Cem2u7c+tTf6TV5XAOyTAu35SaPo67DYhAY7iH/9t7rWC9gL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zrvHEAAAA2wAAAA8AAAAAAAAAAAAAAAAAmAIAAGRycy9k&#10;b3ducmV2LnhtbFBLBQYAAAAABAAEAPUAAACJAwAAAAA=&#10;" fillcolor="white [3201]" strokecolor="black [3200]" strokeweight="1pt">
                        <v:textbox>
                          <w:txbxContent>
                            <w:p w:rsidR="00885A39" w:rsidRPr="00092628" w:rsidRDefault="00885A39"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v:textbox>
                      </v:rect>
                      <v:shape id="Text Box 94" o:spid="_x0000_s1045" type="#_x0000_t202" style="position:absolute;left:18327;top:755;width:12161;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9uO8IA&#10;AADbAAAADwAAAGRycy9kb3ducmV2LnhtbESPQUsDMRSE74L/ITzBm80qIt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247wgAAANsAAAAPAAAAAAAAAAAAAAAAAJgCAABkcnMvZG93&#10;bnJldi54bWxQSwUGAAAAAAQABAD1AAAAhwMAAAAA&#10;" fillcolor="white [3201]" strokeweight=".5pt">
                        <v:textbox>
                          <w:txbxContent>
                            <w:p w:rsidR="00885A39" w:rsidRDefault="00885A39" w:rsidP="00A32AE5">
                              <w:r>
                                <w:t>MODS file</w:t>
                              </w:r>
                            </w:p>
                          </w:txbxContent>
                        </v:textbox>
                      </v:shape>
                      <v:shapetype id="_x0000_t32" coordsize="21600,21600" o:spt="32" o:oned="t" path="m,l21600,21600e" filled="f">
                        <v:path arrowok="t" fillok="f" o:connecttype="none"/>
                        <o:lock v:ext="edit" shapetype="t"/>
                      </v:shapetype>
                      <v:shape id="Straight Arrow Connector 95" o:spid="_x0000_s1046" type="#_x0000_t32" style="position:absolute;left:14113;top:2305;width:4214;height: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LGr4AAADbAAAADwAAAGRycy9kb3ducmV2LnhtbESPzQrCMBCE74LvEFbwIpoqKFqNIoLV&#10;qz8Hj2uztsVmU5qo9e2NIHgcZuYbZrFqTCmeVLvCsoLhIAJBnFpdcKbgfNr2pyCcR9ZYWiYFb3Kw&#10;WrZbC4y1ffGBnkefiQBhF6OC3PsqltKlORl0A1sRB+9ma4M+yDqTusZXgJtSjqJoIg0WHBZyrGiT&#10;U3o/PoyChGSv2e147CeXXpJercOEnVLdTrOeg/DU+H/4195rBbMxfL+EHyCX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8ssavgAAANsAAAAPAAAAAAAAAAAAAAAAAKEC&#10;AABkcnMvZG93bnJldi54bWxQSwUGAAAAAAQABAD5AAAAjA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11488" behindDoc="0" locked="0" layoutInCell="1" allowOverlap="1" wp14:anchorId="4DB24B0E" wp14:editId="4BF627E2">
                      <wp:simplePos x="0" y="0"/>
                      <wp:positionH relativeFrom="column">
                        <wp:posOffset>2141579</wp:posOffset>
                      </wp:positionH>
                      <wp:positionV relativeFrom="paragraph">
                        <wp:posOffset>516973</wp:posOffset>
                      </wp:positionV>
                      <wp:extent cx="425395" cy="1243744"/>
                      <wp:effectExtent l="0" t="0" r="70485" b="52070"/>
                      <wp:wrapNone/>
                      <wp:docPr id="89" name="Straight Arrow Connector 89"/>
                      <wp:cNvGraphicFramePr/>
                      <a:graphic xmlns:a="http://schemas.openxmlformats.org/drawingml/2006/main">
                        <a:graphicData uri="http://schemas.microsoft.com/office/word/2010/wordprocessingShape">
                          <wps:wsp>
                            <wps:cNvCnPr/>
                            <wps:spPr>
                              <a:xfrm>
                                <a:off x="0" y="0"/>
                                <a:ext cx="425395" cy="12437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9" o:spid="_x0000_s1026" type="#_x0000_t32" style="position:absolute;margin-left:168.65pt;margin-top:40.7pt;width:33.5pt;height:97.9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" strokecolor="#5b9bd5 [3204]" strokeweight=".5pt">
                      <v:stroke endarrow="open" joinstyle="miter"/>
                    </v:shape>
                  </w:pict>
                </mc:Fallback>
              </mc:AlternateContent>
            </w:r>
            <w:r w:rsidR="00A61532">
              <w:rPr>
                <w:noProof/>
                <w:sz w:val="20"/>
              </w:rPr>
              <mc:AlternateContent>
                <mc:Choice Requires="wps">
                  <w:drawing>
                    <wp:anchor distT="0" distB="0" distL="114300" distR="114300" simplePos="0" relativeHeight="251705344" behindDoc="0" locked="0" layoutInCell="1" allowOverlap="1" wp14:anchorId="3D64F41A" wp14:editId="64F54B9B">
                      <wp:simplePos x="0" y="0"/>
                      <wp:positionH relativeFrom="column">
                        <wp:posOffset>2368191</wp:posOffset>
                      </wp:positionH>
                      <wp:positionV relativeFrom="paragraph">
                        <wp:posOffset>540192</wp:posOffset>
                      </wp:positionV>
                      <wp:extent cx="238539" cy="309880"/>
                      <wp:effectExtent l="0" t="0" r="66675" b="52070"/>
                      <wp:wrapNone/>
                      <wp:docPr id="80" name="Straight Arrow Connector 80"/>
                      <wp:cNvGraphicFramePr/>
                      <a:graphic xmlns:a="http://schemas.openxmlformats.org/drawingml/2006/main">
                        <a:graphicData uri="http://schemas.microsoft.com/office/word/2010/wordprocessingShape">
                          <wps:wsp>
                            <wps:cNvCnPr/>
                            <wps:spPr>
                              <a:xfrm>
                                <a:off x="0" y="0"/>
                                <a:ext cx="238539" cy="30988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0" o:spid="_x0000_s1026" type="#_x0000_t32" style="position:absolute;margin-left:186.45pt;margin-top:42.55pt;width:18.8pt;height:24.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" strokecolor="#ed7d31 [3205]" strokeweight=".5pt">
                      <v:stroke endarrow="open" joinstyle="miter"/>
                    </v:shape>
                  </w:pict>
                </mc:Fallback>
              </mc:AlternateContent>
            </w:r>
            <w:r w:rsidR="00A61532">
              <w:rPr>
                <w:noProof/>
                <w:sz w:val="20"/>
              </w:rPr>
              <mc:AlternateContent>
                <mc:Choice Requires="wpg">
                  <w:drawing>
                    <wp:anchor distT="0" distB="0" distL="114300" distR="114300" simplePos="0" relativeHeight="251703296" behindDoc="0" locked="0" layoutInCell="1" allowOverlap="1" wp14:anchorId="3162620F" wp14:editId="2658B0BE">
                      <wp:simplePos x="0" y="0"/>
                      <wp:positionH relativeFrom="column">
                        <wp:posOffset>2566670</wp:posOffset>
                      </wp:positionH>
                      <wp:positionV relativeFrom="paragraph">
                        <wp:posOffset>416560</wp:posOffset>
                      </wp:positionV>
                      <wp:extent cx="3314700" cy="1244600"/>
                      <wp:effectExtent l="0" t="0" r="19050" b="12700"/>
                      <wp:wrapNone/>
                      <wp:docPr id="79" name="Group 79"/>
                      <wp:cNvGraphicFramePr/>
                      <a:graphic xmlns:a="http://schemas.openxmlformats.org/drawingml/2006/main">
                        <a:graphicData uri="http://schemas.microsoft.com/office/word/2010/wordprocessingGroup">
                          <wpg:wgp>
                            <wpg:cNvGrpSpPr/>
                            <wpg:grpSpPr>
                              <a:xfrm>
                                <a:off x="0" y="0"/>
                                <a:ext cx="3314700" cy="1244600"/>
                                <a:chOff x="0" y="0"/>
                                <a:chExt cx="3315197" cy="1244600"/>
                              </a:xfrm>
                            </wpg:grpSpPr>
                            <wps:wsp>
                              <wps:cNvPr id="64" name="Rectangle 64"/>
                              <wps:cNvSpPr/>
                              <wps:spPr>
                                <a:xfrm>
                                  <a:off x="0" y="429371"/>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885A39" w:rsidRPr="00092628" w:rsidRDefault="00885A39" w:rsidP="00A61532">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1749287"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85A39" w:rsidRDefault="00885A39" w:rsidP="00A61532">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1749287" y="429371"/>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85A39" w:rsidRDefault="00885A39" w:rsidP="00A61532">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1749287" y="91440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85A39" w:rsidRDefault="00885A39" w:rsidP="00A61532">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Straight Arrow Connector 68"/>
                              <wps:cNvCnPr/>
                              <wps:spPr>
                                <a:xfrm flipV="1">
                                  <a:off x="1439186" y="190832"/>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9" name="Straight Arrow Connector 69"/>
                              <wps:cNvCnPr/>
                              <wps:spPr>
                                <a:xfrm>
                                  <a:off x="1439186" y="703691"/>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wps:spPr>
                                <a:xfrm>
                                  <a:off x="1411356" y="64008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79" o:spid="_x0000_s1047" style="position:absolute;margin-left:202.1pt;margin-top:32.8pt;width:261pt;height:98pt;z-index:251703296" coordsize="33151,12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">
                      <v:rect id="Rectangle 64" o:spid="_x0000_s1048" style="position:absolute;top:4293;width:14092;height:4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9GosMA&#10;AADbAAAADwAAAGRycy9kb3ducmV2LnhtbESPQWvCQBSE7wX/w/KE3upGK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9GosMAAADbAAAADwAAAAAAAAAAAAAAAACYAgAAZHJzL2Rv&#10;d25yZXYueG1sUEsFBgAAAAAEAAQA9QAAAIgDAAAAAA==&#10;" fillcolor="white [3201]" strokecolor="black [3200]" strokeweight="1pt">
                        <v:textbox>
                          <w:txbxContent>
                            <w:p w:rsidR="00885A39" w:rsidRPr="00092628" w:rsidRDefault="00885A39" w:rsidP="00A61532">
                              <w:pPr>
                                <w:jc w:val="center"/>
                                <w:rPr>
                                  <w:color w:val="000000" w:themeColor="text1"/>
                                </w:rPr>
                              </w:pPr>
                              <w:r w:rsidRPr="00092628">
                                <w:rPr>
                                  <w:color w:val="000000" w:themeColor="text1"/>
                                </w:rPr>
                                <w:t>JSON_to_calendar.py</w:t>
                              </w:r>
                            </w:p>
                          </w:txbxContent>
                        </v:textbox>
                      </v:rect>
                      <v:shape id="Text Box 65" o:spid="_x0000_s1049" type="#_x0000_t202" style="position:absolute;left:17492;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a7h8IA&#10;AADbAAAADwAAAGRycy9kb3ducmV2LnhtbESPQWsCMRSE74X+h/AKvdVsC8q6GqUtKgVP1dLzY/NM&#10;gpuXJUnX7b83BaHHYWa+YZbr0XdioJhcYAXPkwoEcRu0Y6Pg67h9qkGkjKyxC0wKfinBenV/t8RG&#10;hwt/0nDIRhQIpwYV2Jz7RsrUWvKYJqEnLt4pRI+5yGikjngpcN/Jl6qaSY+Oy4LFnt4ttefDj1ew&#10;eTNz09YY7abWzg3j92lvdko9PoyvCxCZxvwfvrU/tILZF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JruHwgAAANsAAAAPAAAAAAAAAAAAAAAAAJgCAABkcnMvZG93&#10;bnJldi54bWxQSwUGAAAAAAQABAD1AAAAhwMAAAAA&#10;" fillcolor="white [3201]" strokeweight=".5pt">
                        <v:textbox>
                          <w:txbxContent>
                            <w:p w:rsidR="00885A39" w:rsidRDefault="00885A39" w:rsidP="00A61532">
                              <w:r>
                                <w:t>Canvas announcement</w:t>
                              </w:r>
                            </w:p>
                          </w:txbxContent>
                        </v:textbox>
                      </v:shape>
                      <v:shape id="Text Box 66" o:spid="_x0000_s1050" type="#_x0000_t202" style="position:absolute;left:17492;top:4293;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8MIA&#10;AADbAAAADwAAAGRycy9kb3ducmV2LnhtbESPQUsDMRSE74L/ITzBm83qYdlum5ZWqgie2ornx+Y1&#10;Cd28LEncrv/eCIUeh5n5hlmuJ9+LkWJygRU8zyoQxF3Qjo2Cr+PbUwMiZWSNfWBS8EsJ1qv7uyW2&#10;Olx4T+MhG1EgnFpUYHMeWilTZ8ljmoWBuHinED3mIqOROuKlwH0vX6qqlh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9CXwwgAAANsAAAAPAAAAAAAAAAAAAAAAAJgCAABkcnMvZG93&#10;bnJldi54bWxQSwUGAAAAAAQABAD1AAAAhwMAAAAA&#10;" fillcolor="white [3201]" strokeweight=".5pt">
                        <v:textbox>
                          <w:txbxContent>
                            <w:p w:rsidR="00885A39" w:rsidRDefault="00885A39" w:rsidP="00A61532">
                              <w:r>
                                <w:t>Canvas calendar event</w:t>
                              </w:r>
                            </w:p>
                          </w:txbxContent>
                        </v:textbox>
                      </v:shape>
                      <v:shape id="Text Box 67" o:spid="_x0000_s1051" type="#_x0000_t202" style="position:absolute;left:17492;top:9144;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Aa8IA&#10;AADbAAAADwAAAGRycy9kb3ducmV2LnhtbESPQWsCMRSE74X+h/AK3mq2Peh2NUpbVAqeakvPj80z&#10;CW5eliRd13/fCEKPw8x8wyzXo+/EQDG5wAqephUI4jZox0bB99f2sQaRMrLGLjApuFCC9er+bomN&#10;Dmf+pOGQjSgQTg0qsDn3jZSpteQxTUNPXLxjiB5zkdFIHfFc4L6Tz1U1kx4dlwWLPb1bak+HX69g&#10;82ZeTFtjtJtaOzeMP8e92Sk1eRhfFyAyjfk/fGt/aAWzO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IBrwgAAANsAAAAPAAAAAAAAAAAAAAAAAJgCAABkcnMvZG93&#10;bnJldi54bWxQSwUGAAAAAAQABAD1AAAAhwMAAAAA&#10;" fillcolor="white [3201]" strokeweight=".5pt">
                        <v:textbox>
                          <w:txbxContent>
                            <w:p w:rsidR="00885A39" w:rsidRDefault="00885A39" w:rsidP="00A61532">
                              <w:r>
                                <w:t>KTH calendar event</w:t>
                              </w:r>
                            </w:p>
                          </w:txbxContent>
                        </v:textbox>
                      </v:shape>
                      <v:shape id="Straight Arrow Connector 68" o:spid="_x0000_s1052" type="#_x0000_t32" style="position:absolute;left:14391;top:1908;width:3091;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vr0r8AAADbAAAADwAAAGRycy9kb3ducmV2LnhtbERPz2vCMBS+D/wfwhN2m2k9iFSjSEUY&#10;3tTB9PZsnmmxeSlJZtv/fjkMdvz4fq+3g23Fi3xoHCvIZxkI4srpho2Cr8vhYwkiRGSNrWNSMFKA&#10;7WbytsZCu55P9DpHI1IIhwIV1DF2hZShqslimLmOOHEP5y3GBL2R2mOfwm0r51m2kBYbTg01dlTW&#10;VD3PP1bB3O97k49jVd6vx+5m+vzblblS79NhtwIRaYj/4j/3p1awSGPTl/QD5OYX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uvr0r8AAADbAAAADwAAAAAAAAAAAAAAAACh&#10;AgAAZHJzL2Rvd25yZXYueG1sUEsFBgAAAAAEAAQA+QAAAI0DAAAAAA==&#10;" strokecolor="black [3200]" strokeweight=".5pt">
                        <v:stroke endarrow="open" joinstyle="miter"/>
                      </v:shape>
                      <v:shape id="Straight Arrow Connector 69" o:spid="_x0000_s1053" type="#_x0000_t32" style="position:absolute;left:14391;top:7036;width:3086;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xOMEAAADbAAAADwAAAGRycy9kb3ducmV2LnhtbESPT4vCMBTE78J+h/AW9iI2VbCs1ViW&#10;BatX/xz2+GyebbF5KU2s3W9vBMHjMDO/YVbZYBrRU+dqywqmUQyCuLC65lLB6biZfINwHlljY5kU&#10;/JODbP0xWmGq7Z331B98KQKEXYoKKu/bVEpXVGTQRbYlDt7FdgZ9kF0pdYf3ADeNnMVxIg3WHBYq&#10;bOm3ouJ6uBkFOcnxsN3y3Cd/47w4W4c5O6W+PoefJQhPg3+HX+2dVpAs4Pkl/AC5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arE4wQAAANsAAAAPAAAAAAAAAAAAAAAA&#10;AKECAABkcnMvZG93bnJldi54bWxQSwUGAAAAAAQABAD5AAAAjwMAAAAA&#10;" strokecolor="black [3200]" strokeweight=".5pt">
                        <v:stroke endarrow="open" joinstyle="miter"/>
                      </v:shape>
                      <v:shape id="Straight Arrow Connector 70" o:spid="_x0000_s1054" type="#_x0000_t32" style="position:absolute;left:14113;top:6400;width:37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mOeLsAAADbAAAADwAAAGRycy9kb3ducmV2LnhtbERPyQrCMBC9C/5DGMGL2FTBhWoUEaxe&#10;XQ4ex2Zsi82kNFHr35uD4PHx9uW6NZV4UeNKywpGUQyCOLO65FzB5bwbzkE4j6yxskwKPuRgvep2&#10;lpho++YjvU4+FyGEXYIKCu/rREqXFWTQRbYmDtzdNgZ9gE0udYPvEG4qOY7jqTRYcmgosKZtQdnj&#10;9DQKUpKDdr/niZ9eB2l2sw5Tdkr1e+1mAcJT6//in/ugFczC+vAl/AC5+g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viY54uwAAANsAAAAPAAAAAAAAAAAAAAAAAKECAABk&#10;cnMvZG93bnJldi54bWxQSwUGAAAAAAQABAD5AAAAiQ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04320" behindDoc="0" locked="0" layoutInCell="1" allowOverlap="1" wp14:anchorId="338133F4" wp14:editId="7EB2E3B0">
                      <wp:simplePos x="0" y="0"/>
                      <wp:positionH relativeFrom="column">
                        <wp:posOffset>1610360</wp:posOffset>
                      </wp:positionH>
                      <wp:positionV relativeFrom="paragraph">
                        <wp:posOffset>348615</wp:posOffset>
                      </wp:positionV>
                      <wp:extent cx="232410" cy="0"/>
                      <wp:effectExtent l="0" t="76200" r="15240" b="114300"/>
                      <wp:wrapNone/>
                      <wp:docPr id="77" name="Straight Arrow Connector 77"/>
                      <wp:cNvGraphicFramePr/>
                      <a:graphic xmlns:a="http://schemas.openxmlformats.org/drawingml/2006/main">
                        <a:graphicData uri="http://schemas.microsoft.com/office/word/2010/wordprocessingShape">
                          <wps:wsp>
                            <wps:cNvCnPr/>
                            <wps:spPr>
                              <a:xfrm>
                                <a:off x="0" y="0"/>
                                <a:ext cx="2324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7" o:spid="_x0000_s1026" type="#_x0000_t32" style="position:absolute;margin-left:126.8pt;margin-top:27.45pt;width:18.3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alT0AEAAPIDAAAOAAAAZHJzL2Uyb0RvYy54bWysU9uO0zAQfUfiHyy/0yQFsS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5888" behindDoc="0" locked="0" layoutInCell="1" allowOverlap="1" wp14:anchorId="2FD5E527" wp14:editId="3BC4D9B7">
                      <wp:simplePos x="0" y="0"/>
                      <wp:positionH relativeFrom="column">
                        <wp:posOffset>1842770</wp:posOffset>
                      </wp:positionH>
                      <wp:positionV relativeFrom="paragraph">
                        <wp:posOffset>240665</wp:posOffset>
                      </wp:positionV>
                      <wp:extent cx="691515" cy="274955"/>
                      <wp:effectExtent l="0" t="0" r="13335" b="10795"/>
                      <wp:wrapNone/>
                      <wp:docPr id="41" name="Text Box 41"/>
                      <wp:cNvGraphicFramePr/>
                      <a:graphic xmlns:a="http://schemas.openxmlformats.org/drawingml/2006/main">
                        <a:graphicData uri="http://schemas.microsoft.com/office/word/2010/wordprocessingShape">
                          <wps:wsp>
                            <wps:cNvSpPr txBox="1"/>
                            <wps:spPr>
                              <a:xfrm>
                                <a:off x="0" y="0"/>
                                <a:ext cx="69151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85A39" w:rsidRDefault="00885A39" w:rsidP="00A61532">
                                  <w:r>
                                    <w:t>JSON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 o:spid="_x0000_s1055" type="#_x0000_t202" style="position:absolute;margin-left:145.1pt;margin-top:18.95pt;width:54.45pt;height:21.6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" fillcolor="white [3201]" strokeweight=".5pt">
                      <v:textbox>
                        <w:txbxContent>
                          <w:p w:rsidR="00885A39" w:rsidRDefault="00885A39" w:rsidP="00A61532">
                            <w:r>
                              <w:t>JSON file</w:t>
                            </w:r>
                          </w:p>
                        </w:txbxContent>
                      </v:textbox>
                    </v:shape>
                  </w:pict>
                </mc:Fallback>
              </mc:AlternateContent>
            </w:r>
            <w:r w:rsidR="00A61532" w:rsidRPr="006F6BAF">
              <w:rPr>
                <w:noProof/>
                <w:sz w:val="20"/>
              </w:rPr>
              <mc:AlternateContent>
                <mc:Choice Requires="wps">
                  <w:drawing>
                    <wp:anchor distT="0" distB="0" distL="114300" distR="114300" simplePos="0" relativeHeight="251696128" behindDoc="0" locked="0" layoutInCell="1" allowOverlap="1" wp14:anchorId="09E12570" wp14:editId="1D65F901">
                      <wp:simplePos x="0" y="0"/>
                      <wp:positionH relativeFrom="column">
                        <wp:posOffset>471805</wp:posOffset>
                      </wp:positionH>
                      <wp:positionV relativeFrom="paragraph">
                        <wp:posOffset>389255</wp:posOffset>
                      </wp:positionV>
                      <wp:extent cx="317500" cy="0"/>
                      <wp:effectExtent l="0" t="76200" r="25400" b="114300"/>
                      <wp:wrapNone/>
                      <wp:docPr id="72" name="Straight Arrow Connector 72"/>
                      <wp:cNvGraphicFramePr/>
                      <a:graphic xmlns:a="http://schemas.openxmlformats.org/drawingml/2006/main">
                        <a:graphicData uri="http://schemas.microsoft.com/office/word/2010/wordprocessingShape">
                          <wps:wsp>
                            <wps:cNvCnPr/>
                            <wps:spPr>
                              <a:xfrm>
                                <a:off x="0" y="0"/>
                                <a:ext cx="317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37.15pt;margin-top:30.65pt;width:2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h610AEAAPIDAAAOAAAAZHJzL2Uyb0RvYy54bWysU9uO0zAQfUfiHyy/0yRFsC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6912" behindDoc="0" locked="0" layoutInCell="1" allowOverlap="1" wp14:anchorId="6C0E617E" wp14:editId="7EBF1F92">
                      <wp:simplePos x="0" y="0"/>
                      <wp:positionH relativeFrom="column">
                        <wp:posOffset>38100</wp:posOffset>
                      </wp:positionH>
                      <wp:positionV relativeFrom="paragraph">
                        <wp:posOffset>266065</wp:posOffset>
                      </wp:positionV>
                      <wp:extent cx="433070" cy="274955"/>
                      <wp:effectExtent l="0" t="0" r="24130" b="10795"/>
                      <wp:wrapNone/>
                      <wp:docPr id="76" name="Text Box 76"/>
                      <wp:cNvGraphicFramePr/>
                      <a:graphic xmlns:a="http://schemas.openxmlformats.org/drawingml/2006/main">
                        <a:graphicData uri="http://schemas.microsoft.com/office/word/2010/wordprocessingShape">
                          <wps:wsp>
                            <wps:cNvSpPr txBox="1"/>
                            <wps:spPr>
                              <a:xfrm>
                                <a:off x="0" y="0"/>
                                <a:ext cx="433070"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85A39" w:rsidRDefault="00885A39" w:rsidP="00A61532">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6" o:spid="_x0000_s1056" type="#_x0000_t202" style="position:absolute;margin-left:3pt;margin-top:20.95pt;width:34.1pt;height:21.6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" fillcolor="white [3201]" strokeweight=".5pt">
                      <v:textbox>
                        <w:txbxContent>
                          <w:p w:rsidR="00885A39" w:rsidRDefault="00885A39" w:rsidP="00A61532">
                            <w:r>
                              <w:t>PDF</w:t>
                            </w:r>
                          </w:p>
                        </w:txbxContent>
                      </v:textbox>
                    </v:shape>
                  </w:pict>
                </mc:Fallback>
              </mc:AlternateContent>
            </w:r>
            <w:r w:rsidR="00A61532" w:rsidRPr="006F6BAF">
              <w:rPr>
                <w:noProof/>
                <w:sz w:val="20"/>
              </w:rPr>
              <mc:AlternateContent>
                <mc:Choice Requires="wps">
                  <w:drawing>
                    <wp:anchor distT="0" distB="0" distL="114300" distR="114300" simplePos="0" relativeHeight="251694080" behindDoc="0" locked="0" layoutInCell="1" allowOverlap="1" wp14:anchorId="052B2D89" wp14:editId="647EA03B">
                      <wp:simplePos x="0" y="0"/>
                      <wp:positionH relativeFrom="column">
                        <wp:posOffset>789305</wp:posOffset>
                      </wp:positionH>
                      <wp:positionV relativeFrom="paragraph">
                        <wp:posOffset>170815</wp:posOffset>
                      </wp:positionV>
                      <wp:extent cx="821055" cy="440055"/>
                      <wp:effectExtent l="0" t="0" r="17145" b="17145"/>
                      <wp:wrapNone/>
                      <wp:docPr id="58" name="Rectangle 58"/>
                      <wp:cNvGraphicFramePr/>
                      <a:graphic xmlns:a="http://schemas.openxmlformats.org/drawingml/2006/main">
                        <a:graphicData uri="http://schemas.microsoft.com/office/word/2010/wordprocessingShape">
                          <wps:wsp>
                            <wps:cNvSpPr/>
                            <wps:spPr>
                              <a:xfrm>
                                <a:off x="0" y="0"/>
                                <a:ext cx="821055" cy="440055"/>
                              </a:xfrm>
                              <a:prstGeom prst="rect">
                                <a:avLst/>
                              </a:prstGeom>
                            </wps:spPr>
                            <wps:style>
                              <a:lnRef idx="2">
                                <a:schemeClr val="dk1"/>
                              </a:lnRef>
                              <a:fillRef idx="1">
                                <a:schemeClr val="lt1"/>
                              </a:fillRef>
                              <a:effectRef idx="0">
                                <a:schemeClr val="dk1"/>
                              </a:effectRef>
                              <a:fontRef idx="minor">
                                <a:schemeClr val="dk1"/>
                              </a:fontRef>
                            </wps:style>
                            <wps:txbx>
                              <w:txbxContent>
                                <w:p w:rsidR="00885A39" w:rsidRPr="00092628" w:rsidRDefault="00885A39" w:rsidP="00A61532">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57" style="position:absolute;margin-left:62.15pt;margin-top:13.45pt;width:64.65pt;height:34.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" fillcolor="white [3201]" strokecolor="black [3200]" strokeweight="1pt">
                      <v:textbox>
                        <w:txbxContent>
                          <w:p w:rsidR="00885A39" w:rsidRPr="00092628" w:rsidRDefault="00885A39" w:rsidP="00A61532">
                            <w:pPr>
                              <w:jc w:val="center"/>
                              <w:rPr>
                                <w:color w:val="000000" w:themeColor="text1"/>
                              </w:rPr>
                            </w:pPr>
                            <w:r>
                              <w:rPr>
                                <w:color w:val="000000" w:themeColor="text1"/>
                              </w:rPr>
                              <w:t>Extractor</w:t>
                            </w:r>
                          </w:p>
                        </w:txbxContent>
                      </v:textbox>
                    </v:rect>
                  </w:pict>
                </mc:Fallback>
              </mc:AlternateContent>
            </w:r>
            <w:r w:rsidR="00A61532" w:rsidRPr="006F6BAF">
              <w:rPr>
                <w:noProof/>
                <w:sz w:val="20"/>
              </w:rPr>
              <w:t xml:space="preserve"> </w:t>
            </w:r>
          </w:p>
        </w:tc>
      </w:tr>
    </w:tbl>
    <w:p w:rsidR="00A61532" w:rsidRPr="006F6BAF" w:rsidRDefault="00A61532" w:rsidP="00A61532">
      <w:pPr>
        <w:pStyle w:val="Caption"/>
        <w:rPr>
          <w:sz w:val="18"/>
        </w:rPr>
      </w:pPr>
      <w:bookmarkStart w:id="99" w:name="_Toc7700068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41</w:t>
      </w:r>
      <w:r w:rsidRPr="006F6BAF">
        <w:rPr>
          <w:noProof/>
          <w:sz w:val="18"/>
        </w:rPr>
        <w:fldChar w:fldCharType="end"/>
      </w:r>
      <w:r w:rsidRPr="006F6BAF">
        <w:rPr>
          <w:sz w:val="18"/>
        </w:rPr>
        <w:t xml:space="preserve">: Several </w:t>
      </w:r>
      <w:r w:rsidR="0097579F">
        <w:rPr>
          <w:sz w:val="18"/>
        </w:rPr>
        <w:t>possible used of the</w:t>
      </w:r>
      <w:r w:rsidRPr="006F6BAF">
        <w:rPr>
          <w:sz w:val="18"/>
        </w:rPr>
        <w:t xml:space="preserve"> </w:t>
      </w:r>
      <w:r w:rsidRPr="006F6BAF">
        <w:rPr>
          <w:rStyle w:val="HTMLCode"/>
          <w:sz w:val="18"/>
        </w:rPr>
        <w:t>JSON</w:t>
      </w:r>
      <w:r w:rsidR="0097579F">
        <w:rPr>
          <w:rStyle w:val="HTMLCode"/>
          <w:sz w:val="18"/>
        </w:rPr>
        <w:t xml:space="preserve"> file</w:t>
      </w:r>
      <w:bookmarkEnd w:id="99"/>
    </w:p>
    <w:p w:rsidR="00722023" w:rsidRPr="00A61532" w:rsidRDefault="00722023" w:rsidP="00722023">
      <w:pPr>
        <w:pStyle w:val="BodyText"/>
      </w:pPr>
      <w:r>
        <w:lastRenderedPageBreak/>
        <w:t xml:space="preserve">Note that the PDF file can also be taken from Overleaf or from a submission to a Canvas course (see </w:t>
      </w:r>
      <w:r>
        <w:fldChar w:fldCharType="begin"/>
      </w:r>
      <w:r>
        <w:instrText xml:space="preserve"> REF _Ref75015560 \n \h </w:instrText>
      </w:r>
      <w:r>
        <w:fldChar w:fldCharType="separate"/>
      </w:r>
      <w:r w:rsidR="00885A39">
        <w:t>15.5</w:t>
      </w:r>
      <w:r>
        <w:fldChar w:fldCharType="end"/>
      </w:r>
      <w:r>
        <w:t>).</w:t>
      </w:r>
      <w:r w:rsidR="00AE1678">
        <w:t xml:space="preserve"> </w:t>
      </w:r>
      <w:r w:rsidR="00AE1678">
        <w:rPr>
          <w:sz w:val="20"/>
        </w:rPr>
        <w:t xml:space="preserve">The </w:t>
      </w:r>
      <w:r w:rsidR="00AE1678" w:rsidRPr="00092628">
        <w:rPr>
          <w:color w:val="000000" w:themeColor="text1"/>
        </w:rPr>
        <w:t>JSON_to_</w:t>
      </w:r>
      <w:r w:rsidR="00AE1678">
        <w:rPr>
          <w:color w:val="000000" w:themeColor="text1"/>
        </w:rPr>
        <w:t>cover</w:t>
      </w:r>
      <w:r w:rsidR="00AE1678" w:rsidRPr="00092628">
        <w:rPr>
          <w:color w:val="000000" w:themeColor="text1"/>
        </w:rPr>
        <w:t>.py</w:t>
      </w:r>
      <w:r w:rsidR="00AE1678">
        <w:rPr>
          <w:sz w:val="20"/>
        </w:rPr>
        <w:t xml:space="preserve"> program has been extened to be able to take the TRITA number information from the MODS file</w:t>
      </w:r>
    </w:p>
    <w:p w:rsidR="00463A3E" w:rsidRPr="006F6BAF" w:rsidRDefault="00463A3E" w:rsidP="00463A3E">
      <w:pPr>
        <w:pStyle w:val="Heading1"/>
        <w:rPr>
          <w:sz w:val="24"/>
        </w:rPr>
      </w:pPr>
      <w:bookmarkStart w:id="100" w:name="_Ref75706970"/>
      <w:bookmarkStart w:id="101" w:name="_Toc77000621"/>
      <w:r w:rsidRPr="006F6BAF">
        <w:rPr>
          <w:sz w:val="24"/>
        </w:rPr>
        <w:t>JSON to MODS file</w:t>
      </w:r>
      <w:bookmarkEnd w:id="100"/>
      <w:bookmarkEnd w:id="101"/>
    </w:p>
    <w:p w:rsidR="00463A3E" w:rsidRPr="006F6BAF" w:rsidRDefault="00463A3E" w:rsidP="00463A3E">
      <w:pPr>
        <w:pStyle w:val="BodyText"/>
        <w:rPr>
          <w:sz w:val="20"/>
        </w:rPr>
      </w:pPr>
      <w:r w:rsidRPr="006F6BAF">
        <w:rPr>
          <w:sz w:val="20"/>
        </w:rPr>
        <w:t xml:space="preserve">In keeping with the idea of using the JSON file to drive other applications, I have added a program </w:t>
      </w:r>
      <w:r w:rsidRPr="006F6BAF">
        <w:rPr>
          <w:rStyle w:val="HTMLCode"/>
          <w:sz w:val="18"/>
        </w:rPr>
        <w:t>JSON_to_MODS.py</w:t>
      </w:r>
      <w:r w:rsidRPr="006F6BAF">
        <w:rPr>
          <w:sz w:val="20"/>
        </w:rPr>
        <w:t xml:space="preserve"> to create a MODS file using the information from the arguments and a JSON file.</w:t>
      </w:r>
    </w:p>
    <w:p w:rsidR="00463A3E" w:rsidRPr="006F6BAF" w:rsidRDefault="00463A3E" w:rsidP="00463A3E">
      <w:pPr>
        <w:pStyle w:val="BodyText"/>
        <w:rPr>
          <w:sz w:val="20"/>
        </w:rPr>
      </w:pPr>
      <w:r w:rsidRPr="006F6BAF">
        <w:rPr>
          <w:sz w:val="20"/>
        </w:rPr>
        <w:t xml:space="preserve">The program is patterned after the </w:t>
      </w:r>
      <w:r w:rsidRPr="006F6BAF">
        <w:rPr>
          <w:rStyle w:val="HTMLCode"/>
          <w:sz w:val="18"/>
        </w:rPr>
        <w:t>JSON_to_calendar</w:t>
      </w:r>
      <w:r w:rsidRPr="006F6BAF">
        <w:rPr>
          <w:sz w:val="20"/>
        </w:rPr>
        <w:t xml:space="preserve"> and </w:t>
      </w:r>
      <w:r w:rsidRPr="006F6BAF">
        <w:rPr>
          <w:rStyle w:val="HTMLCode"/>
          <w:sz w:val="18"/>
        </w:rPr>
        <w:t>JSON_to_cover</w:t>
      </w:r>
      <w:r w:rsidRPr="006F6BAF">
        <w:rPr>
          <w:sz w:val="20"/>
        </w:rPr>
        <w:t xml:space="preserve"> program. The program outputs a MODS file called: MODS.pdf.</w:t>
      </w:r>
    </w:p>
    <w:tbl>
      <w:tblPr>
        <w:tblStyle w:val="TableGrid"/>
        <w:tblW w:w="0" w:type="auto"/>
        <w:tblLook w:val="04A0" w:firstRow="1" w:lastRow="0" w:firstColumn="1" w:lastColumn="0" w:noHBand="0" w:noVBand="1"/>
      </w:tblPr>
      <w:tblGrid>
        <w:gridCol w:w="9289"/>
      </w:tblGrid>
      <w:tr w:rsidR="00463A3E" w:rsidRPr="006F6BAF" w:rsidTr="00463A3E">
        <w:tc>
          <w:tcPr>
            <w:tcW w:w="9289" w:type="dxa"/>
          </w:tcPr>
          <w:p w:rsidR="00463A3E" w:rsidRPr="006F6BAF" w:rsidRDefault="00463A3E" w:rsidP="00463A3E">
            <w:pPr>
              <w:pStyle w:val="Computerexample"/>
              <w:rPr>
                <w:sz w:val="16"/>
              </w:rPr>
            </w:pPr>
            <w:r w:rsidRPr="006F6BAF">
              <w:rPr>
                <w:sz w:val="16"/>
              </w:rPr>
              <w:t>./JSON_to_MODS.py -c 11   --json jussi.json --trita "TRITA-EECS-EX-2021:219" --testing</w:t>
            </w:r>
          </w:p>
          <w:p w:rsidR="00463A3E" w:rsidRPr="006F6BAF" w:rsidRDefault="00463A3E" w:rsidP="00463A3E">
            <w:pPr>
              <w:rPr>
                <w:sz w:val="16"/>
              </w:rPr>
            </w:pPr>
            <w:r w:rsidRPr="006F6BAF">
              <w:rPr>
                <w:sz w:val="16"/>
              </w:rPr>
              <w:t>or</w:t>
            </w:r>
          </w:p>
          <w:p w:rsidR="00463A3E" w:rsidRPr="006F6BAF" w:rsidRDefault="00463A3E" w:rsidP="00463A3E">
            <w:pPr>
              <w:pStyle w:val="Computerexample"/>
              <w:rPr>
                <w:sz w:val="20"/>
              </w:rPr>
            </w:pPr>
            <w:r w:rsidRPr="006F6BAF">
              <w:rPr>
                <w:sz w:val="16"/>
              </w:rPr>
              <w:t>./JSON_to_MODS.py -c 11   --json test12.json --trita "TRITA-EECS-EX-2021:219" --testing</w:t>
            </w:r>
          </w:p>
        </w:tc>
      </w:tr>
    </w:tbl>
    <w:p w:rsidR="00463A3E" w:rsidRPr="006F6BAF" w:rsidRDefault="00463A3E" w:rsidP="00463A3E">
      <w:pPr>
        <w:pStyle w:val="Caption"/>
        <w:rPr>
          <w:sz w:val="18"/>
        </w:rPr>
      </w:pPr>
      <w:bookmarkStart w:id="102" w:name="_Ref75644750"/>
      <w:bookmarkStart w:id="103" w:name="_Toc7700068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42</w:t>
      </w:r>
      <w:r w:rsidRPr="006F6BAF">
        <w:rPr>
          <w:sz w:val="18"/>
        </w:rPr>
        <w:fldChar w:fldCharType="end"/>
      </w:r>
      <w:bookmarkEnd w:id="102"/>
      <w:r w:rsidRPr="006F6BAF">
        <w:rPr>
          <w:sz w:val="18"/>
        </w:rPr>
        <w:t>: Examples of using JSON_to_MODS.py</w:t>
      </w:r>
      <w:bookmarkEnd w:id="103"/>
    </w:p>
    <w:p w:rsidR="00463A3E" w:rsidRDefault="00463A3E" w:rsidP="00463A3E">
      <w:pPr>
        <w:pStyle w:val="BodyText"/>
        <w:rPr>
          <w:sz w:val="20"/>
        </w:rPr>
      </w:pPr>
      <w:r w:rsidRPr="006F6BAF">
        <w:rPr>
          <w:sz w:val="20"/>
        </w:rPr>
        <w:t xml:space="preserve">Note that currently the Canvas course information is not used. Note also that the “—testing” flag foces the report series to </w:t>
      </w:r>
      <w:proofErr w:type="gramStart"/>
      <w:r w:rsidRPr="006F6BAF">
        <w:rPr>
          <w:sz w:val="20"/>
        </w:rPr>
        <w:t>be  "</w:t>
      </w:r>
      <w:proofErr w:type="gramEnd"/>
      <w:r w:rsidRPr="006F6BAF">
        <w:rPr>
          <w:sz w:val="20"/>
        </w:rPr>
        <w:t>TRITA-ICT-EX" since the actual series in in the earlier version of DiVA.</w:t>
      </w:r>
    </w:p>
    <w:p w:rsidR="00C143E5" w:rsidRDefault="001C22FE" w:rsidP="001C22FE">
      <w:pPr>
        <w:pStyle w:val="BodyText"/>
        <w:rPr>
          <w:sz w:val="20"/>
        </w:rPr>
      </w:pPr>
      <w:r>
        <w:t xml:space="preserve">If acronyms are used in the abstracts, you can also add the “- -acronyms acronyms.tex” aregument to the command line and the program will process the acronyms. You will get a file named </w:t>
      </w:r>
      <w:r w:rsidRPr="001C22FE">
        <w:rPr>
          <w:rStyle w:val="HTMLCode"/>
        </w:rPr>
        <w:t>modsXML.xml</w:t>
      </w:r>
      <w:r>
        <w:t xml:space="preserve"> that you can inport into DiVA. </w:t>
      </w:r>
      <w:r w:rsidR="00463A3E" w:rsidRPr="006F6BAF">
        <w:rPr>
          <w:sz w:val="20"/>
        </w:rPr>
        <w:t xml:space="preserve">I seem to be able to import </w:t>
      </w:r>
      <w:r>
        <w:rPr>
          <w:sz w:val="20"/>
        </w:rPr>
        <w:t>these files</w:t>
      </w:r>
      <w:r w:rsidR="00463A3E" w:rsidRPr="006F6BAF">
        <w:rPr>
          <w:sz w:val="20"/>
        </w:rPr>
        <w:t xml:space="preserve"> into the test instance of DiVA:</w:t>
      </w:r>
      <w:r w:rsidR="00463A3E" w:rsidRPr="006F6BAF">
        <w:rPr>
          <w:sz w:val="20"/>
        </w:rPr>
        <w:tab/>
      </w:r>
      <w:hyperlink r:id="rId34" w:history="1">
        <w:r w:rsidR="00C143E5" w:rsidRPr="006F6BAF">
          <w:rPr>
            <w:rStyle w:val="Hyperlink"/>
            <w:sz w:val="20"/>
          </w:rPr>
          <w:t>https://kth.test.diva-portal.org/dream/import/importList.jsf</w:t>
        </w:r>
      </w:hyperlink>
      <w:r w:rsidR="00C143E5" w:rsidRPr="006F6BAF">
        <w:rPr>
          <w:sz w:val="20"/>
        </w:rPr>
        <w:t xml:space="preserve"> </w:t>
      </w:r>
    </w:p>
    <w:p w:rsidR="00AE1678" w:rsidRDefault="00AE1678" w:rsidP="001C22FE">
      <w:pPr>
        <w:pStyle w:val="BodyText"/>
        <w:rPr>
          <w:sz w:val="20"/>
        </w:rPr>
      </w:pPr>
      <w:r>
        <w:rPr>
          <w:sz w:val="20"/>
        </w:rPr>
        <w:t>This program has been extened to be able to take the TRITA number information from the MODS file.</w:t>
      </w:r>
    </w:p>
    <w:p w:rsidR="007F5472" w:rsidRPr="006F6BAF" w:rsidRDefault="007F5472" w:rsidP="007F5472">
      <w:pPr>
        <w:pStyle w:val="Heading2"/>
      </w:pPr>
      <w:bookmarkStart w:id="104" w:name="_Toc77000622"/>
      <w:r>
        <w:t>Example</w:t>
      </w:r>
      <w:bookmarkEnd w:id="104"/>
    </w:p>
    <w:p w:rsidR="007F5472" w:rsidRPr="006F6BAF" w:rsidRDefault="007F5472" w:rsidP="007F5472">
      <w:pPr>
        <w:pStyle w:val="BodyText"/>
        <w:rPr>
          <w:sz w:val="20"/>
        </w:rPr>
      </w:pPr>
      <w:r w:rsidRPr="006F6BAF">
        <w:rPr>
          <w:sz w:val="20"/>
        </w:rPr>
        <w:t xml:space="preserve">The process </w:t>
      </w:r>
      <w:r>
        <w:rPr>
          <w:sz w:val="20"/>
        </w:rPr>
        <w:t xml:space="preserve">of importing the MODS data into DiVA </w:t>
      </w:r>
      <w:r w:rsidRPr="006F6BAF">
        <w:rPr>
          <w:sz w:val="20"/>
        </w:rPr>
        <w:t>begins with t</w:t>
      </w:r>
      <w:r>
        <w:rPr>
          <w:sz w:val="20"/>
        </w:rPr>
        <w:t>he</w:t>
      </w:r>
      <w:r w:rsidRPr="006F6BAF">
        <w:rPr>
          <w:sz w:val="20"/>
        </w:rPr>
        <w:t xml:space="preserve"> extracted JSON file (note that I have changed some of the formatting of the pseudo JSON information and added the export of the program code). An example of the JSON information is shown in </w:t>
      </w:r>
      <w:r w:rsidRPr="006F6BAF">
        <w:rPr>
          <w:sz w:val="20"/>
        </w:rPr>
        <w:fldChar w:fldCharType="begin"/>
      </w:r>
      <w:r w:rsidRPr="006F6BAF">
        <w:rPr>
          <w:sz w:val="20"/>
        </w:rPr>
        <w:instrText xml:space="preserve"> REF _Ref75644767 \h </w:instrText>
      </w:r>
      <w:r>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43</w:t>
      </w:r>
      <w:r w:rsidRPr="006F6BAF">
        <w:rPr>
          <w:sz w:val="20"/>
        </w:rPr>
        <w:fldChar w:fldCharType="end"/>
      </w:r>
      <w:r w:rsidRPr="006F6BAF">
        <w:rPr>
          <w:sz w:val="20"/>
        </w:rPr>
        <w:t xml:space="preserve">. The resulting MODS file is shown in </w:t>
      </w:r>
      <w:r w:rsidRPr="006F6BAF">
        <w:rPr>
          <w:sz w:val="20"/>
        </w:rPr>
        <w:fldChar w:fldCharType="begin"/>
      </w:r>
      <w:r w:rsidRPr="006F6BAF">
        <w:rPr>
          <w:sz w:val="20"/>
        </w:rPr>
        <w:instrText xml:space="preserve"> REF _Ref75644782 \h </w:instrText>
      </w:r>
      <w:r>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44</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5" w:name="_Ref75644767"/>
      <w:bookmarkStart w:id="106" w:name="_Toc7700069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43</w:t>
      </w:r>
      <w:r w:rsidRPr="006F6BAF">
        <w:rPr>
          <w:sz w:val="18"/>
        </w:rPr>
        <w:fldChar w:fldCharType="end"/>
      </w:r>
      <w:bookmarkEnd w:id="105"/>
      <w:r w:rsidRPr="006F6BAF">
        <w:rPr>
          <w:sz w:val="18"/>
        </w:rPr>
        <w:t>: test12.json</w:t>
      </w:r>
      <w:bookmarkEnd w:id="106"/>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7" w:name="_Ref75644782"/>
      <w:bookmarkStart w:id="108" w:name="_Toc7700069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44</w:t>
      </w:r>
      <w:r w:rsidRPr="006F6BAF">
        <w:rPr>
          <w:sz w:val="18"/>
        </w:rPr>
        <w:fldChar w:fldCharType="end"/>
      </w:r>
      <w:bookmarkEnd w:id="107"/>
      <w:r w:rsidRPr="006F6BAF">
        <w:rPr>
          <w:sz w:val="18"/>
        </w:rPr>
        <w:t>: test12.mods</w:t>
      </w:r>
      <w:bookmarkEnd w:id="108"/>
    </w:p>
    <w:p w:rsidR="007F5472" w:rsidRPr="006F6BAF" w:rsidRDefault="007F5472" w:rsidP="007F5472">
      <w:pPr>
        <w:pStyle w:val="BodyText"/>
        <w:rPr>
          <w:sz w:val="20"/>
        </w:rPr>
      </w:pPr>
      <w:r>
        <w:rPr>
          <w:sz w:val="20"/>
        </w:rPr>
        <w:lastRenderedPageBreak/>
        <w:fldChar w:fldCharType="begin"/>
      </w:r>
      <w:r>
        <w:rPr>
          <w:sz w:val="20"/>
        </w:rPr>
        <w:instrText xml:space="preserve"> REF _Ref75644832 \h </w:instrText>
      </w:r>
      <w:r>
        <w:rPr>
          <w:sz w:val="20"/>
        </w:rPr>
      </w:r>
      <w:r>
        <w:rPr>
          <w:sz w:val="20"/>
        </w:rPr>
        <w:fldChar w:fldCharType="separate"/>
      </w:r>
      <w:r w:rsidR="00885A39" w:rsidRPr="006F6BAF">
        <w:rPr>
          <w:sz w:val="18"/>
        </w:rPr>
        <w:t xml:space="preserve">Figure </w:t>
      </w:r>
      <w:r w:rsidR="00885A39">
        <w:rPr>
          <w:noProof/>
          <w:sz w:val="18"/>
        </w:rPr>
        <w:t>45</w:t>
      </w:r>
      <w:r>
        <w:rPr>
          <w:sz w:val="20"/>
        </w:rPr>
        <w:fldChar w:fldCharType="end"/>
      </w:r>
      <w:r>
        <w:rPr>
          <w:sz w:val="20"/>
        </w:rPr>
        <w:t xml:space="preserve"> to </w:t>
      </w:r>
      <w:r>
        <w:rPr>
          <w:sz w:val="20"/>
        </w:rPr>
        <w:fldChar w:fldCharType="begin"/>
      </w:r>
      <w:r>
        <w:rPr>
          <w:sz w:val="20"/>
        </w:rPr>
        <w:instrText xml:space="preserve"> REF _Ref75643956 \h </w:instrText>
      </w:r>
      <w:r>
        <w:rPr>
          <w:sz w:val="20"/>
        </w:rPr>
      </w:r>
      <w:r>
        <w:rPr>
          <w:sz w:val="20"/>
        </w:rPr>
        <w:fldChar w:fldCharType="separate"/>
      </w:r>
      <w:r w:rsidR="00885A39" w:rsidRPr="006F6BAF">
        <w:rPr>
          <w:sz w:val="18"/>
        </w:rPr>
        <w:t xml:space="preserve">Figure </w:t>
      </w:r>
      <w:r w:rsidR="00885A39">
        <w:rPr>
          <w:noProof/>
          <w:sz w:val="18"/>
        </w:rPr>
        <w:t>48</w:t>
      </w:r>
      <w:r>
        <w:rPr>
          <w:sz w:val="20"/>
        </w:rPr>
        <w:fldChar w:fldCharType="end"/>
      </w:r>
      <w:r>
        <w:rPr>
          <w:sz w:val="20"/>
        </w:rPr>
        <w:t xml:space="preserve"> show the process of importing the MODS file into DiVA. Note that it skips the first user interface form (as this differs between users).</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22CE5C2E" wp14:editId="61B30948">
                  <wp:extent cx="5761355" cy="2691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1-Screenshot_20210626_234259.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1355" cy="2691765"/>
                          </a:xfrm>
                          <a:prstGeom prst="rect">
                            <a:avLst/>
                          </a:prstGeom>
                        </pic:spPr>
                      </pic:pic>
                    </a:graphicData>
                  </a:graphic>
                </wp:inline>
              </w:drawing>
            </w:r>
          </w:p>
        </w:tc>
      </w:tr>
    </w:tbl>
    <w:p w:rsidR="007F5472" w:rsidRPr="006F6BAF" w:rsidRDefault="007F5472" w:rsidP="007F5472">
      <w:pPr>
        <w:pStyle w:val="Caption"/>
        <w:rPr>
          <w:sz w:val="18"/>
        </w:rPr>
      </w:pPr>
      <w:bookmarkStart w:id="109" w:name="_Ref75644832"/>
      <w:bookmarkStart w:id="110" w:name="_Toc7700069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45</w:t>
      </w:r>
      <w:r w:rsidRPr="006F6BAF">
        <w:rPr>
          <w:sz w:val="18"/>
        </w:rPr>
        <w:fldChar w:fldCharType="end"/>
      </w:r>
      <w:bookmarkEnd w:id="109"/>
      <w:r>
        <w:rPr>
          <w:sz w:val="18"/>
        </w:rPr>
        <w:t>: T</w:t>
      </w:r>
      <w:r w:rsidRPr="006F6BAF">
        <w:rPr>
          <w:sz w:val="18"/>
        </w:rPr>
        <w:t>he import process – step 1</w:t>
      </w:r>
      <w:r>
        <w:rPr>
          <w:sz w:val="18"/>
        </w:rPr>
        <w:t xml:space="preserve"> – click on the “Import from external database” buttom on the upper right corner</w:t>
      </w:r>
      <w:bookmarkEnd w:id="110"/>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C77EE51" wp14:editId="0FFE6721">
                  <wp:extent cx="4802400" cy="620280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2-Screenshot_20210626_234414.png"/>
                          <pic:cNvPicPr/>
                        </pic:nvPicPr>
                        <pic:blipFill>
                          <a:blip r:embed="rId36">
                            <a:extLst>
                              <a:ext uri="{28A0092B-C50C-407E-A947-70E740481C1C}">
                                <a14:useLocalDpi xmlns:a14="http://schemas.microsoft.com/office/drawing/2010/main" val="0"/>
                              </a:ext>
                            </a:extLst>
                          </a:blip>
                          <a:stretch>
                            <a:fillRect/>
                          </a:stretch>
                        </pic:blipFill>
                        <pic:spPr>
                          <a:xfrm>
                            <a:off x="0" y="0"/>
                            <a:ext cx="4802400" cy="6202800"/>
                          </a:xfrm>
                          <a:prstGeom prst="rect">
                            <a:avLst/>
                          </a:prstGeom>
                        </pic:spPr>
                      </pic:pic>
                    </a:graphicData>
                  </a:graphic>
                </wp:inline>
              </w:drawing>
            </w:r>
          </w:p>
        </w:tc>
      </w:tr>
    </w:tbl>
    <w:p w:rsidR="007F5472" w:rsidRPr="006F6BAF" w:rsidRDefault="007F5472" w:rsidP="007F5472">
      <w:pPr>
        <w:pStyle w:val="Caption"/>
        <w:rPr>
          <w:sz w:val="18"/>
        </w:rPr>
      </w:pPr>
      <w:bookmarkStart w:id="111" w:name="_Toc7700069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46</w:t>
      </w:r>
      <w:r w:rsidRPr="006F6BAF">
        <w:rPr>
          <w:sz w:val="18"/>
        </w:rPr>
        <w:fldChar w:fldCharType="end"/>
      </w:r>
      <w:r>
        <w:rPr>
          <w:sz w:val="18"/>
        </w:rPr>
        <w:t>: T</w:t>
      </w:r>
      <w:r w:rsidRPr="006F6BAF">
        <w:rPr>
          <w:sz w:val="18"/>
        </w:rPr>
        <w:t>he import process – step 2</w:t>
      </w:r>
      <w:r>
        <w:rPr>
          <w:sz w:val="18"/>
        </w:rPr>
        <w:t xml:space="preserve"> – choose the MODV3 format and select a file to import</w:t>
      </w:r>
      <w:bookmarkEnd w:id="11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DC71E54" wp14:editId="4AE33EFA">
                  <wp:extent cx="5761355" cy="36880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3-Screenshot_20210626_234447.png"/>
                          <pic:cNvPicPr/>
                        </pic:nvPicPr>
                        <pic:blipFill>
                          <a:blip r:embed="rId37">
                            <a:extLst>
                              <a:ext uri="{28A0092B-C50C-407E-A947-70E740481C1C}">
                                <a14:useLocalDpi xmlns:a14="http://schemas.microsoft.com/office/drawing/2010/main" val="0"/>
                              </a:ext>
                            </a:extLst>
                          </a:blip>
                          <a:stretch>
                            <a:fillRect/>
                          </a:stretch>
                        </pic:blipFill>
                        <pic:spPr>
                          <a:xfrm>
                            <a:off x="0" y="0"/>
                            <a:ext cx="5761355" cy="3688080"/>
                          </a:xfrm>
                          <a:prstGeom prst="rect">
                            <a:avLst/>
                          </a:prstGeom>
                        </pic:spPr>
                      </pic:pic>
                    </a:graphicData>
                  </a:graphic>
                </wp:inline>
              </w:drawing>
            </w:r>
          </w:p>
        </w:tc>
      </w:tr>
    </w:tbl>
    <w:p w:rsidR="007F5472" w:rsidRPr="006F6BAF" w:rsidRDefault="007F5472" w:rsidP="007F5472">
      <w:pPr>
        <w:pStyle w:val="Caption"/>
        <w:rPr>
          <w:sz w:val="18"/>
        </w:rPr>
      </w:pPr>
      <w:bookmarkStart w:id="112" w:name="_Toc7700069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47</w:t>
      </w:r>
      <w:r w:rsidRPr="006F6BAF">
        <w:rPr>
          <w:sz w:val="18"/>
        </w:rPr>
        <w:fldChar w:fldCharType="end"/>
      </w:r>
      <w:r w:rsidRPr="006F6BAF">
        <w:rPr>
          <w:sz w:val="18"/>
        </w:rPr>
        <w:t xml:space="preserve">: the import process – step </w:t>
      </w:r>
      <w:r>
        <w:rPr>
          <w:sz w:val="18"/>
        </w:rPr>
        <w:t>3 – after clicking “Import” – it says that the file was successfully uploaded</w:t>
      </w:r>
      <w:bookmarkEnd w:id="112"/>
    </w:p>
    <w:p w:rsidR="007F5472" w:rsidRPr="006F6BAF" w:rsidRDefault="007F5472" w:rsidP="007F5472">
      <w:pPr>
        <w:pStyle w:val="BodyText"/>
        <w:rPr>
          <w:sz w:val="20"/>
        </w:rPr>
      </w:pPr>
      <w:r w:rsidRPr="006F6BAF">
        <w:rPr>
          <w:sz w:val="20"/>
        </w:rPr>
        <w:t xml:space="preserve">Click on “Import” again to load the file. The MODS files is loaded and shown in </w:t>
      </w:r>
      <w:r w:rsidRPr="006F6BAF">
        <w:rPr>
          <w:sz w:val="20"/>
        </w:rPr>
        <w:fldChar w:fldCharType="begin"/>
      </w:r>
      <w:r w:rsidRPr="006F6BAF">
        <w:rPr>
          <w:sz w:val="20"/>
        </w:rPr>
        <w:instrText xml:space="preserve"> REF _Ref75643956 \h </w:instrText>
      </w:r>
      <w:r>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48</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0AF3DB15" wp14:editId="48287B70">
                  <wp:extent cx="5761355" cy="147256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4-Screenshot_20210626_234519.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1355" cy="1472565"/>
                          </a:xfrm>
                          <a:prstGeom prst="rect">
                            <a:avLst/>
                          </a:prstGeom>
                        </pic:spPr>
                      </pic:pic>
                    </a:graphicData>
                  </a:graphic>
                </wp:inline>
              </w:drawing>
            </w:r>
          </w:p>
        </w:tc>
      </w:tr>
    </w:tbl>
    <w:p w:rsidR="007F5472" w:rsidRPr="006F6BAF" w:rsidRDefault="007F5472" w:rsidP="007F5472">
      <w:pPr>
        <w:pStyle w:val="Caption"/>
        <w:rPr>
          <w:sz w:val="18"/>
        </w:rPr>
      </w:pPr>
      <w:bookmarkStart w:id="113" w:name="_Ref75643956"/>
      <w:bookmarkStart w:id="114" w:name="_Toc7700069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48</w:t>
      </w:r>
      <w:r w:rsidRPr="006F6BAF">
        <w:rPr>
          <w:sz w:val="18"/>
        </w:rPr>
        <w:fldChar w:fldCharType="end"/>
      </w:r>
      <w:bookmarkEnd w:id="113"/>
      <w:r w:rsidRPr="006F6BAF">
        <w:rPr>
          <w:sz w:val="18"/>
        </w:rPr>
        <w:t xml:space="preserve">: </w:t>
      </w:r>
      <w:r>
        <w:rPr>
          <w:sz w:val="18"/>
        </w:rPr>
        <w:t>T</w:t>
      </w:r>
      <w:r w:rsidRPr="006F6BAF">
        <w:rPr>
          <w:sz w:val="18"/>
        </w:rPr>
        <w:t>he import process – step 4</w:t>
      </w:r>
      <w:r>
        <w:rPr>
          <w:sz w:val="18"/>
        </w:rPr>
        <w:t xml:space="preserve"> – after clicking “Import” once more – you can see the file has been added to the list of imported files</w:t>
      </w:r>
      <w:bookmarkEnd w:id="114"/>
    </w:p>
    <w:p w:rsidR="007F5472" w:rsidRPr="006F6BAF" w:rsidRDefault="007F5472" w:rsidP="007F5472">
      <w:pPr>
        <w:pStyle w:val="BodyText"/>
        <w:ind w:firstLine="0"/>
        <w:rPr>
          <w:sz w:val="20"/>
        </w:rPr>
      </w:pPr>
      <w:r w:rsidRPr="006F6BAF">
        <w:rPr>
          <w:sz w:val="20"/>
        </w:rPr>
        <w:t xml:space="preserve">The imported document is shown in </w:t>
      </w:r>
      <w:r w:rsidRPr="006F6BAF">
        <w:rPr>
          <w:sz w:val="20"/>
        </w:rPr>
        <w:fldChar w:fldCharType="begin"/>
      </w:r>
      <w:r w:rsidRPr="006F6BAF">
        <w:rPr>
          <w:sz w:val="20"/>
        </w:rPr>
        <w:instrText xml:space="preserve"> REF _Ref75644748 \h </w:instrText>
      </w:r>
      <w:r>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49</w:t>
      </w:r>
      <w:r w:rsidRPr="006F6BAF">
        <w:rPr>
          <w:sz w:val="20"/>
        </w:rPr>
        <w:fldChar w:fldCharType="end"/>
      </w:r>
      <w:r w:rsidRPr="006F6BAF">
        <w:rPr>
          <w:sz w:val="20"/>
        </w:rPr>
        <w:t xml:space="preserve"> to </w:t>
      </w:r>
      <w:r w:rsidRPr="006F6BAF">
        <w:rPr>
          <w:sz w:val="20"/>
        </w:rPr>
        <w:fldChar w:fldCharType="begin"/>
      </w:r>
      <w:r w:rsidRPr="006F6BAF">
        <w:rPr>
          <w:sz w:val="20"/>
        </w:rPr>
        <w:instrText xml:space="preserve"> REF _Ref75644749 \h </w:instrText>
      </w:r>
      <w:r>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56</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5414441D" wp14:editId="2885F0DE">
                  <wp:extent cx="4597200" cy="748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a-Screenshot_20210626_234606.png"/>
                          <pic:cNvPicPr/>
                        </pic:nvPicPr>
                        <pic:blipFill>
                          <a:blip r:embed="rId39">
                            <a:extLst>
                              <a:ext uri="{28A0092B-C50C-407E-A947-70E740481C1C}">
                                <a14:useLocalDpi xmlns:a14="http://schemas.microsoft.com/office/drawing/2010/main" val="0"/>
                              </a:ext>
                            </a:extLst>
                          </a:blip>
                          <a:stretch>
                            <a:fillRect/>
                          </a:stretch>
                        </pic:blipFill>
                        <pic:spPr>
                          <a:xfrm>
                            <a:off x="0" y="0"/>
                            <a:ext cx="4597200" cy="7488000"/>
                          </a:xfrm>
                          <a:prstGeom prst="rect">
                            <a:avLst/>
                          </a:prstGeom>
                        </pic:spPr>
                      </pic:pic>
                    </a:graphicData>
                  </a:graphic>
                </wp:inline>
              </w:drawing>
            </w:r>
          </w:p>
        </w:tc>
      </w:tr>
    </w:tbl>
    <w:p w:rsidR="007F5472" w:rsidRPr="006F6BAF" w:rsidRDefault="007F5472" w:rsidP="007F5472">
      <w:pPr>
        <w:pStyle w:val="Caption"/>
        <w:rPr>
          <w:sz w:val="18"/>
        </w:rPr>
      </w:pPr>
      <w:bookmarkStart w:id="115" w:name="_Ref75644748"/>
      <w:bookmarkStart w:id="116" w:name="_Toc7700069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49</w:t>
      </w:r>
      <w:r w:rsidRPr="006F6BAF">
        <w:rPr>
          <w:sz w:val="18"/>
        </w:rPr>
        <w:fldChar w:fldCharType="end"/>
      </w:r>
      <w:bookmarkEnd w:id="115"/>
      <w:r w:rsidRPr="006F6BAF">
        <w:rPr>
          <w:sz w:val="18"/>
        </w:rPr>
        <w:t>: Imported document (part 1)</w:t>
      </w:r>
      <w:bookmarkEnd w:id="116"/>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35763071" wp14:editId="122D36F2">
                  <wp:extent cx="3733200" cy="7488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b-Screenshot_20210626_234640.png"/>
                          <pic:cNvPicPr/>
                        </pic:nvPicPr>
                        <pic:blipFill>
                          <a:blip r:embed="rId40">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7" w:name="_Toc7700069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50</w:t>
      </w:r>
      <w:r w:rsidRPr="006F6BAF">
        <w:rPr>
          <w:sz w:val="18"/>
        </w:rPr>
        <w:fldChar w:fldCharType="end"/>
      </w:r>
      <w:r w:rsidRPr="006F6BAF">
        <w:rPr>
          <w:sz w:val="18"/>
        </w:rPr>
        <w:t>: Imported document (part 2)</w:t>
      </w:r>
      <w:r>
        <w:rPr>
          <w:sz w:val="18"/>
        </w:rPr>
        <w:t xml:space="preserve"> – Note that both the English and Swedish titles are shown as well as the information about which level, the number of university credits, the education al program, and the subject.- Additionally, the year and number of pages are shown.</w:t>
      </w:r>
      <w:bookmarkEnd w:id="117"/>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BA197DC" wp14:editId="314BCABC">
                  <wp:extent cx="3733200" cy="74880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c-Screenshot_20210626_234710.png"/>
                          <pic:cNvPicPr/>
                        </pic:nvPicPr>
                        <pic:blipFill>
                          <a:blip r:embed="rId41">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8" w:name="_Toc7700069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51</w:t>
      </w:r>
      <w:r w:rsidRPr="006F6BAF">
        <w:rPr>
          <w:sz w:val="18"/>
        </w:rPr>
        <w:fldChar w:fldCharType="end"/>
      </w:r>
      <w:r w:rsidRPr="006F6BAF">
        <w:rPr>
          <w:sz w:val="18"/>
        </w:rPr>
        <w:t>: Imported document (part 3)</w:t>
      </w:r>
      <w:r>
        <w:rPr>
          <w:sz w:val="18"/>
        </w:rPr>
        <w:t xml:space="preserve"> – Note that the number in the series is not being shown. The nation subject catergies specified in the JSON file are shown. Additionally, a number of the keyoards in different languages are shown.</w:t>
      </w:r>
      <w:bookmarkEnd w:id="118"/>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3AD52DB" wp14:editId="6B507D1D">
                  <wp:extent cx="3733200" cy="748800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d-Screenshot_20210626_234735.png"/>
                          <pic:cNvPicPr/>
                        </pic:nvPicPr>
                        <pic:blipFill>
                          <a:blip r:embed="rId42">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9" w:name="_Toc7700069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52</w:t>
      </w:r>
      <w:r w:rsidRPr="006F6BAF">
        <w:rPr>
          <w:sz w:val="18"/>
        </w:rPr>
        <w:fldChar w:fldCharType="end"/>
      </w:r>
      <w:r w:rsidRPr="006F6BAF">
        <w:rPr>
          <w:sz w:val="18"/>
        </w:rPr>
        <w:t>: Imported document (part 4)</w:t>
      </w:r>
      <w:r>
        <w:rPr>
          <w:sz w:val="18"/>
        </w:rPr>
        <w:t xml:space="preserve"> – more keywords are shown as well as the abstract in English</w:t>
      </w:r>
      <w:bookmarkEnd w:id="119"/>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09DCAE69" wp14:editId="721BA2C5">
                  <wp:extent cx="3733200" cy="74880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e-Screenshot_20210626_235408.png"/>
                          <pic:cNvPicPr/>
                        </pic:nvPicPr>
                        <pic:blipFill>
                          <a:blip r:embed="rId43">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0" w:name="_Toc7700070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53</w:t>
      </w:r>
      <w:r w:rsidRPr="006F6BAF">
        <w:rPr>
          <w:sz w:val="18"/>
        </w:rPr>
        <w:fldChar w:fldCharType="end"/>
      </w:r>
      <w:r w:rsidRPr="006F6BAF">
        <w:rPr>
          <w:sz w:val="18"/>
        </w:rPr>
        <w:t>: Imported document (part 5)</w:t>
      </w:r>
      <w:r>
        <w:rPr>
          <w:sz w:val="18"/>
        </w:rPr>
        <w:t xml:space="preserve"> – the bottom of the Engish abstract is </w:t>
      </w:r>
      <w:proofErr w:type="gramStart"/>
      <w:r>
        <w:rPr>
          <w:sz w:val="18"/>
        </w:rPr>
        <w:t>shown .-</w:t>
      </w:r>
      <w:proofErr w:type="gramEnd"/>
      <w:r>
        <w:rPr>
          <w:sz w:val="18"/>
        </w:rPr>
        <w:t xml:space="preserve"> showing some of the formatted information that can be shown. Additionally, the Swedish and other abstracts are shown.</w:t>
      </w:r>
      <w:bookmarkEnd w:id="120"/>
    </w:p>
    <w:p w:rsidR="007F5472" w:rsidRPr="006F6BAF" w:rsidRDefault="007F5472" w:rsidP="007F5472">
      <w:pPr>
        <w:pStyle w:val="BodyText"/>
        <w:ind w:firstLine="0"/>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9405B5A" wp14:editId="24FD41DF">
                  <wp:extent cx="3733200" cy="7488000"/>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f-Screenshot_20210626_235447.png"/>
                          <pic:cNvPicPr/>
                        </pic:nvPicPr>
                        <pic:blipFill>
                          <a:blip r:embed="rId44">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1" w:name="_Toc7700070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54</w:t>
      </w:r>
      <w:r w:rsidRPr="006F6BAF">
        <w:rPr>
          <w:sz w:val="18"/>
        </w:rPr>
        <w:fldChar w:fldCharType="end"/>
      </w:r>
      <w:r w:rsidRPr="006F6BAF">
        <w:rPr>
          <w:sz w:val="18"/>
        </w:rPr>
        <w:t>: Imported document (part 6)</w:t>
      </w:r>
      <w:r>
        <w:rPr>
          <w:sz w:val="18"/>
        </w:rPr>
        <w:t xml:space="preserve"> – yet more abstracts</w:t>
      </w:r>
      <w:bookmarkEnd w:id="12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2D4C801" wp14:editId="5809867C">
                  <wp:extent cx="3733200" cy="7488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g-Screenshot_20210626_235510.png"/>
                          <pic:cNvPicPr/>
                        </pic:nvPicPr>
                        <pic:blipFill>
                          <a:blip r:embed="rId45">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2" w:name="_Toc7700070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55</w:t>
      </w:r>
      <w:r w:rsidRPr="006F6BAF">
        <w:rPr>
          <w:sz w:val="18"/>
        </w:rPr>
        <w:fldChar w:fldCharType="end"/>
      </w:r>
      <w:r w:rsidRPr="006F6BAF">
        <w:rPr>
          <w:sz w:val="18"/>
        </w:rPr>
        <w:t>: Imported document (part 7)</w:t>
      </w:r>
      <w:r>
        <w:rPr>
          <w:sz w:val="18"/>
        </w:rPr>
        <w:t xml:space="preserve"> – the supervisors are shown</w:t>
      </w:r>
      <w:bookmarkEnd w:id="122"/>
    </w:p>
    <w:p w:rsidR="007F5472" w:rsidRPr="006F6BAF" w:rsidRDefault="007F5472" w:rsidP="007F5472">
      <w:pPr>
        <w:rPr>
          <w:sz w:val="20"/>
        </w:rPr>
      </w:pPr>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00791EC3" wp14:editId="419DDEE7">
                  <wp:extent cx="3636000" cy="4388400"/>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h-Screenshot_20210626_235557.png"/>
                          <pic:cNvPicPr/>
                        </pic:nvPicPr>
                        <pic:blipFill>
                          <a:blip r:embed="rId46">
                            <a:extLst>
                              <a:ext uri="{28A0092B-C50C-407E-A947-70E740481C1C}">
                                <a14:useLocalDpi xmlns:a14="http://schemas.microsoft.com/office/drawing/2010/main" val="0"/>
                              </a:ext>
                            </a:extLst>
                          </a:blip>
                          <a:stretch>
                            <a:fillRect/>
                          </a:stretch>
                        </pic:blipFill>
                        <pic:spPr>
                          <a:xfrm>
                            <a:off x="0" y="0"/>
                            <a:ext cx="3636000" cy="4388400"/>
                          </a:xfrm>
                          <a:prstGeom prst="rect">
                            <a:avLst/>
                          </a:prstGeom>
                        </pic:spPr>
                      </pic:pic>
                    </a:graphicData>
                  </a:graphic>
                </wp:inline>
              </w:drawing>
            </w:r>
          </w:p>
        </w:tc>
      </w:tr>
    </w:tbl>
    <w:p w:rsidR="007F5472" w:rsidRDefault="007F5472" w:rsidP="007F5472">
      <w:pPr>
        <w:pStyle w:val="Caption"/>
        <w:rPr>
          <w:sz w:val="18"/>
        </w:rPr>
      </w:pPr>
      <w:bookmarkStart w:id="123" w:name="_Ref75644749"/>
      <w:bookmarkStart w:id="124" w:name="_Toc7700070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56</w:t>
      </w:r>
      <w:r w:rsidRPr="006F6BAF">
        <w:rPr>
          <w:sz w:val="18"/>
        </w:rPr>
        <w:fldChar w:fldCharType="end"/>
      </w:r>
      <w:bookmarkEnd w:id="123"/>
      <w:r w:rsidRPr="006F6BAF">
        <w:rPr>
          <w:sz w:val="18"/>
        </w:rPr>
        <w:t>: Imported document (part 8)</w:t>
      </w:r>
      <w:r>
        <w:rPr>
          <w:sz w:val="18"/>
        </w:rPr>
        <w:t xml:space="preserve"> – the examiner is shown along with the information about the oral presentation</w:t>
      </w:r>
      <w:bookmarkEnd w:id="124"/>
    </w:p>
    <w:p w:rsidR="001C22FE" w:rsidRPr="001C22FE" w:rsidRDefault="001C22FE" w:rsidP="00621EAE">
      <w:pPr>
        <w:pStyle w:val="Heading2"/>
      </w:pPr>
      <w:bookmarkStart w:id="125" w:name="_Toc77000623"/>
      <w:r>
        <w:t>Limitations</w:t>
      </w:r>
      <w:bookmarkEnd w:id="125"/>
    </w:p>
    <w:p w:rsidR="00463A3E" w:rsidRPr="006F6BAF" w:rsidRDefault="00463A3E" w:rsidP="00C143E5">
      <w:pPr>
        <w:pStyle w:val="BodyText"/>
        <w:rPr>
          <w:sz w:val="20"/>
        </w:rPr>
      </w:pPr>
      <w:r w:rsidRPr="006F6BAF">
        <w:rPr>
          <w:sz w:val="20"/>
        </w:rPr>
        <w:t xml:space="preserve">I </w:t>
      </w:r>
      <w:r w:rsidR="00AE1678">
        <w:rPr>
          <w:sz w:val="20"/>
        </w:rPr>
        <w:t>was initially</w:t>
      </w:r>
      <w:r w:rsidRPr="006F6BAF">
        <w:rPr>
          <w:sz w:val="20"/>
        </w:rPr>
        <w:t xml:space="preserve"> </w:t>
      </w:r>
      <w:r w:rsidR="00AE1678">
        <w:rPr>
          <w:sz w:val="20"/>
        </w:rPr>
        <w:t>un</w:t>
      </w:r>
      <w:r w:rsidRPr="006F6BAF">
        <w:rPr>
          <w:sz w:val="20"/>
        </w:rPr>
        <w:t xml:space="preserve">able to get the KTH affiliations correctly entered. I think that it is because I </w:t>
      </w:r>
      <w:r w:rsidR="00AE1678">
        <w:rPr>
          <w:sz w:val="20"/>
        </w:rPr>
        <w:t>did</w:t>
      </w:r>
      <w:r w:rsidRPr="006F6BAF">
        <w:rPr>
          <w:sz w:val="20"/>
        </w:rPr>
        <w:t xml:space="preserve"> not understand the description of how to do this at</w:t>
      </w:r>
      <w:r w:rsidR="001C22FE">
        <w:rPr>
          <w:sz w:val="20"/>
        </w:rPr>
        <w:t>:</w:t>
      </w:r>
      <w:r w:rsidR="001C22FE">
        <w:rPr>
          <w:sz w:val="20"/>
        </w:rPr>
        <w:tab/>
      </w:r>
      <w:r w:rsidRPr="006F6BAF">
        <w:rPr>
          <w:sz w:val="20"/>
        </w:rPr>
        <w:t xml:space="preserve"> </w:t>
      </w:r>
      <w:hyperlink r:id="rId47" w:history="1">
        <w:r w:rsidR="00C143E5" w:rsidRPr="006F6BAF">
          <w:rPr>
            <w:rStyle w:val="Hyperlink"/>
            <w:sz w:val="20"/>
          </w:rPr>
          <w:t>https://wiki.epc.ub.uu.se/pages/viewpage.action?pageId=27466001</w:t>
        </w:r>
      </w:hyperlink>
      <w:r w:rsidR="00C143E5" w:rsidRPr="006F6BAF">
        <w:rPr>
          <w:sz w:val="20"/>
        </w:rPr>
        <w:t xml:space="preserve">  where it says:</w:t>
      </w:r>
    </w:p>
    <w:p w:rsidR="00463A3E" w:rsidRPr="006F6BAF" w:rsidRDefault="00463A3E" w:rsidP="00C143E5">
      <w:pPr>
        <w:pStyle w:val="BlockText"/>
        <w:rPr>
          <w:sz w:val="20"/>
        </w:rPr>
      </w:pPr>
      <w:r w:rsidRPr="006F6BAF">
        <w:rPr>
          <w:sz w:val="20"/>
        </w:rPr>
        <w:t xml:space="preserve">För att göra en sådan koppling skall </w:t>
      </w:r>
      <w:proofErr w:type="gramStart"/>
      <w:r w:rsidRPr="006F6BAF">
        <w:rPr>
          <w:sz w:val="20"/>
        </w:rPr>
        <w:t>dels ”</w:t>
      </w:r>
      <w:proofErr w:type="gramEnd"/>
      <w:r w:rsidRPr="006F6BAF">
        <w:rPr>
          <w:sz w:val="20"/>
        </w:rPr>
        <w:t xml:space="preserve">affiliation” finnas i personelementet dels ett name-element med ID i xlink:href samt ett namePart-element med samma namn som affiliation. </w:t>
      </w:r>
      <w:proofErr w:type="gramStart"/>
      <w:r w:rsidRPr="006F6BAF">
        <w:rPr>
          <w:sz w:val="20"/>
        </w:rPr>
        <w:t>Om man har bägge nedanstående element i exemplet kommer Urban Ericsson automatiskt att kopplas till Universitetsbiblioteket i Uppsala vid importen.</w:t>
      </w:r>
      <w:proofErr w:type="gramEnd"/>
      <w:r w:rsidRPr="006F6BAF">
        <w:rPr>
          <w:sz w:val="20"/>
        </w:rPr>
        <w:t xml:space="preserve"> Om enbart personelementet finns men inte det andra kommer Urban Ericsson att få Uppsala universitet, Universitetsbiblioteket </w:t>
      </w:r>
      <w:proofErr w:type="gramStart"/>
      <w:r w:rsidRPr="006F6BAF">
        <w:rPr>
          <w:sz w:val="20"/>
        </w:rPr>
        <w:t>som ”</w:t>
      </w:r>
      <w:proofErr w:type="gramEnd"/>
      <w:r w:rsidRPr="006F6BAF">
        <w:rPr>
          <w:sz w:val="20"/>
        </w:rPr>
        <w:t>Annat lärosäte” vid importen.</w:t>
      </w:r>
    </w:p>
    <w:p w:rsidR="00463A3E" w:rsidRPr="006F6BAF" w:rsidRDefault="00463A3E" w:rsidP="00463A3E">
      <w:pPr>
        <w:pStyle w:val="BodyText"/>
        <w:rPr>
          <w:sz w:val="20"/>
        </w:rPr>
      </w:pPr>
      <w:r w:rsidRPr="006F6BAF">
        <w:rPr>
          <w:sz w:val="20"/>
        </w:rPr>
        <w:t xml:space="preserve">I </w:t>
      </w:r>
      <w:r w:rsidR="007F5472">
        <w:rPr>
          <w:sz w:val="20"/>
        </w:rPr>
        <w:t>did</w:t>
      </w:r>
      <w:r w:rsidRPr="006F6BAF">
        <w:rPr>
          <w:sz w:val="20"/>
        </w:rPr>
        <w:t xml:space="preserve"> not </w:t>
      </w:r>
      <w:r w:rsidR="007F5472">
        <w:rPr>
          <w:sz w:val="20"/>
        </w:rPr>
        <w:t>find</w:t>
      </w:r>
      <w:r w:rsidRPr="006F6BAF">
        <w:rPr>
          <w:sz w:val="20"/>
        </w:rPr>
        <w:t xml:space="preserve"> any example</w:t>
      </w:r>
      <w:r w:rsidR="007F5472">
        <w:rPr>
          <w:sz w:val="20"/>
        </w:rPr>
        <w:t>s</w:t>
      </w:r>
      <w:r w:rsidRPr="006F6BAF">
        <w:rPr>
          <w:sz w:val="20"/>
        </w:rPr>
        <w:t xml:space="preserve"> of how to do what they describe. </w:t>
      </w:r>
      <w:r w:rsidR="00AE1678">
        <w:rPr>
          <w:sz w:val="20"/>
        </w:rPr>
        <w:t xml:space="preserve">The </w:t>
      </w:r>
      <w:proofErr w:type="gramStart"/>
      <w:r w:rsidR="00AE1678">
        <w:rPr>
          <w:sz w:val="20"/>
        </w:rPr>
        <w:t>results is</w:t>
      </w:r>
      <w:proofErr w:type="gramEnd"/>
      <w:r w:rsidR="00AE1678">
        <w:rPr>
          <w:sz w:val="20"/>
        </w:rPr>
        <w:t xml:space="preserve"> that all</w:t>
      </w:r>
      <w:r w:rsidRPr="006F6BAF">
        <w:rPr>
          <w:sz w:val="20"/>
        </w:rPr>
        <w:t xml:space="preserve"> of my </w:t>
      </w:r>
      <w:r w:rsidR="00AE1678">
        <w:rPr>
          <w:sz w:val="20"/>
        </w:rPr>
        <w:t>affiliations information</w:t>
      </w:r>
      <w:r w:rsidRPr="006F6BAF">
        <w:rPr>
          <w:sz w:val="20"/>
        </w:rPr>
        <w:t xml:space="preserve"> end</w:t>
      </w:r>
      <w:r w:rsidR="00AE1678">
        <w:rPr>
          <w:sz w:val="20"/>
        </w:rPr>
        <w:t>ed</w:t>
      </w:r>
      <w:r w:rsidRPr="006F6BAF">
        <w:rPr>
          <w:sz w:val="20"/>
        </w:rPr>
        <w:t xml:space="preserve"> up in the "Other university" field</w:t>
      </w:r>
      <w:r w:rsidR="00C143E5" w:rsidRPr="006F6BAF">
        <w:rPr>
          <w:sz w:val="20"/>
        </w:rPr>
        <w:t>.</w:t>
      </w:r>
    </w:p>
    <w:p w:rsidR="00463A3E" w:rsidRPr="006F6BAF" w:rsidRDefault="00463A3E" w:rsidP="00463A3E">
      <w:pPr>
        <w:pStyle w:val="BodyText"/>
        <w:rPr>
          <w:sz w:val="20"/>
        </w:rPr>
      </w:pPr>
      <w:r w:rsidRPr="006F6BAF">
        <w:rPr>
          <w:sz w:val="20"/>
        </w:rPr>
        <w:t xml:space="preserve">I </w:t>
      </w:r>
      <w:r w:rsidR="007F5472">
        <w:rPr>
          <w:sz w:val="20"/>
        </w:rPr>
        <w:t>was also</w:t>
      </w:r>
      <w:r w:rsidRPr="006F6BAF">
        <w:rPr>
          <w:sz w:val="20"/>
        </w:rPr>
        <w:t xml:space="preserve"> </w:t>
      </w:r>
      <w:r w:rsidR="007F5472">
        <w:rPr>
          <w:sz w:val="20"/>
        </w:rPr>
        <w:t>un</w:t>
      </w:r>
      <w:r w:rsidRPr="006F6BAF">
        <w:rPr>
          <w:sz w:val="20"/>
        </w:rPr>
        <w:t>able to get the issue number to appear, even those it seems to be set - since if you click on the box after the MODS import, it knows the value.  Note that I force the TRITA series to be "TRITA-ICT-EX" since the actual series in in the earlier version of DiVA.</w:t>
      </w:r>
    </w:p>
    <w:p w:rsidR="00463A3E" w:rsidRDefault="00463A3E" w:rsidP="00C143E5">
      <w:pPr>
        <w:pStyle w:val="BodyText"/>
        <w:rPr>
          <w:sz w:val="20"/>
        </w:rPr>
      </w:pPr>
      <w:r w:rsidRPr="006F6BAF">
        <w:rPr>
          <w:sz w:val="20"/>
        </w:rPr>
        <w:t xml:space="preserve">Finally, it seems that DiVA does not import the cooperation data at all: according to </w:t>
      </w:r>
      <w:hyperlink r:id="rId48" w:history="1">
        <w:r w:rsidRPr="006F6BAF">
          <w:rPr>
            <w:rStyle w:val="Hyperlink"/>
            <w:sz w:val="20"/>
          </w:rPr>
          <w:t>https://wiki.epc.ub.uu.se/display/divainfo/Externt+samarbete</w:t>
        </w:r>
      </w:hyperlink>
      <w:r w:rsidR="00C143E5" w:rsidRPr="006F6BAF">
        <w:rPr>
          <w:sz w:val="20"/>
        </w:rPr>
        <w:t xml:space="preserve"> </w:t>
      </w:r>
    </w:p>
    <w:p w:rsidR="007F5472" w:rsidRPr="007F5472" w:rsidRDefault="007F5472" w:rsidP="00C143E5">
      <w:pPr>
        <w:pStyle w:val="BodyText"/>
        <w:rPr>
          <w:b/>
          <w:sz w:val="20"/>
        </w:rPr>
      </w:pPr>
      <w:r w:rsidRPr="007F5472">
        <w:rPr>
          <w:b/>
          <w:sz w:val="20"/>
        </w:rPr>
        <w:t xml:space="preserve">The first two limitations have been overcome as described in Section </w:t>
      </w:r>
      <w:r w:rsidRPr="007F5472">
        <w:rPr>
          <w:b/>
          <w:sz w:val="20"/>
        </w:rPr>
        <w:fldChar w:fldCharType="begin"/>
      </w:r>
      <w:r w:rsidRPr="007F5472">
        <w:rPr>
          <w:b/>
          <w:sz w:val="20"/>
        </w:rPr>
        <w:instrText xml:space="preserve"> REF _Ref76834468 \n \h </w:instrText>
      </w:r>
      <w:r>
        <w:rPr>
          <w:b/>
          <w:sz w:val="20"/>
        </w:rPr>
        <w:instrText xml:space="preserve"> \* MERGEFORMAT </w:instrText>
      </w:r>
      <w:r w:rsidRPr="007F5472">
        <w:rPr>
          <w:b/>
          <w:sz w:val="20"/>
        </w:rPr>
      </w:r>
      <w:r w:rsidRPr="007F5472">
        <w:rPr>
          <w:b/>
          <w:sz w:val="20"/>
        </w:rPr>
        <w:fldChar w:fldCharType="separate"/>
      </w:r>
      <w:r w:rsidR="00885A39">
        <w:rPr>
          <w:b/>
          <w:sz w:val="20"/>
        </w:rPr>
        <w:t>14.3</w:t>
      </w:r>
      <w:r w:rsidRPr="007F5472">
        <w:rPr>
          <w:b/>
          <w:sz w:val="20"/>
        </w:rPr>
        <w:fldChar w:fldCharType="end"/>
      </w:r>
      <w:r w:rsidRPr="007F5472">
        <w:rPr>
          <w:b/>
          <w:sz w:val="20"/>
        </w:rPr>
        <w:t>.</w:t>
      </w:r>
    </w:p>
    <w:p w:rsidR="00621EAE" w:rsidRDefault="00621EAE" w:rsidP="00621EAE">
      <w:pPr>
        <w:pStyle w:val="Heading2"/>
      </w:pPr>
      <w:bookmarkStart w:id="126" w:name="_Ref76834468"/>
      <w:bookmarkStart w:id="127" w:name="_Toc77000624"/>
      <w:r>
        <w:lastRenderedPageBreak/>
        <w:t>Limitations overcome</w:t>
      </w:r>
      <w:bookmarkEnd w:id="126"/>
      <w:bookmarkEnd w:id="127"/>
    </w:p>
    <w:p w:rsidR="00621EAE" w:rsidRDefault="00621EAE" w:rsidP="00621EAE">
      <w:pPr>
        <w:pStyle w:val="BodyText"/>
      </w:pPr>
      <w:r>
        <w:t>This section describes how two of the limitations were overcome.</w:t>
      </w:r>
    </w:p>
    <w:p w:rsidR="00621EAE" w:rsidRPr="00621EAE" w:rsidRDefault="00621EAE" w:rsidP="00621EAE">
      <w:pPr>
        <w:pStyle w:val="Heading3"/>
      </w:pPr>
      <w:bookmarkStart w:id="128" w:name="_Toc77000625"/>
      <w:r>
        <w:t>Entering number in series</w:t>
      </w:r>
      <w:bookmarkEnd w:id="128"/>
    </w:p>
    <w:p w:rsidR="00621EAE" w:rsidRDefault="00621EAE" w:rsidP="00621EAE">
      <w:pPr>
        <w:pStyle w:val="BodyText"/>
      </w:pPr>
      <w:r>
        <w:t xml:space="preserve">The first limitation to be over come was entering the particular number in the series for a TRITA number. </w:t>
      </w:r>
      <w:r>
        <w:fldChar w:fldCharType="begin"/>
      </w:r>
      <w:r>
        <w:instrText xml:space="preserve"> REF _Ref76832207 \h </w:instrText>
      </w:r>
      <w:r>
        <w:fldChar w:fldCharType="separate"/>
      </w:r>
      <w:r w:rsidR="00885A39">
        <w:t xml:space="preserve">Figure </w:t>
      </w:r>
      <w:r w:rsidR="00885A39">
        <w:rPr>
          <w:noProof/>
        </w:rPr>
        <w:t>57</w:t>
      </w:r>
      <w:r>
        <w:fldChar w:fldCharType="end"/>
      </w:r>
      <w:r>
        <w:t xml:space="preserve"> shows the value being entered. The error was in the structure of the object, see </w:t>
      </w:r>
      <w:r>
        <w:fldChar w:fldCharType="begin"/>
      </w:r>
      <w:r>
        <w:instrText xml:space="preserve"> REF _Ref76832224 \h </w:instrText>
      </w:r>
      <w:r>
        <w:fldChar w:fldCharType="separate"/>
      </w:r>
      <w:r w:rsidR="00885A39">
        <w:t xml:space="preserve">Figure </w:t>
      </w:r>
      <w:r w:rsidR="00885A39">
        <w:rPr>
          <w:noProof/>
        </w:rPr>
        <w:t>58</w:t>
      </w:r>
      <w:r>
        <w:fldChar w:fldCharType="end"/>
      </w:r>
      <w:r>
        <w:t xml:space="preserve">. My earlier error was due to having the </w:t>
      </w:r>
      <w:r w:rsidRPr="00621EAE">
        <w:rPr>
          <w:rStyle w:val="HTMLCode"/>
        </w:rPr>
        <w:t>&lt;identifier type="issue number"&gt;2021:00&lt;/identifier&gt;</w:t>
      </w:r>
      <w:r>
        <w:t xml:space="preserve"> </w:t>
      </w:r>
      <w:r w:rsidRPr="00621EAE">
        <w:rPr>
          <w:b/>
          <w:i/>
        </w:rPr>
        <w:t>within</w:t>
      </w:r>
      <w:r>
        <w:t xml:space="preserve"> the </w:t>
      </w:r>
      <w:r w:rsidRPr="00621EAE">
        <w:rPr>
          <w:rStyle w:val="HTMLCode"/>
        </w:rPr>
        <w:t>&lt;titleInfo&gt;</w:t>
      </w:r>
      <w:r>
        <w:t>.</w:t>
      </w: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rPr>
                <w:noProof/>
              </w:rPr>
              <w:drawing>
                <wp:inline distT="0" distB="0" distL="0" distR="0" wp14:anchorId="0660AE59" wp14:editId="460D45F4">
                  <wp:extent cx="4735156" cy="1902508"/>
                  <wp:effectExtent l="0" t="0" r="889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ting-series-number-correct-Screenshot_20210710_175045.png"/>
                          <pic:cNvPicPr/>
                        </pic:nvPicPr>
                        <pic:blipFill>
                          <a:blip r:embed="rId49">
                            <a:extLst>
                              <a:ext uri="{28A0092B-C50C-407E-A947-70E740481C1C}">
                                <a14:useLocalDpi xmlns:a14="http://schemas.microsoft.com/office/drawing/2010/main" val="0"/>
                              </a:ext>
                            </a:extLst>
                          </a:blip>
                          <a:stretch>
                            <a:fillRect/>
                          </a:stretch>
                        </pic:blipFill>
                        <pic:spPr>
                          <a:xfrm>
                            <a:off x="0" y="0"/>
                            <a:ext cx="4735156" cy="1902508"/>
                          </a:xfrm>
                          <a:prstGeom prst="rect">
                            <a:avLst/>
                          </a:prstGeom>
                        </pic:spPr>
                      </pic:pic>
                    </a:graphicData>
                  </a:graphic>
                </wp:inline>
              </w:drawing>
            </w:r>
          </w:p>
        </w:tc>
      </w:tr>
    </w:tbl>
    <w:p w:rsidR="00621EAE" w:rsidRDefault="00621EAE" w:rsidP="00621EAE">
      <w:pPr>
        <w:pStyle w:val="Caption"/>
      </w:pPr>
      <w:bookmarkStart w:id="129" w:name="_Ref76832207"/>
      <w:bookmarkStart w:id="130" w:name="_Toc77000704"/>
      <w:r>
        <w:t xml:space="preserve">Figure </w:t>
      </w:r>
      <w:fldSimple w:instr=" SEQ Figure \* ARABIC ">
        <w:r w:rsidR="00885A39">
          <w:rPr>
            <w:noProof/>
          </w:rPr>
          <w:t>57</w:t>
        </w:r>
      </w:fldSimple>
      <w:bookmarkEnd w:id="129"/>
      <w:r>
        <w:t>: Number in series correctly entered</w:t>
      </w:r>
      <w:bookmarkEnd w:id="130"/>
    </w:p>
    <w:p w:rsidR="00621EAE" w:rsidRDefault="00621EAE" w:rsidP="00621EAE">
      <w:pPr>
        <w:pStyle w:val="BodyText"/>
      </w:pP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t>&lt;relatedItem  type="series"&gt;</w:t>
            </w:r>
          </w:p>
          <w:p w:rsidR="00621EAE" w:rsidRDefault="00621EAE" w:rsidP="00621EAE">
            <w:pPr>
              <w:keepNext/>
            </w:pPr>
            <w:r>
              <w:tab/>
              <w:t xml:space="preserve">      &lt;titleInfo&gt;&lt;title&gt;TRITA-EECS-EX&lt;/title&gt;</w:t>
            </w:r>
          </w:p>
          <w:p w:rsidR="00621EAE" w:rsidRDefault="00621EAE" w:rsidP="00621EAE">
            <w:pPr>
              <w:keepNext/>
            </w:pPr>
            <w:r>
              <w:tab/>
            </w:r>
            <w:r>
              <w:tab/>
              <w:t>&lt;identifier type="local"&gt;16855&lt;/identifier&gt;</w:t>
            </w:r>
          </w:p>
          <w:p w:rsidR="00621EAE" w:rsidRDefault="00621EAE" w:rsidP="00621EAE">
            <w:pPr>
              <w:keepNext/>
            </w:pPr>
            <w:r>
              <w:tab/>
              <w:t xml:space="preserve">      &lt;/titleInfo&gt;</w:t>
            </w:r>
          </w:p>
          <w:p w:rsidR="00621EAE" w:rsidRDefault="00621EAE" w:rsidP="00621EAE">
            <w:pPr>
              <w:keepNext/>
            </w:pPr>
            <w:r>
              <w:tab/>
              <w:t xml:space="preserve">      &lt;identifier type="issue number"&gt;2021:00&lt;/identifier&gt;</w:t>
            </w:r>
          </w:p>
          <w:p w:rsidR="00621EAE" w:rsidRDefault="00621EAE" w:rsidP="00621EAE">
            <w:pPr>
              <w:keepNext/>
            </w:pPr>
            <w:r>
              <w:t>&lt;/relatedItem &gt;</w:t>
            </w:r>
          </w:p>
        </w:tc>
      </w:tr>
    </w:tbl>
    <w:p w:rsidR="00621EAE" w:rsidRPr="00621EAE" w:rsidRDefault="00621EAE" w:rsidP="00621EAE">
      <w:pPr>
        <w:pStyle w:val="Caption"/>
      </w:pPr>
      <w:bookmarkStart w:id="131" w:name="_Ref76832224"/>
      <w:bookmarkStart w:id="132" w:name="_Toc77000705"/>
      <w:r>
        <w:t xml:space="preserve">Figure </w:t>
      </w:r>
      <w:fldSimple w:instr=" SEQ Figure \* ARABIC ">
        <w:r w:rsidR="00885A39">
          <w:rPr>
            <w:noProof/>
          </w:rPr>
          <w:t>58</w:t>
        </w:r>
      </w:fldSimple>
      <w:bookmarkEnd w:id="131"/>
      <w:r>
        <w:t>: MODS data</w:t>
      </w:r>
      <w:bookmarkEnd w:id="132"/>
    </w:p>
    <w:p w:rsidR="00621EAE" w:rsidRDefault="00621EAE" w:rsidP="00621EAE">
      <w:pPr>
        <w:pStyle w:val="Heading3"/>
      </w:pPr>
      <w:bookmarkStart w:id="133" w:name="_Toc77000626"/>
      <w:r>
        <w:t>Including KTH affiliations</w:t>
      </w:r>
      <w:bookmarkEnd w:id="133"/>
    </w:p>
    <w:p w:rsidR="00621EAE" w:rsidRDefault="00621EAE" w:rsidP="005D4325">
      <w:pPr>
        <w:pStyle w:val="BodyText"/>
      </w:pPr>
      <w:r>
        <w:t xml:space="preserve">Earlier those with KTH affilations were appearing in the </w:t>
      </w:r>
      <w:r w:rsidR="00FE123D">
        <w:t xml:space="preserve">“Other organization” filed. The error in my understanding was how the controlled fields for the KTH authors </w:t>
      </w:r>
      <w:proofErr w:type="gramStart"/>
      <w:r w:rsidR="00FE123D">
        <w:t>was</w:t>
      </w:r>
      <w:proofErr w:type="gramEnd"/>
      <w:r w:rsidR="00FE123D">
        <w:t xml:space="preserve"> being used.</w:t>
      </w:r>
      <w:r w:rsidR="005D4325">
        <w:t xml:space="preserve"> We will start by looking at the two KTH affiliated supervisors (see </w:t>
      </w:r>
      <w:r w:rsidR="005D4325">
        <w:fldChar w:fldCharType="begin"/>
      </w:r>
      <w:r w:rsidR="005D4325">
        <w:instrText xml:space="preserve"> REF _Ref76833414 \h </w:instrText>
      </w:r>
      <w:r w:rsidR="005D4325">
        <w:fldChar w:fldCharType="separate"/>
      </w:r>
      <w:r w:rsidR="00885A39">
        <w:t xml:space="preserve">Figure </w:t>
      </w:r>
      <w:r w:rsidR="00885A39">
        <w:rPr>
          <w:noProof/>
        </w:rPr>
        <w:t>59</w:t>
      </w:r>
      <w:r w:rsidR="005D4325">
        <w:fldChar w:fldCharType="end"/>
      </w:r>
      <w:r w:rsidR="005D4325">
        <w:t xml:space="preserve">), the third supervisor (see </w:t>
      </w:r>
      <w:r w:rsidR="005D4325">
        <w:fldChar w:fldCharType="begin"/>
      </w:r>
      <w:r w:rsidR="005D4325">
        <w:instrText xml:space="preserve"> REF _Ref76833415 \h </w:instrText>
      </w:r>
      <w:r w:rsidR="005D4325">
        <w:fldChar w:fldCharType="separate"/>
      </w:r>
      <w:r w:rsidR="00885A39">
        <w:t xml:space="preserve">Figure </w:t>
      </w:r>
      <w:r w:rsidR="00885A39">
        <w:rPr>
          <w:noProof/>
        </w:rPr>
        <w:t>60</w:t>
      </w:r>
      <w:r w:rsidR="005D4325">
        <w:fldChar w:fldCharType="end"/>
      </w:r>
      <w:r w:rsidR="005D4325">
        <w:t xml:space="preserve">), and the examiner (see </w:t>
      </w:r>
      <w:r w:rsidR="005D4325">
        <w:fldChar w:fldCharType="begin"/>
      </w:r>
      <w:r w:rsidR="005D4325">
        <w:instrText xml:space="preserve"> REF _Ref76833419 \h </w:instrText>
      </w:r>
      <w:r w:rsidR="005D4325">
        <w:fldChar w:fldCharType="separate"/>
      </w:r>
      <w:r w:rsidR="00885A39">
        <w:t xml:space="preserve">Figure </w:t>
      </w:r>
      <w:r w:rsidR="00885A39">
        <w:rPr>
          <w:noProof/>
        </w:rPr>
        <w:t>61</w:t>
      </w:r>
      <w:r w:rsidR="005D4325">
        <w:fldChar w:fldCharType="end"/>
      </w:r>
      <w:r w:rsidR="005D4325">
        <w:t xml:space="preserve">). The MODS data for these four people is shown in </w:t>
      </w:r>
      <w:r w:rsidR="005D4325">
        <w:fldChar w:fldCharType="begin"/>
      </w:r>
      <w:r w:rsidR="005D4325">
        <w:instrText xml:space="preserve"> REF _Ref76833761 \h </w:instrText>
      </w:r>
      <w:r w:rsidR="005D4325">
        <w:fldChar w:fldCharType="separate"/>
      </w:r>
      <w:r w:rsidR="00885A39">
        <w:t xml:space="preserve">Figure </w:t>
      </w:r>
      <w:r w:rsidR="00885A39">
        <w:rPr>
          <w:noProof/>
        </w:rPr>
        <w:t>62</w:t>
      </w:r>
      <w:r w:rsidR="005D4325">
        <w:fldChar w:fldCharType="end"/>
      </w:r>
      <w:r w:rsidR="005D4325">
        <w:t xml:space="preserve"> and the “magic” corporate name MODS data is shown in </w:t>
      </w:r>
      <w:r w:rsidR="005D4325">
        <w:fldChar w:fldCharType="begin"/>
      </w:r>
      <w:r w:rsidR="005D4325">
        <w:instrText xml:space="preserve"> REF _Ref76833762 \h </w:instrText>
      </w:r>
      <w:r w:rsidR="005D4325">
        <w:fldChar w:fldCharType="separate"/>
      </w:r>
      <w:r w:rsidR="00885A39">
        <w:t xml:space="preserve">Figure </w:t>
      </w:r>
      <w:r w:rsidR="00885A39">
        <w:rPr>
          <w:noProof/>
        </w:rPr>
        <w:t>63</w:t>
      </w:r>
      <w:r w:rsidR="005D4325">
        <w:fldChar w:fldCharType="end"/>
      </w:r>
      <w:r w:rsidR="005D4325">
        <w:t xml:space="preserve">. The trick is that there needs to be </w:t>
      </w:r>
      <w:r w:rsidR="00622909">
        <w:t xml:space="preserve">the </w:t>
      </w:r>
      <w:r w:rsidR="005D4325" w:rsidRPr="00622909">
        <w:rPr>
          <w:b/>
        </w:rPr>
        <w:t>corporate name MODS data</w:t>
      </w:r>
      <w:r w:rsidR="00622909" w:rsidRPr="00622909">
        <w:rPr>
          <w:b/>
        </w:rPr>
        <w:t xml:space="preserve"> for each of the possible affiliations</w:t>
      </w:r>
      <w:r w:rsidR="00622909">
        <w:t xml:space="preserve"> – as this is the way that one passes the DiVA code via the xlink information. Note that in the case of the examiner, two different affilations were specified and there was a corporate name entry for each of them.</w:t>
      </w:r>
      <w:r w:rsidR="004B6312">
        <w:t xml:space="preserve"> Moreover, the key is just to have test extra corporate name entries, only one </w:t>
      </w:r>
      <w:proofErr w:type="gramStart"/>
      <w:r w:rsidR="004B6312">
        <w:t>needs</w:t>
      </w:r>
      <w:proofErr w:type="gramEnd"/>
      <w:r w:rsidR="004B6312">
        <w:t xml:space="preserve"> to be for the publishers, as shown in </w:t>
      </w:r>
      <w:r w:rsidR="004B6312">
        <w:fldChar w:fldCharType="begin"/>
      </w:r>
      <w:r w:rsidR="004B6312">
        <w:instrText xml:space="preserve"> REF _Ref76851950 \h </w:instrText>
      </w:r>
      <w:r w:rsidR="004B6312">
        <w:fldChar w:fldCharType="separate"/>
      </w:r>
      <w:r w:rsidR="00885A39">
        <w:t xml:space="preserve">Figure </w:t>
      </w:r>
      <w:r w:rsidR="00885A39">
        <w:rPr>
          <w:noProof/>
        </w:rPr>
        <w:t>64</w:t>
      </w:r>
      <w:r w:rsidR="004B6312">
        <w:fldChar w:fldCharType="end"/>
      </w:r>
      <w:r w:rsidR="004B6312">
        <w:t xml:space="preserve"> – with the results in </w:t>
      </w:r>
      <w:r w:rsidR="004B6312">
        <w:fldChar w:fldCharType="begin"/>
      </w:r>
      <w:r w:rsidR="004B6312">
        <w:instrText xml:space="preserve"> REF _Ref76852136 \h </w:instrText>
      </w:r>
      <w:r w:rsidR="004B6312">
        <w:fldChar w:fldCharType="separate"/>
      </w:r>
      <w:r w:rsidR="00885A39">
        <w:t xml:space="preserve">Figure </w:t>
      </w:r>
      <w:r w:rsidR="00885A39">
        <w:rPr>
          <w:noProof/>
        </w:rPr>
        <w:t>65</w:t>
      </w:r>
      <w:r w:rsidR="004B6312">
        <w:fldChar w:fldCharType="end"/>
      </w:r>
      <w:r w:rsidR="004B6312">
        <w:t xml:space="preserve"> and shown </w:t>
      </w:r>
      <w:r w:rsidR="004B6312">
        <w:fldChar w:fldCharType="begin"/>
      </w:r>
      <w:r w:rsidR="004B6312">
        <w:instrText xml:space="preserve"> REF _Ref76852137 \h </w:instrText>
      </w:r>
      <w:r w:rsidR="004B6312">
        <w:fldChar w:fldCharType="separate"/>
      </w:r>
      <w:r w:rsidR="00885A39">
        <w:t xml:space="preserve">Figure </w:t>
      </w:r>
      <w:r w:rsidR="00885A39">
        <w:rPr>
          <w:noProof/>
        </w:rPr>
        <w:t>66</w:t>
      </w:r>
      <w:r w:rsidR="004B6312">
        <w:fldChar w:fldCharType="end"/>
      </w:r>
      <w:r w:rsidR="004B6312">
        <w:t>.</w:t>
      </w:r>
    </w:p>
    <w:p w:rsidR="00FE123D" w:rsidRDefault="00622909" w:rsidP="00FE123D">
      <w:pPr>
        <w:pStyle w:val="BodyText"/>
      </w:pPr>
      <w:r w:rsidRPr="00622909">
        <w:rPr>
          <w:b/>
        </w:rPr>
        <w:t>Note</w:t>
      </w:r>
      <w:r>
        <w:t xml:space="preserve">: The ICT affilations (and DiVA codes) were used and the pictures are all from the test DiVA environment: </w:t>
      </w:r>
      <w:hyperlink r:id="rId50" w:history="1">
        <w:r w:rsidRPr="008F5588">
          <w:rPr>
            <w:rStyle w:val="Hyperlink"/>
          </w:rPr>
          <w:t>https://kth.test.diva-portal.org/dream/import/importList.jsf</w:t>
        </w:r>
      </w:hyperlink>
      <w:r>
        <w:t xml:space="preserve"> </w:t>
      </w: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FE123D" w:rsidP="005D4325">
            <w:pPr>
              <w:keepNext/>
            </w:pPr>
            <w:r>
              <w:rPr>
                <w:noProof/>
              </w:rPr>
              <w:lastRenderedPageBreak/>
              <w:drawing>
                <wp:inline distT="0" distB="0" distL="0" distR="0" wp14:anchorId="3F755727" wp14:editId="139D4F8F">
                  <wp:extent cx="3074400" cy="4593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T-and-ABE-supervisors-Screenshot_20210710_180248.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74400" cy="4593600"/>
                          </a:xfrm>
                          <a:prstGeom prst="rect">
                            <a:avLst/>
                          </a:prstGeom>
                        </pic:spPr>
                      </pic:pic>
                    </a:graphicData>
                  </a:graphic>
                </wp:inline>
              </w:drawing>
            </w:r>
          </w:p>
        </w:tc>
      </w:tr>
    </w:tbl>
    <w:p w:rsidR="00FE123D" w:rsidRPr="00621EAE" w:rsidRDefault="00FE123D" w:rsidP="00FE123D">
      <w:pPr>
        <w:pStyle w:val="Caption"/>
      </w:pPr>
      <w:bookmarkStart w:id="134" w:name="_Ref76833414"/>
      <w:bookmarkStart w:id="135" w:name="_Toc77000706"/>
      <w:r>
        <w:t xml:space="preserve">Figure </w:t>
      </w:r>
      <w:fldSimple w:instr=" SEQ Figure \* ARABIC ">
        <w:r w:rsidR="00885A39">
          <w:rPr>
            <w:noProof/>
          </w:rPr>
          <w:t>59</w:t>
        </w:r>
      </w:fldSimple>
      <w:bookmarkEnd w:id="134"/>
      <w:r>
        <w:t>: Two KTH supervisors in different schools</w:t>
      </w:r>
      <w:bookmarkEnd w:id="135"/>
    </w:p>
    <w:p w:rsidR="00FE123D" w:rsidRDefault="00FE123D" w:rsidP="00FE123D">
      <w:pPr>
        <w:pStyle w:val="BodyText"/>
      </w:pP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5D4325" w:rsidP="005D4325">
            <w:pPr>
              <w:keepNext/>
            </w:pPr>
            <w:r>
              <w:rPr>
                <w:noProof/>
              </w:rPr>
              <w:drawing>
                <wp:inline distT="0" distB="0" distL="0" distR="0" wp14:anchorId="1501D301" wp14:editId="02088DBB">
                  <wp:extent cx="3078000" cy="2181600"/>
                  <wp:effectExtent l="0" t="0" r="825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or3-Screenshot_20210710_18130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78000" cy="2181600"/>
                          </a:xfrm>
                          <a:prstGeom prst="rect">
                            <a:avLst/>
                          </a:prstGeom>
                        </pic:spPr>
                      </pic:pic>
                    </a:graphicData>
                  </a:graphic>
                </wp:inline>
              </w:drawing>
            </w:r>
          </w:p>
        </w:tc>
      </w:tr>
    </w:tbl>
    <w:p w:rsidR="00FE123D" w:rsidRPr="00621EAE" w:rsidRDefault="00FE123D" w:rsidP="00FE123D">
      <w:pPr>
        <w:pStyle w:val="Caption"/>
      </w:pPr>
      <w:bookmarkStart w:id="136" w:name="_Ref76833415"/>
      <w:bookmarkStart w:id="137" w:name="_Toc77000707"/>
      <w:r>
        <w:t xml:space="preserve">Figure </w:t>
      </w:r>
      <w:fldSimple w:instr=" SEQ Figure \* ARABIC ">
        <w:r w:rsidR="00885A39">
          <w:rPr>
            <w:noProof/>
          </w:rPr>
          <w:t>60</w:t>
        </w:r>
      </w:fldSimple>
      <w:bookmarkEnd w:id="136"/>
      <w:r>
        <w:t xml:space="preserve">: </w:t>
      </w:r>
      <w:r w:rsidR="00622909">
        <w:t>Third</w:t>
      </w:r>
      <w:r w:rsidR="005D4325">
        <w:t xml:space="preserve"> supervisor</w:t>
      </w:r>
      <w:bookmarkEnd w:id="137"/>
    </w:p>
    <w:p w:rsidR="005D4325" w:rsidRDefault="005D4325" w:rsidP="005D4325">
      <w:pPr>
        <w:pStyle w:val="BodyText"/>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rPr>
                <w:noProof/>
              </w:rPr>
              <w:lastRenderedPageBreak/>
              <w:drawing>
                <wp:inline distT="0" distB="0" distL="0" distR="0" wp14:anchorId="1D31F389" wp14:editId="205895E2">
                  <wp:extent cx="4068000" cy="3330000"/>
                  <wp:effectExtent l="0" t="0" r="889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181331.png"/>
                          <pic:cNvPicPr/>
                        </pic:nvPicPr>
                        <pic:blipFill>
                          <a:blip r:embed="rId53">
                            <a:extLst>
                              <a:ext uri="{28A0092B-C50C-407E-A947-70E740481C1C}">
                                <a14:useLocalDpi xmlns:a14="http://schemas.microsoft.com/office/drawing/2010/main" val="0"/>
                              </a:ext>
                            </a:extLst>
                          </a:blip>
                          <a:stretch>
                            <a:fillRect/>
                          </a:stretch>
                        </pic:blipFill>
                        <pic:spPr>
                          <a:xfrm>
                            <a:off x="0" y="0"/>
                            <a:ext cx="4068000" cy="3330000"/>
                          </a:xfrm>
                          <a:prstGeom prst="rect">
                            <a:avLst/>
                          </a:prstGeom>
                        </pic:spPr>
                      </pic:pic>
                    </a:graphicData>
                  </a:graphic>
                </wp:inline>
              </w:drawing>
            </w:r>
          </w:p>
        </w:tc>
      </w:tr>
    </w:tbl>
    <w:p w:rsidR="005D4325" w:rsidRPr="00621EAE" w:rsidRDefault="005D4325" w:rsidP="005D4325">
      <w:pPr>
        <w:pStyle w:val="Caption"/>
      </w:pPr>
      <w:bookmarkStart w:id="138" w:name="_Ref76833419"/>
      <w:bookmarkStart w:id="139" w:name="_Toc77000708"/>
      <w:r>
        <w:t xml:space="preserve">Figure </w:t>
      </w:r>
      <w:fldSimple w:instr=" SEQ Figure \* ARABIC ">
        <w:r w:rsidR="00885A39">
          <w:rPr>
            <w:noProof/>
          </w:rPr>
          <w:t>61</w:t>
        </w:r>
      </w:fldSimple>
      <w:bookmarkEnd w:id="138"/>
      <w:r>
        <w:t>: Examiner</w:t>
      </w:r>
      <w:bookmarkEnd w:id="139"/>
    </w:p>
    <w:p w:rsidR="005D4325" w:rsidRDefault="005D4325" w:rsidP="00622909">
      <w:pPr>
        <w:pStyle w:val="BodyText"/>
        <w:ind w:firstLine="0"/>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personal" authority="kth" xlink:href="u1d13i2c"&gt;</w:t>
            </w:r>
          </w:p>
          <w:p w:rsidR="005D4325" w:rsidRDefault="005D4325" w:rsidP="005D4325">
            <w:pPr>
              <w:keepNext/>
            </w:pPr>
            <w:r>
              <w:t xml:space="preserve">      &lt;namePart type="family"&gt;Maguire Jr.&lt;/namePart&gt;</w:t>
            </w:r>
          </w:p>
          <w:p w:rsidR="005D4325" w:rsidRDefault="005D4325" w:rsidP="005D4325">
            <w:pPr>
              <w:keepNext/>
            </w:pPr>
            <w:r>
              <w:t xml:space="preserve">      &lt;namePart type="given"&gt;Gerald Q.&lt;/namePart&gt;</w:t>
            </w:r>
          </w:p>
          <w:p w:rsidR="005D4325" w:rsidRDefault="005D4325" w:rsidP="005D4325">
            <w:pPr>
              <w:keepNext/>
            </w:pPr>
            <w:r>
              <w:t xml:space="preserve">      &lt;description&gt;email=maguire@kth.se&lt;/description&gt;</w:t>
            </w:r>
          </w:p>
          <w:p w:rsidR="005D4325" w:rsidRDefault="005D4325" w:rsidP="005D4325">
            <w:pPr>
              <w:keepNext/>
            </w:pPr>
            <w:r>
              <w:t xml:space="preserve">      &lt;affiliation&gt;KTH, Skolan för informations- och kommunikationsteknik (ICT), Kommunikationssystem, CoS&lt;/affiliation&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role&gt;&lt;roleTerm type="code" authority="marcrelator"&gt;mon&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 Busy&lt;/namePart&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description&gt;email=sa@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nother Busy&lt;/namePart&gt;</w:t>
            </w:r>
          </w:p>
          <w:p w:rsidR="005D4325" w:rsidRDefault="005D4325" w:rsidP="005D4325">
            <w:pPr>
              <w:keepNext/>
            </w:pPr>
            <w:r>
              <w:t xml:space="preserve">      &lt;affiliation&gt;KTH, Skolan för arkitektur och samhällsbyggnad (ABE)&lt;/affiliation&gt;</w:t>
            </w:r>
          </w:p>
          <w:p w:rsidR="005D4325" w:rsidRDefault="005D4325" w:rsidP="005D4325">
            <w:pPr>
              <w:keepNext/>
            </w:pPr>
            <w:r>
              <w:t xml:space="preserve">      &lt;description&gt;email=sb@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Third Busy&lt;/namePart&gt;</w:t>
            </w:r>
          </w:p>
          <w:p w:rsidR="005D4325" w:rsidRDefault="005D4325" w:rsidP="005D4325">
            <w:pPr>
              <w:keepNext/>
            </w:pPr>
            <w:r>
              <w:t xml:space="preserve">      &lt;affiliation&gt;Timbuktu University, Department of Pseudoscience&lt;/affiliation&gt;</w:t>
            </w:r>
          </w:p>
          <w:p w:rsidR="005D4325" w:rsidRDefault="005D4325" w:rsidP="005D4325">
            <w:pPr>
              <w:keepNext/>
            </w:pPr>
            <w:r>
              <w:t xml:space="preserve">      &lt;description&gt;email=sc@tu.va&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tc>
      </w:tr>
    </w:tbl>
    <w:p w:rsidR="005D4325" w:rsidRDefault="005D4325" w:rsidP="00622909">
      <w:pPr>
        <w:pStyle w:val="Caption"/>
      </w:pPr>
      <w:bookmarkStart w:id="140" w:name="_Ref76833761"/>
      <w:bookmarkStart w:id="141" w:name="_Toc77000709"/>
      <w:r>
        <w:t xml:space="preserve">Figure </w:t>
      </w:r>
      <w:fldSimple w:instr=" SEQ Figure \* ARABIC ">
        <w:r w:rsidR="00885A39">
          <w:rPr>
            <w:noProof/>
          </w:rPr>
          <w:t>62</w:t>
        </w:r>
      </w:fldSimple>
      <w:bookmarkEnd w:id="140"/>
      <w:r w:rsidR="00622909">
        <w:t xml:space="preserve">: MODS data for the </w:t>
      </w:r>
      <w:r>
        <w:t>supervisors</w:t>
      </w:r>
      <w:r w:rsidR="00622909">
        <w:t xml:space="preserve"> and examiners</w:t>
      </w:r>
      <w:bookmarkEnd w:id="141"/>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corporate" authority="kth" xlink:href="5994"&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998"&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namePart&gt;Kommunikationssystem, CoS&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850"&gt;</w:t>
            </w:r>
          </w:p>
          <w:p w:rsidR="005D4325" w:rsidRDefault="005D4325" w:rsidP="005D4325">
            <w:pPr>
              <w:keepNext/>
            </w:pPr>
            <w:r>
              <w:t xml:space="preserve">      &lt;namePart&gt;KTH&lt;/namePart&gt;</w:t>
            </w:r>
          </w:p>
          <w:p w:rsidR="005D4325" w:rsidRDefault="005D4325" w:rsidP="005D4325">
            <w:pPr>
              <w:keepNext/>
            </w:pPr>
            <w:r>
              <w:t xml:space="preserve">      &lt;namePart&gt;Skolan för arkitektur och samhällsbyggnad (ABE)&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tc>
      </w:tr>
    </w:tbl>
    <w:p w:rsidR="00FE123D" w:rsidRDefault="005D4325" w:rsidP="005D4325">
      <w:pPr>
        <w:pStyle w:val="Caption"/>
      </w:pPr>
      <w:bookmarkStart w:id="142" w:name="_Ref76833762"/>
      <w:bookmarkStart w:id="143" w:name="_Toc77000710"/>
      <w:r>
        <w:t xml:space="preserve">Figure </w:t>
      </w:r>
      <w:fldSimple w:instr=" SEQ Figure \* ARABIC ">
        <w:r w:rsidR="00885A39">
          <w:rPr>
            <w:noProof/>
          </w:rPr>
          <w:t>63</w:t>
        </w:r>
      </w:fldSimple>
      <w:bookmarkEnd w:id="142"/>
      <w:r>
        <w:t xml:space="preserve">: </w:t>
      </w:r>
      <w:r w:rsidRPr="00622909">
        <w:rPr>
          <w:b/>
        </w:rPr>
        <w:t>Corporate name</w:t>
      </w:r>
      <w:r>
        <w:t xml:space="preserve"> data in MODS data for the affiliations</w:t>
      </w:r>
      <w:bookmarkEnd w:id="143"/>
    </w:p>
    <w:tbl>
      <w:tblPr>
        <w:tblStyle w:val="TableGrid"/>
        <w:tblW w:w="0" w:type="auto"/>
        <w:tblLook w:val="04A0" w:firstRow="1" w:lastRow="0" w:firstColumn="1" w:lastColumn="0" w:noHBand="0" w:noVBand="1"/>
      </w:tblPr>
      <w:tblGrid>
        <w:gridCol w:w="9289"/>
      </w:tblGrid>
      <w:tr w:rsidR="004B6312" w:rsidTr="004B6312">
        <w:tc>
          <w:tcPr>
            <w:tcW w:w="9289" w:type="dxa"/>
          </w:tcPr>
          <w:p w:rsidR="004B6312" w:rsidRDefault="004B6312" w:rsidP="004B6312">
            <w:r>
              <w:t>&lt;name type="corporate" authority="kth" xlink:href="5994"&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role&gt;&lt;roleTerm type="code" authority="marcrelator"&gt;pbl&lt;/roleTerm&gt;&lt;/role&gt;</w:t>
            </w:r>
          </w:p>
          <w:p w:rsidR="004B6312" w:rsidRDefault="004B6312" w:rsidP="004B6312">
            <w:r>
              <w:t>&lt;/name&gt;</w:t>
            </w:r>
          </w:p>
          <w:p w:rsidR="004B6312" w:rsidRDefault="004B6312" w:rsidP="004B6312">
            <w:r>
              <w:t>&lt;name type="corporate" authority="kth" xlink:href="5998"&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namePart&gt;Kommunikationssystem, CoS&lt;/namePart&gt;</w:t>
            </w:r>
          </w:p>
          <w:p w:rsidR="004B6312" w:rsidRDefault="004B6312" w:rsidP="004B6312">
            <w:r>
              <w:t>&lt;/name&gt;</w:t>
            </w:r>
          </w:p>
          <w:p w:rsidR="004B6312" w:rsidRDefault="004B6312" w:rsidP="004B6312">
            <w:r>
              <w:t>&lt;name type="corporate" authority="kth" xlink:href="5850"&gt;</w:t>
            </w:r>
          </w:p>
          <w:p w:rsidR="004B6312" w:rsidRDefault="004B6312" w:rsidP="004B6312">
            <w:r>
              <w:t xml:space="preserve">      &lt;namePart&gt;KTH&lt;/namePart&gt;</w:t>
            </w:r>
          </w:p>
          <w:p w:rsidR="004B6312" w:rsidRDefault="004B6312" w:rsidP="004B6312">
            <w:r>
              <w:t xml:space="preserve">      &lt;namePart&gt;Skolan för arkitektur och samhällsbyggnad (ABE)&lt;/namePart&gt;</w:t>
            </w:r>
          </w:p>
          <w:p w:rsidR="004B6312" w:rsidRDefault="004B6312" w:rsidP="004B6312">
            <w:pPr>
              <w:keepNext/>
            </w:pPr>
            <w:r>
              <w:t>&lt;/name&gt;</w:t>
            </w:r>
          </w:p>
        </w:tc>
      </w:tr>
    </w:tbl>
    <w:p w:rsidR="004B6312" w:rsidRDefault="004B6312" w:rsidP="004B6312">
      <w:pPr>
        <w:pStyle w:val="Caption"/>
      </w:pPr>
      <w:bookmarkStart w:id="144" w:name="_Ref76851950"/>
      <w:bookmarkStart w:id="145" w:name="_Toc77000711"/>
      <w:r>
        <w:t xml:space="preserve">Figure </w:t>
      </w:r>
      <w:fldSimple w:instr=" SEQ Figure \* ARABIC ">
        <w:r w:rsidR="00885A39">
          <w:rPr>
            <w:noProof/>
          </w:rPr>
          <w:t>64</w:t>
        </w:r>
      </w:fldSimple>
      <w:bookmarkEnd w:id="144"/>
      <w:r>
        <w:t>: Reduced MODS for corporate names</w:t>
      </w:r>
      <w:bookmarkEnd w:id="145"/>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lastRenderedPageBreak/>
              <w:drawing>
                <wp:inline distT="0" distB="0" distL="0" distR="0" wp14:anchorId="017AB1AF" wp14:editId="5AFF2AFD">
                  <wp:extent cx="3146400" cy="42192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two-supervisors-Screenshot_20210710_232317.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146400" cy="4219200"/>
                          </a:xfrm>
                          <a:prstGeom prst="rect">
                            <a:avLst/>
                          </a:prstGeom>
                        </pic:spPr>
                      </pic:pic>
                    </a:graphicData>
                  </a:graphic>
                </wp:inline>
              </w:drawing>
            </w:r>
          </w:p>
        </w:tc>
      </w:tr>
    </w:tbl>
    <w:p w:rsidR="004B6312" w:rsidRDefault="004B6312" w:rsidP="004B6312">
      <w:pPr>
        <w:pStyle w:val="Caption"/>
      </w:pPr>
      <w:bookmarkStart w:id="146" w:name="_Ref76852136"/>
      <w:bookmarkStart w:id="147" w:name="_Toc77000712"/>
      <w:r>
        <w:t xml:space="preserve">Figure </w:t>
      </w:r>
      <w:fldSimple w:instr=" SEQ Figure \* ARABIC ">
        <w:r w:rsidR="00885A39">
          <w:rPr>
            <w:noProof/>
          </w:rPr>
          <w:t>65</w:t>
        </w:r>
      </w:fldSimple>
      <w:bookmarkEnd w:id="146"/>
      <w:r>
        <w:t>: The two supervisors with the reduced MODS for corporate names</w:t>
      </w:r>
      <w:bookmarkEnd w:id="147"/>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drawing>
                <wp:inline distT="0" distB="0" distL="0" distR="0" wp14:anchorId="0A211065" wp14:editId="317EA186">
                  <wp:extent cx="3816000" cy="3402000"/>
                  <wp:effectExtent l="0" t="0" r="0" b="825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232354.png"/>
                          <pic:cNvPicPr/>
                        </pic:nvPicPr>
                        <pic:blipFill>
                          <a:blip r:embed="rId55">
                            <a:extLst>
                              <a:ext uri="{28A0092B-C50C-407E-A947-70E740481C1C}">
                                <a14:useLocalDpi xmlns:a14="http://schemas.microsoft.com/office/drawing/2010/main" val="0"/>
                              </a:ext>
                            </a:extLst>
                          </a:blip>
                          <a:stretch>
                            <a:fillRect/>
                          </a:stretch>
                        </pic:blipFill>
                        <pic:spPr>
                          <a:xfrm>
                            <a:off x="0" y="0"/>
                            <a:ext cx="3816000" cy="3402000"/>
                          </a:xfrm>
                          <a:prstGeom prst="rect">
                            <a:avLst/>
                          </a:prstGeom>
                        </pic:spPr>
                      </pic:pic>
                    </a:graphicData>
                  </a:graphic>
                </wp:inline>
              </w:drawing>
            </w:r>
          </w:p>
        </w:tc>
      </w:tr>
    </w:tbl>
    <w:p w:rsidR="004B6312" w:rsidRPr="004B6312" w:rsidRDefault="004B6312" w:rsidP="004B6312">
      <w:pPr>
        <w:pStyle w:val="Caption"/>
      </w:pPr>
      <w:bookmarkStart w:id="148" w:name="_Ref76852137"/>
      <w:bookmarkStart w:id="149" w:name="_Toc77000713"/>
      <w:r>
        <w:t xml:space="preserve">Figure </w:t>
      </w:r>
      <w:fldSimple w:instr=" SEQ Figure \* ARABIC ">
        <w:r w:rsidR="00885A39">
          <w:rPr>
            <w:noProof/>
          </w:rPr>
          <w:t>66</w:t>
        </w:r>
      </w:fldSimple>
      <w:bookmarkEnd w:id="148"/>
      <w:r>
        <w:t>: The examiner with the reduced MODS for corporate names</w:t>
      </w:r>
      <w:bookmarkEnd w:id="149"/>
    </w:p>
    <w:p w:rsidR="0097579F" w:rsidRPr="006F6BAF" w:rsidRDefault="0097579F" w:rsidP="0097579F">
      <w:pPr>
        <w:pStyle w:val="Heading1"/>
        <w:rPr>
          <w:sz w:val="24"/>
        </w:rPr>
      </w:pPr>
      <w:bookmarkStart w:id="150" w:name="_Ref74220471"/>
      <w:bookmarkStart w:id="151" w:name="_Toc77000627"/>
      <w:r>
        <w:rPr>
          <w:sz w:val="24"/>
        </w:rPr>
        <w:t>Some</w:t>
      </w:r>
      <w:r w:rsidRPr="006F6BAF">
        <w:rPr>
          <w:sz w:val="24"/>
        </w:rPr>
        <w:t xml:space="preserve"> enhancements</w:t>
      </w:r>
      <w:bookmarkEnd w:id="151"/>
    </w:p>
    <w:p w:rsidR="0097579F" w:rsidRPr="006F6BAF" w:rsidRDefault="0097579F" w:rsidP="0097579F">
      <w:pPr>
        <w:pStyle w:val="BodyText"/>
        <w:rPr>
          <w:sz w:val="20"/>
        </w:rPr>
      </w:pPr>
      <w:r w:rsidRPr="006F6BAF">
        <w:rPr>
          <w:sz w:val="20"/>
        </w:rPr>
        <w:t>The enhancements are (§</w:t>
      </w:r>
      <w:r w:rsidRPr="006F6BAF">
        <w:rPr>
          <w:sz w:val="20"/>
        </w:rPr>
        <w:fldChar w:fldCharType="begin"/>
      </w:r>
      <w:r w:rsidRPr="006F6BAF">
        <w:rPr>
          <w:sz w:val="20"/>
        </w:rPr>
        <w:instrText xml:space="preserve"> REF _Ref74833522 \n \h </w:instrText>
      </w:r>
      <w:r>
        <w:rPr>
          <w:sz w:val="20"/>
        </w:rPr>
        <w:instrText xml:space="preserve"> \* MERGEFORMAT </w:instrText>
      </w:r>
      <w:r w:rsidRPr="006F6BAF">
        <w:rPr>
          <w:sz w:val="20"/>
        </w:rPr>
      </w:r>
      <w:r w:rsidRPr="006F6BAF">
        <w:rPr>
          <w:sz w:val="20"/>
        </w:rPr>
        <w:fldChar w:fldCharType="separate"/>
      </w:r>
      <w:r w:rsidR="00885A39">
        <w:rPr>
          <w:sz w:val="20"/>
        </w:rPr>
        <w:t>15.1</w:t>
      </w:r>
      <w:r w:rsidRPr="006F6BAF">
        <w:rPr>
          <w:sz w:val="20"/>
        </w:rPr>
        <w:fldChar w:fldCharType="end"/>
      </w:r>
      <w:r w:rsidRPr="006F6BAF">
        <w:rPr>
          <w:sz w:val="20"/>
        </w:rPr>
        <w:t xml:space="preserve">) to the template and supporting programs to avoid the user having to enter some information on the command line when making a cover and to make the information better available for a </w:t>
      </w:r>
      <w:r w:rsidRPr="006F6BAF">
        <w:rPr>
          <w:sz w:val="20"/>
        </w:rPr>
        <w:lastRenderedPageBreak/>
        <w:t xml:space="preserve">future DiVA entry and in Section </w:t>
      </w:r>
      <w:r w:rsidRPr="006F6BAF">
        <w:rPr>
          <w:sz w:val="20"/>
        </w:rPr>
        <w:fldChar w:fldCharType="begin"/>
      </w:r>
      <w:r w:rsidRPr="006F6BAF">
        <w:rPr>
          <w:sz w:val="20"/>
        </w:rPr>
        <w:instrText xml:space="preserve"> REF _Ref74833525 \n \h </w:instrText>
      </w:r>
      <w:r>
        <w:rPr>
          <w:sz w:val="20"/>
        </w:rPr>
        <w:instrText xml:space="preserve"> \* MERGEFORMAT </w:instrText>
      </w:r>
      <w:r w:rsidRPr="006F6BAF">
        <w:rPr>
          <w:sz w:val="20"/>
        </w:rPr>
      </w:r>
      <w:r w:rsidRPr="006F6BAF">
        <w:rPr>
          <w:sz w:val="20"/>
        </w:rPr>
        <w:fldChar w:fldCharType="separate"/>
      </w:r>
      <w:r w:rsidR="00885A39">
        <w:rPr>
          <w:sz w:val="20"/>
        </w:rPr>
        <w:t>15.2</w:t>
      </w:r>
      <w:r w:rsidRPr="006F6BAF">
        <w:rPr>
          <w:sz w:val="20"/>
        </w:rPr>
        <w:fldChar w:fldCharType="end"/>
      </w:r>
      <w:r w:rsidRPr="006F6BAF">
        <w:rPr>
          <w:sz w:val="20"/>
        </w:rPr>
        <w:t xml:space="preserve"> enhancements to better support mathematical expressions in abstracts. Section </w:t>
      </w:r>
      <w:r w:rsidRPr="006F6BAF">
        <w:rPr>
          <w:sz w:val="20"/>
        </w:rPr>
        <w:fldChar w:fldCharType="begin"/>
      </w:r>
      <w:r w:rsidRPr="006F6BAF">
        <w:rPr>
          <w:sz w:val="20"/>
        </w:rPr>
        <w:instrText xml:space="preserve"> REF _Ref75013971 \n \h </w:instrText>
      </w:r>
      <w:r>
        <w:rPr>
          <w:sz w:val="20"/>
        </w:rPr>
        <w:instrText xml:space="preserve"> \* MERGEFORMAT </w:instrText>
      </w:r>
      <w:r w:rsidRPr="006F6BAF">
        <w:rPr>
          <w:sz w:val="20"/>
        </w:rPr>
      </w:r>
      <w:r w:rsidRPr="006F6BAF">
        <w:rPr>
          <w:sz w:val="20"/>
        </w:rPr>
        <w:fldChar w:fldCharType="separate"/>
      </w:r>
      <w:r w:rsidR="00885A39">
        <w:rPr>
          <w:sz w:val="20"/>
        </w:rPr>
        <w:t>15.3</w:t>
      </w:r>
      <w:r w:rsidRPr="006F6BAF">
        <w:rPr>
          <w:sz w:val="20"/>
        </w:rPr>
        <w:fldChar w:fldCharType="end"/>
      </w:r>
      <w:r w:rsidRPr="006F6BAF">
        <w:rPr>
          <w:sz w:val="20"/>
        </w:rPr>
        <w:t xml:space="preserve"> describes support for acronyms in abstracts. Section </w:t>
      </w:r>
      <w:r w:rsidRPr="006F6BAF">
        <w:rPr>
          <w:sz w:val="20"/>
        </w:rPr>
        <w:fldChar w:fldCharType="begin"/>
      </w:r>
      <w:r w:rsidRPr="006F6BAF">
        <w:rPr>
          <w:sz w:val="20"/>
        </w:rPr>
        <w:instrText xml:space="preserve"> REF _Ref75014520 \n \h </w:instrText>
      </w:r>
      <w:r>
        <w:rPr>
          <w:sz w:val="20"/>
        </w:rPr>
        <w:instrText xml:space="preserve"> \* MERGEFORMAT </w:instrText>
      </w:r>
      <w:r w:rsidRPr="006F6BAF">
        <w:rPr>
          <w:sz w:val="20"/>
        </w:rPr>
      </w:r>
      <w:r w:rsidRPr="006F6BAF">
        <w:rPr>
          <w:sz w:val="20"/>
        </w:rPr>
        <w:fldChar w:fldCharType="separate"/>
      </w:r>
      <w:r w:rsidR="00885A39">
        <w:rPr>
          <w:sz w:val="20"/>
        </w:rPr>
        <w:t>15.4</w:t>
      </w:r>
      <w:r w:rsidRPr="006F6BAF">
        <w:rPr>
          <w:sz w:val="20"/>
        </w:rPr>
        <w:fldChar w:fldCharType="end"/>
      </w:r>
      <w:r w:rsidRPr="006F6BAF">
        <w:rPr>
          <w:sz w:val="20"/>
        </w:rPr>
        <w:t xml:space="preserve"> describes the state of support for URLs in abstracts. Section </w:t>
      </w:r>
      <w:r w:rsidRPr="006F6BAF">
        <w:rPr>
          <w:sz w:val="20"/>
        </w:rPr>
        <w:fldChar w:fldCharType="begin"/>
      </w:r>
      <w:r w:rsidRPr="006F6BAF">
        <w:rPr>
          <w:sz w:val="20"/>
        </w:rPr>
        <w:instrText xml:space="preserve"> REF _Ref75015560 \n \h </w:instrText>
      </w:r>
      <w:r>
        <w:rPr>
          <w:sz w:val="20"/>
        </w:rPr>
        <w:instrText xml:space="preserve"> \* MERGEFORMAT </w:instrText>
      </w:r>
      <w:r w:rsidRPr="006F6BAF">
        <w:rPr>
          <w:sz w:val="20"/>
        </w:rPr>
      </w:r>
      <w:r w:rsidRPr="006F6BAF">
        <w:rPr>
          <w:sz w:val="20"/>
        </w:rPr>
        <w:fldChar w:fldCharType="separate"/>
      </w:r>
      <w:r w:rsidR="00885A39">
        <w:rPr>
          <w:sz w:val="20"/>
        </w:rPr>
        <w:t>15.5</w:t>
      </w:r>
      <w:r w:rsidRPr="006F6BAF">
        <w:rPr>
          <w:sz w:val="20"/>
        </w:rPr>
        <w:fldChar w:fldCharType="end"/>
      </w:r>
      <w:r w:rsidRPr="006F6BAF">
        <w:rPr>
          <w:sz w:val="20"/>
        </w:rPr>
        <w:t xml:space="preserve"> describes a program that can extract an assignment from a Canvas course and optionally feed it to the program to extract the pseudo-JSON information.</w:t>
      </w:r>
    </w:p>
    <w:p w:rsidR="0097579F" w:rsidRPr="006F6BAF" w:rsidRDefault="0097579F" w:rsidP="0097579F">
      <w:pPr>
        <w:pStyle w:val="Heading2"/>
        <w:rPr>
          <w:sz w:val="24"/>
        </w:rPr>
      </w:pPr>
      <w:bookmarkStart w:id="152" w:name="_Ref74833522"/>
      <w:bookmarkStart w:id="153" w:name="_Toc77000628"/>
      <w:r w:rsidRPr="006F6BAF">
        <w:rPr>
          <w:sz w:val="24"/>
        </w:rPr>
        <w:t>Enhancements to template and supporting programs</w:t>
      </w:r>
      <w:bookmarkEnd w:id="152"/>
      <w:bookmarkEnd w:id="153"/>
    </w:p>
    <w:p w:rsidR="0097579F" w:rsidRPr="006F6BAF" w:rsidRDefault="0097579F" w:rsidP="0097579F">
      <w:pPr>
        <w:pStyle w:val="BodyText"/>
        <w:rPr>
          <w:sz w:val="20"/>
        </w:rPr>
      </w:pPr>
      <w:r w:rsidRPr="006F6BAF">
        <w:rPr>
          <w:sz w:val="20"/>
        </w:rPr>
        <w:t xml:space="preserve">Add better support for the level of the degree, number of credits, </w:t>
      </w:r>
      <w:proofErr w:type="gramStart"/>
      <w:r w:rsidRPr="006F6BAF">
        <w:rPr>
          <w:sz w:val="20"/>
        </w:rPr>
        <w:t>the</w:t>
      </w:r>
      <w:proofErr w:type="gramEnd"/>
      <w:r w:rsidRPr="006F6BAF">
        <w:rPr>
          <w:sz w:val="20"/>
        </w:rPr>
        <w:t xml:space="preserve"> specific exam that the student is doing the degree project for, and the subject area (or areas in the case of a student doing both a Civ. Ing. </w:t>
      </w:r>
      <w:proofErr w:type="gramStart"/>
      <w:r w:rsidRPr="006F6BAF">
        <w:rPr>
          <w:sz w:val="20"/>
        </w:rPr>
        <w:t>Degree and a Master’s degree).</w:t>
      </w:r>
      <w:proofErr w:type="gramEnd"/>
      <w:r w:rsidRPr="006F6BAF">
        <w:rPr>
          <w:sz w:val="20"/>
        </w:rP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97579F" w:rsidRPr="006F6BAF" w:rsidRDefault="0097579F" w:rsidP="0097579F">
      <w:pPr>
        <w:pStyle w:val="Heading2"/>
        <w:rPr>
          <w:sz w:val="24"/>
        </w:rPr>
      </w:pPr>
      <w:bookmarkStart w:id="154" w:name="_Ref74833525"/>
      <w:bookmarkStart w:id="155" w:name="_Toc77000629"/>
      <w:r w:rsidRPr="006F6BAF">
        <w:rPr>
          <w:sz w:val="24"/>
        </w:rPr>
        <w:t>Better support for mathematical expressions</w:t>
      </w:r>
      <w:bookmarkEnd w:id="154"/>
      <w:r w:rsidRPr="006F6BAF">
        <w:rPr>
          <w:sz w:val="24"/>
        </w:rPr>
        <w:t xml:space="preserve"> in abstracts</w:t>
      </w:r>
      <w:bookmarkEnd w:id="155"/>
    </w:p>
    <w:p w:rsidR="0097579F" w:rsidRPr="006F6BAF" w:rsidRDefault="0097579F" w:rsidP="0097579F">
      <w:pPr>
        <w:pStyle w:val="BodyText"/>
        <w:rPr>
          <w:sz w:val="20"/>
        </w:rPr>
      </w:pPr>
      <w:r w:rsidRPr="006F6BAF">
        <w:rPr>
          <w:sz w:val="20"/>
        </w:rP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97579F" w:rsidRPr="006F6BAF" w:rsidRDefault="0097579F" w:rsidP="0097579F">
      <w:pPr>
        <w:pStyle w:val="Heading3"/>
        <w:rPr>
          <w:sz w:val="20"/>
        </w:rPr>
      </w:pPr>
      <w:bookmarkStart w:id="156" w:name="_Toc77000630"/>
      <w:r w:rsidRPr="006F6BAF">
        <w:rPr>
          <w:sz w:val="20"/>
        </w:rPr>
        <w:t>Better support for mathematics in Canvas course announcement and course calendar</w:t>
      </w:r>
      <w:bookmarkEnd w:id="156"/>
    </w:p>
    <w:p w:rsidR="0097579F" w:rsidRPr="006F6BAF" w:rsidRDefault="0097579F" w:rsidP="0097579F">
      <w:pPr>
        <w:pStyle w:val="BodyText"/>
        <w:rPr>
          <w:sz w:val="20"/>
        </w:rPr>
      </w:pPr>
      <w:r w:rsidRPr="006F6BAF">
        <w:rPr>
          <w:sz w:val="20"/>
        </w:rPr>
        <w:t>As of 2021-06-18, MathJAX and URLs are now supported in the Canvas course room announcement and calendar.</w:t>
      </w:r>
    </w:p>
    <w:p w:rsidR="0097579F" w:rsidRPr="006F6BAF" w:rsidRDefault="0097579F" w:rsidP="0097579F">
      <w:pPr>
        <w:pStyle w:val="BodyText"/>
        <w:rPr>
          <w:sz w:val="20"/>
        </w:rPr>
      </w:pPr>
      <w:proofErr w:type="gramStart"/>
      <w:r w:rsidRPr="006F6BAF">
        <w:rPr>
          <w:sz w:val="20"/>
        </w:rPr>
        <w:t xml:space="preserve">Using the Overleaf project: </w:t>
      </w:r>
      <w:hyperlink r:id="rId56" w:history="1">
        <w:r w:rsidRPr="006F6BAF">
          <w:rPr>
            <w:rStyle w:val="Hyperlink"/>
            <w:sz w:val="20"/>
          </w:rPr>
          <w:t>https://www.overleaf.com/read/qsyddnhhvkgr</w:t>
        </w:r>
      </w:hyperlink>
      <w:r w:rsidRPr="006F6BAF">
        <w:rPr>
          <w:sz w:val="20"/>
        </w:rPr>
        <w:t xml:space="preserve"> to provide a test source document.</w:t>
      </w:r>
      <w:proofErr w:type="gramEnd"/>
      <w:r w:rsidRPr="006F6BAF">
        <w:rPr>
          <w:sz w:val="20"/>
        </w:rPr>
        <w:t xml:space="preserve"> The results can be seen in </w:t>
      </w:r>
      <w:r w:rsidRPr="006F6BAF">
        <w:rPr>
          <w:sz w:val="20"/>
        </w:rPr>
        <w:fldChar w:fldCharType="begin"/>
      </w:r>
      <w:r w:rsidRPr="006F6BAF">
        <w:rPr>
          <w:sz w:val="20"/>
        </w:rPr>
        <w:instrText xml:space="preserve"> REF _Ref74917473 \h </w:instrText>
      </w:r>
      <w:r>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68</w:t>
      </w:r>
      <w:r w:rsidRPr="006F6BAF">
        <w:rPr>
          <w:sz w:val="20"/>
        </w:rPr>
        <w:fldChar w:fldCharType="end"/>
      </w:r>
      <w:r w:rsidRPr="006F6BAF">
        <w:rPr>
          <w:sz w:val="20"/>
        </w:rPr>
        <w:t xml:space="preserve">. These results and the results shown in Section </w:t>
      </w:r>
      <w:r w:rsidRPr="006F6BAF">
        <w:rPr>
          <w:sz w:val="20"/>
        </w:rPr>
        <w:fldChar w:fldCharType="begin"/>
      </w:r>
      <w:r w:rsidRPr="006F6BAF">
        <w:rPr>
          <w:sz w:val="20"/>
        </w:rPr>
        <w:instrText xml:space="preserve"> REF _Ref74925430 \n \h </w:instrText>
      </w:r>
      <w:r>
        <w:rPr>
          <w:sz w:val="20"/>
        </w:rPr>
        <w:instrText xml:space="preserve"> \* MERGEFORMAT </w:instrText>
      </w:r>
      <w:r w:rsidRPr="006F6BAF">
        <w:rPr>
          <w:sz w:val="20"/>
        </w:rPr>
      </w:r>
      <w:r w:rsidRPr="006F6BAF">
        <w:rPr>
          <w:sz w:val="20"/>
        </w:rPr>
        <w:fldChar w:fldCharType="separate"/>
      </w:r>
      <w:r w:rsidR="00885A39">
        <w:rPr>
          <w:sz w:val="20"/>
        </w:rPr>
        <w:t>15.2.2</w:t>
      </w:r>
      <w:r w:rsidRPr="006F6BAF">
        <w:rPr>
          <w:sz w:val="20"/>
        </w:rPr>
        <w:fldChar w:fldCharType="end"/>
      </w:r>
      <w:r w:rsidRPr="006F6BAF">
        <w:rPr>
          <w:sz w:val="20"/>
        </w:rPr>
        <w:t xml:space="preserve"> were generated using the commands in </w:t>
      </w:r>
      <w:r w:rsidRPr="006F6BAF">
        <w:rPr>
          <w:sz w:val="20"/>
        </w:rPr>
        <w:fldChar w:fldCharType="begin"/>
      </w:r>
      <w:r w:rsidRPr="006F6BAF">
        <w:rPr>
          <w:sz w:val="20"/>
        </w:rPr>
        <w:instrText xml:space="preserve"> REF _Ref74925456 \h </w:instrText>
      </w:r>
      <w:r>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67</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14"/>
              </w:rPr>
            </w:pPr>
            <w:r w:rsidRPr="006F6BAF">
              <w:rPr>
                <w:sz w:val="14"/>
              </w:rPr>
              <w:t>./extract_pseudo_JSON-from_PDF.py --pdf abstracts_with_equations_in_them.pdf --json eqtest.json</w:t>
            </w:r>
          </w:p>
          <w:p w:rsidR="0097579F" w:rsidRPr="006F6BAF" w:rsidRDefault="0097579F" w:rsidP="0097579F">
            <w:pPr>
              <w:pStyle w:val="Computerexample"/>
              <w:rPr>
                <w:sz w:val="20"/>
              </w:rPr>
            </w:pPr>
            <w:r w:rsidRPr="006F6BAF">
              <w:rPr>
                <w:sz w:val="14"/>
              </w:rPr>
              <w:t>./JSON_to_calendar.py -c 11 --config config-test.json --json eqtest.json</w:t>
            </w:r>
          </w:p>
        </w:tc>
      </w:tr>
    </w:tbl>
    <w:p w:rsidR="0097579F" w:rsidRPr="006F6BAF" w:rsidRDefault="0097579F" w:rsidP="0097579F">
      <w:pPr>
        <w:pStyle w:val="Caption"/>
        <w:rPr>
          <w:sz w:val="18"/>
        </w:rPr>
      </w:pPr>
      <w:bookmarkStart w:id="157" w:name="_Ref74925456"/>
      <w:bookmarkStart w:id="158" w:name="_Toc7700071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67</w:t>
      </w:r>
      <w:r w:rsidRPr="006F6BAF">
        <w:rPr>
          <w:noProof/>
          <w:sz w:val="18"/>
        </w:rPr>
        <w:fldChar w:fldCharType="end"/>
      </w:r>
      <w:bookmarkEnd w:id="157"/>
      <w:r w:rsidRPr="006F6BAF">
        <w:rPr>
          <w:sz w:val="18"/>
        </w:rPr>
        <w:t>: Commands to produce the JSON and make the calendar entries and announcement</w:t>
      </w:r>
      <w:bookmarkEnd w:id="158"/>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2F1C975D" wp14:editId="76E7A90B">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57">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97579F" w:rsidRPr="006F6BAF" w:rsidRDefault="0097579F" w:rsidP="0097579F">
      <w:pPr>
        <w:pStyle w:val="Caption"/>
        <w:rPr>
          <w:sz w:val="18"/>
        </w:rPr>
      </w:pPr>
      <w:bookmarkStart w:id="159" w:name="_Ref74917473"/>
      <w:bookmarkStart w:id="160" w:name="_Toc7700071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68</w:t>
      </w:r>
      <w:r w:rsidRPr="006F6BAF">
        <w:rPr>
          <w:noProof/>
          <w:sz w:val="18"/>
        </w:rPr>
        <w:fldChar w:fldCharType="end"/>
      </w:r>
      <w:bookmarkEnd w:id="159"/>
      <w:r w:rsidRPr="006F6BAF">
        <w:rPr>
          <w:sz w:val="18"/>
        </w:rPr>
        <w:t>: Examples of equations in an announcement</w:t>
      </w:r>
      <w:bookmarkEnd w:id="160"/>
    </w:p>
    <w:p w:rsidR="0097579F" w:rsidRPr="006F6BAF" w:rsidRDefault="0097579F" w:rsidP="0097579F">
      <w:pPr>
        <w:pStyle w:val="BodyText"/>
        <w:rPr>
          <w:sz w:val="20"/>
        </w:rPr>
      </w:pPr>
      <w:r w:rsidRPr="006F6BAF">
        <w:rPr>
          <w:sz w:val="20"/>
        </w:rPr>
        <w:br w:type="page"/>
      </w:r>
    </w:p>
    <w:p w:rsidR="0097579F" w:rsidRPr="006F6BAF" w:rsidRDefault="0097579F" w:rsidP="0097579F">
      <w:pPr>
        <w:pStyle w:val="BodyText"/>
        <w:rPr>
          <w:sz w:val="20"/>
        </w:rPr>
      </w:pPr>
      <w:r w:rsidRPr="006F6BAF">
        <w:rPr>
          <w:sz w:val="20"/>
        </w:rPr>
        <w:lastRenderedPageBreak/>
        <w:t xml:space="preserve">Note </w:t>
      </w:r>
      <w:proofErr w:type="gramStart"/>
      <w:r w:rsidRPr="006F6BAF">
        <w:rPr>
          <w:sz w:val="20"/>
        </w:rPr>
        <w:t>that block/display math are</w:t>
      </w:r>
      <w:proofErr w:type="gramEnd"/>
      <w:r w:rsidRPr="006F6BAF">
        <w:rPr>
          <w:sz w:val="20"/>
        </w:rPr>
        <w:t xml:space="preserve"> displayed in the Canvas summary for the announcements and cause Canvas to stop summarizing the abstract. The cause for this is not yet know, but has been reported to e-learning ([#ID</w:t>
      </w:r>
      <w:proofErr w:type="gramStart"/>
      <w:r w:rsidRPr="006F6BAF">
        <w:rPr>
          <w:sz w:val="20"/>
        </w:rPr>
        <w:t>:KTH</w:t>
      </w:r>
      <w:proofErr w:type="gramEnd"/>
      <w:r w:rsidRPr="006F6BAF">
        <w:rPr>
          <w:sz w:val="20"/>
        </w:rPr>
        <w:t xml:space="preserve">-INC-3677258#]) and I have blogged about it in the Canvas Community. An example of the equation being displayed in the summary of the announcement is shown in </w:t>
      </w:r>
      <w:r w:rsidRPr="006F6BAF">
        <w:rPr>
          <w:sz w:val="20"/>
        </w:rPr>
        <w:fldChar w:fldCharType="begin"/>
      </w:r>
      <w:r w:rsidRPr="006F6BAF">
        <w:rPr>
          <w:sz w:val="20"/>
        </w:rPr>
        <w:instrText xml:space="preserve"> REF _Ref75341552 \h </w:instrText>
      </w:r>
      <w:r>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69</w:t>
      </w:r>
      <w:r w:rsidRPr="006F6BAF">
        <w:rPr>
          <w:sz w:val="20"/>
        </w:rPr>
        <w:fldChar w:fldCharType="end"/>
      </w:r>
      <w:r w:rsidRPr="006F6BAF">
        <w:rPr>
          <w:sz w:val="20"/>
        </w:rPr>
        <w:t xml:space="preserve">. The announcement is shown in </w:t>
      </w:r>
      <w:r w:rsidRPr="006F6BAF">
        <w:rPr>
          <w:sz w:val="20"/>
        </w:rPr>
        <w:fldChar w:fldCharType="begin"/>
      </w:r>
      <w:r w:rsidRPr="006F6BAF">
        <w:rPr>
          <w:sz w:val="20"/>
        </w:rPr>
        <w:instrText xml:space="preserve"> REF _Ref75341568 \h </w:instrText>
      </w:r>
      <w:r>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70</w:t>
      </w:r>
      <w:r w:rsidRPr="006F6BAF">
        <w:rPr>
          <w:sz w:val="20"/>
        </w:rPr>
        <w:fldChar w:fldCharType="end"/>
      </w:r>
      <w:r w:rsidRPr="006F6BAF">
        <w:rPr>
          <w:sz w:val="20"/>
        </w:rPr>
        <w:t xml:space="preserve"> while </w:t>
      </w:r>
      <w:r w:rsidRPr="006F6BAF">
        <w:rPr>
          <w:sz w:val="20"/>
        </w:rPr>
        <w:fldChar w:fldCharType="begin"/>
      </w:r>
      <w:r w:rsidRPr="006F6BAF">
        <w:rPr>
          <w:sz w:val="20"/>
        </w:rPr>
        <w:instrText xml:space="preserve"> REF _Ref75341581 \h </w:instrText>
      </w:r>
      <w:r>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71</w:t>
      </w:r>
      <w:r w:rsidRPr="006F6BAF">
        <w:rPr>
          <w:sz w:val="20"/>
        </w:rPr>
        <w:fldChar w:fldCharType="end"/>
      </w:r>
      <w:r w:rsidRPr="006F6BAF">
        <w:rPr>
          <w:sz w:val="20"/>
        </w:rPr>
        <w:t xml:space="preserve"> shows the HTML for this announcement.</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304CF82B" wp14:editId="13D95620">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58">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97579F" w:rsidRPr="006F6BAF" w:rsidRDefault="0097579F" w:rsidP="0097579F">
      <w:pPr>
        <w:pStyle w:val="Caption"/>
        <w:rPr>
          <w:sz w:val="18"/>
        </w:rPr>
      </w:pPr>
      <w:bookmarkStart w:id="161" w:name="_Ref75341552"/>
      <w:bookmarkStart w:id="162" w:name="_Toc7700071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69</w:t>
      </w:r>
      <w:r w:rsidRPr="006F6BAF">
        <w:rPr>
          <w:noProof/>
          <w:sz w:val="18"/>
        </w:rPr>
        <w:fldChar w:fldCharType="end"/>
      </w:r>
      <w:bookmarkEnd w:id="161"/>
      <w:r w:rsidRPr="006F6BAF">
        <w:rPr>
          <w:sz w:val="18"/>
        </w:rPr>
        <w:t>: Announcement summary</w:t>
      </w:r>
      <w:bookmarkEnd w:id="162"/>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13C9CE90" wp14:editId="400621FC">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59">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97579F" w:rsidRPr="006F6BAF" w:rsidRDefault="0097579F" w:rsidP="0097579F">
      <w:pPr>
        <w:pStyle w:val="Caption"/>
        <w:rPr>
          <w:sz w:val="18"/>
        </w:rPr>
      </w:pPr>
      <w:bookmarkStart w:id="163" w:name="_Ref75341568"/>
      <w:bookmarkStart w:id="164" w:name="_Toc7700071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70</w:t>
      </w:r>
      <w:r w:rsidRPr="006F6BAF">
        <w:rPr>
          <w:noProof/>
          <w:sz w:val="18"/>
        </w:rPr>
        <w:fldChar w:fldCharType="end"/>
      </w:r>
      <w:bookmarkEnd w:id="163"/>
      <w:r w:rsidRPr="006F6BAF">
        <w:rPr>
          <w:sz w:val="18"/>
        </w:rPr>
        <w:t>: Announcement with equation</w:t>
      </w:r>
      <w:bookmarkEnd w:id="164"/>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lastRenderedPageBreak/>
              <w:t>&lt;h2 lang="en"&gt;Abstract&lt;/h2&gt;</w:t>
            </w:r>
          </w:p>
          <w:p w:rsidR="0097579F" w:rsidRPr="006F6BAF" w:rsidRDefault="0097579F" w:rsidP="0097579F">
            <w:pPr>
              <w:pStyle w:val="Computerexample"/>
              <w:rPr>
                <w:sz w:val="20"/>
              </w:rPr>
            </w:pPr>
            <w:r w:rsidRPr="006F6BAF">
              <w:rPr>
                <w:sz w:val="20"/>
              </w:rPr>
              <w:t>&lt;p&gt;All theses at KTH are required to have an abstract in both &lt;i&gt;English&lt;/i&gt; and &lt;i&gt;Swedish&lt;/i&gt;.&lt;/p&gt;</w:t>
            </w:r>
          </w:p>
          <w:p w:rsidR="0097579F" w:rsidRPr="006F6BAF" w:rsidRDefault="0097579F" w:rsidP="0097579F">
            <w:pPr>
              <w:pStyle w:val="Computerexample"/>
              <w:rPr>
                <w:sz w:val="20"/>
              </w:rPr>
            </w:pPr>
            <w:r w:rsidRPr="006F6BAF">
              <w:rPr>
                <w:sz w:val="20"/>
              </w:rPr>
              <w:t>&lt;p&gt;Exchange students many want to include one or more abstracts in the language(s) used in their home institutions to avoid the need to write another thesis when returning to their home institution.&lt;/p&gt;</w:t>
            </w:r>
          </w:p>
          <w:p w:rsidR="0097579F" w:rsidRPr="006F6BAF" w:rsidRDefault="0097579F" w:rsidP="0097579F">
            <w:pPr>
              <w:pStyle w:val="Computerexample"/>
              <w:rPr>
                <w:sz w:val="20"/>
              </w:rPr>
            </w:pPr>
            <w:r w:rsidRPr="006F6BAF">
              <w:rPr>
                <w:sz w:val="20"/>
              </w:rPr>
              <w:t>&lt;p&gt;&lt;span class="math-tex"&gt;\(\pi \cdot r\)&lt;/span&gt; or &lt;span class="math-tex"&gt;\[ \int_{a}^{b} x^2 \,dx \]&lt;/span&gt;&lt;/p&gt;</w:t>
            </w:r>
          </w:p>
          <w:p w:rsidR="0097579F" w:rsidRPr="006F6BAF" w:rsidRDefault="0097579F" w:rsidP="0097579F">
            <w:pPr>
              <w:pStyle w:val="Computerexample"/>
              <w:rPr>
                <w:sz w:val="20"/>
              </w:rPr>
            </w:pPr>
            <w:r w:rsidRPr="006F6BAF">
              <w:rPr>
                <w:sz w:val="20"/>
              </w:rPr>
              <w:t>&lt;p&gt;Some more text: A&lt;sup&gt;*&lt;/sup&gt;, A&lt;sup&gt;&amp;reg;&lt;/sup&gt;, and A&amp;trade;.&lt;/p&gt;</w:t>
            </w:r>
          </w:p>
          <w:p w:rsidR="0097579F" w:rsidRPr="006F6BAF" w:rsidRDefault="0097579F" w:rsidP="0097579F">
            <w:pPr>
              <w:pStyle w:val="Computerexample"/>
              <w:rPr>
                <w:sz w:val="20"/>
              </w:rPr>
            </w:pPr>
            <w:r w:rsidRPr="006F6BAF">
              <w:rPr>
                <w:sz w:val="20"/>
              </w:rPr>
              <w:t>&lt;p&gt;&lt;strong&gt;Keywords:&lt;/strong&gt; &lt;em&gt;Canvas Learning Management System, Docker containers, Performance tuning &lt;/em&gt;&lt;/p&gt;</w:t>
            </w:r>
          </w:p>
        </w:tc>
      </w:tr>
    </w:tbl>
    <w:p w:rsidR="0097579F" w:rsidRDefault="0097579F" w:rsidP="00722023">
      <w:pPr>
        <w:pStyle w:val="Caption"/>
        <w:rPr>
          <w:sz w:val="18"/>
        </w:rPr>
      </w:pPr>
      <w:bookmarkStart w:id="165" w:name="_Ref75341581"/>
      <w:bookmarkStart w:id="166" w:name="_Toc7700071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71</w:t>
      </w:r>
      <w:r w:rsidRPr="006F6BAF">
        <w:rPr>
          <w:noProof/>
          <w:sz w:val="18"/>
        </w:rPr>
        <w:fldChar w:fldCharType="end"/>
      </w:r>
      <w:bookmarkEnd w:id="165"/>
      <w:r w:rsidRPr="006F6BAF">
        <w:rPr>
          <w:sz w:val="18"/>
        </w:rPr>
        <w:t>: HTML for the announcement</w:t>
      </w:r>
      <w:bookmarkEnd w:id="166"/>
    </w:p>
    <w:p w:rsidR="00624CFF" w:rsidRPr="00624CFF" w:rsidRDefault="00624CFF" w:rsidP="00624CFF">
      <w:pPr>
        <w:pStyle w:val="BodyText"/>
      </w:pPr>
      <w:r>
        <w:t xml:space="preserve">Via Martin Löfgren </w:t>
      </w:r>
      <w:r w:rsidR="00E33FB6">
        <w:t>at</w:t>
      </w:r>
      <w:r>
        <w:t xml:space="preserve"> IT-support, I raised the question about why the block equations were appearing in the summary of the </w:t>
      </w:r>
      <w:r w:rsidRPr="00E33FB6">
        <w:t xml:space="preserve">announcement. </w:t>
      </w:r>
      <w:r w:rsidRPr="00E33FB6">
        <w:fldChar w:fldCharType="begin"/>
      </w:r>
      <w:r w:rsidRPr="00E33FB6">
        <w:instrText xml:space="preserve"> REF _Ref76835044 \h </w:instrText>
      </w:r>
      <w:r w:rsidR="00E33FB6">
        <w:instrText xml:space="preserve"> \* MERGEFORMAT </w:instrText>
      </w:r>
      <w:r w:rsidRPr="00E33FB6">
        <w:fldChar w:fldCharType="separate"/>
      </w:r>
      <w:r w:rsidR="00885A39" w:rsidRPr="00885A39">
        <w:t>Figure 72</w:t>
      </w:r>
      <w:r w:rsidRPr="00E33FB6">
        <w:fldChar w:fldCharType="end"/>
      </w:r>
      <w:r w:rsidR="00E33FB6" w:rsidRPr="00E33FB6">
        <w:t xml:space="preserve"> s</w:t>
      </w:r>
      <w:r w:rsidRPr="00E33FB6">
        <w:t>hows the response from</w:t>
      </w:r>
      <w:r>
        <w:t xml:space="preserve"> someone at Instructure.</w:t>
      </w:r>
      <w:r w:rsidR="00E33FB6">
        <w:t xml:space="preserve"> Indeed Instructure got the same behavior from the block equations in the snippets of the announcements. However, their solution for this is to suggest that we submit a feature request.</w:t>
      </w:r>
    </w:p>
    <w:p w:rsidR="00624CFF" w:rsidRPr="006F6BAF" w:rsidRDefault="00624CFF" w:rsidP="00624CFF">
      <w:pPr>
        <w:pStyle w:val="BodyText"/>
        <w:rPr>
          <w:sz w:val="20"/>
        </w:rPr>
      </w:pPr>
    </w:p>
    <w:tbl>
      <w:tblPr>
        <w:tblStyle w:val="TableGrid"/>
        <w:tblW w:w="0" w:type="auto"/>
        <w:tblLook w:val="04A0" w:firstRow="1" w:lastRow="0" w:firstColumn="1" w:lastColumn="0" w:noHBand="0" w:noVBand="1"/>
      </w:tblPr>
      <w:tblGrid>
        <w:gridCol w:w="9289"/>
      </w:tblGrid>
      <w:tr w:rsidR="00624CFF" w:rsidRPr="006F6BAF" w:rsidTr="00624CFF">
        <w:tc>
          <w:tcPr>
            <w:tcW w:w="9289" w:type="dxa"/>
          </w:tcPr>
          <w:p w:rsidR="00624CFF" w:rsidRPr="00624CFF" w:rsidRDefault="00624CFF" w:rsidP="00624CFF">
            <w:pPr>
              <w:pStyle w:val="Computerexample"/>
              <w:rPr>
                <w:sz w:val="20"/>
              </w:rPr>
            </w:pPr>
            <w:r w:rsidRPr="00624CFF">
              <w:rPr>
                <w:sz w:val="20"/>
              </w:rPr>
              <w:t>Thank you for reaching back out.  I did some testing on this and I have a few things to point out and some follow up questions.</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 xml:space="preserve">First off, the syntax of the block equation isn't the officially supported format.  The inline equation is correct with the </w:t>
            </w:r>
            <w:proofErr w:type="gramStart"/>
            <w:r w:rsidRPr="00624CFF">
              <w:rPr>
                <w:sz w:val="20"/>
              </w:rPr>
              <w:t>\(</w:t>
            </w:r>
            <w:proofErr w:type="gramEnd"/>
            <w:r w:rsidRPr="00624CFF">
              <w:rPr>
                <w:sz w:val="20"/>
              </w:rPr>
              <w:t xml:space="preserve">...\) delimiters, but the block equation should be formatted with dollar signs, as $$...$$.  I see the square bracket delimiters </w:t>
            </w:r>
            <w:proofErr w:type="gramStart"/>
            <w:r w:rsidRPr="00624CFF">
              <w:rPr>
                <w:sz w:val="20"/>
              </w:rPr>
              <w:t>\[</w:t>
            </w:r>
            <w:proofErr w:type="gramEnd"/>
            <w:r w:rsidRPr="00624CFF">
              <w:rPr>
                <w:sz w:val="20"/>
              </w:rPr>
              <w:t>...\] are working currently, but this is not the officially supported format and may not always work.  Information on this can be found in these release notes</w:t>
            </w:r>
            <w:r w:rsidR="00E33FB6">
              <w:rPr>
                <w:sz w:val="20"/>
              </w:rPr>
              <w:t xml:space="preserve"> (</w:t>
            </w:r>
            <w:hyperlink r:id="rId60" w:anchor="toc-hId-698876024" w:history="1">
              <w:r w:rsidR="00E33FB6" w:rsidRPr="008F5588">
                <w:rPr>
                  <w:rStyle w:val="Hyperlink"/>
                  <w:sz w:val="20"/>
                </w:rPr>
                <w:t>https://community.canvaslms.com/t5/Canvas-Releases/Canvas-Release-Notes-2021-02-20/ta-p/434781#toc-hId-698876024</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Regardless of that though, I wanted to get clarification on the issue at hand.  When I open the announcement, I see both the inline and block equations, but I see only the block equation when viewing it on the main Announcements page.  Is this specifically what you're reporting?  (sandbox screenshot for reference</w:t>
            </w:r>
            <w:r w:rsidR="00E33FB6">
              <w:rPr>
                <w:sz w:val="20"/>
              </w:rPr>
              <w:t xml:space="preserve"> (</w:t>
            </w:r>
            <w:hyperlink r:id="rId61" w:history="1">
              <w:r w:rsidR="00E33FB6" w:rsidRPr="008F5588">
                <w:rPr>
                  <w:rStyle w:val="Hyperlink"/>
                  <w:sz w:val="20"/>
                </w:rPr>
                <w:t>https://share.getcloudapp.com/jkuPOKRD</w:t>
              </w:r>
            </w:hyperlink>
            <w:r w:rsidR="00E33FB6">
              <w:rPr>
                <w:sz w:val="20"/>
              </w:rPr>
              <w:t>)</w:t>
            </w:r>
            <w:r w:rsidRPr="00624CFF">
              <w:rPr>
                <w:sz w:val="20"/>
              </w:rPr>
              <w:t>)  If so, this is because the Announcements page only shows a snippet of the text, so an inline equation beyond the point the text is truncated isn't treated any differently than the rest of the text not shown.  It is interesting that Canvas decides to show the block equation in this view though.  Having that removed from the preview would best be submitted as a feature request</w:t>
            </w:r>
            <w:r w:rsidR="00E33FB6">
              <w:rPr>
                <w:sz w:val="20"/>
              </w:rPr>
              <w:t xml:space="preserve"> (</w:t>
            </w:r>
            <w:hyperlink r:id="rId62" w:history="1">
              <w:r w:rsidR="00E33FB6" w:rsidRPr="008F5588">
                <w:rPr>
                  <w:rStyle w:val="Hyperlink"/>
                  <w:sz w:val="20"/>
                </w:rPr>
                <w:t>https://community.canvaslms.com/t5/forums/postpage/board-id/ideas/search-before-post-mode/true</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If the issues you're reporting are when the full announcement is open, I'm not seeing the same behavior on this end.  If that's the case, can you provide a screenshot of what you're seeing?  And does the behavior persist in a different browser?</w:t>
            </w:r>
          </w:p>
          <w:p w:rsidR="00624CFF" w:rsidRPr="00624CFF" w:rsidRDefault="00624CFF" w:rsidP="00624CFF">
            <w:pPr>
              <w:pStyle w:val="Computerexample"/>
              <w:rPr>
                <w:sz w:val="20"/>
              </w:rPr>
            </w:pPr>
          </w:p>
          <w:p w:rsidR="00624CFF" w:rsidRPr="006F6BAF" w:rsidRDefault="00624CFF" w:rsidP="00624CFF">
            <w:pPr>
              <w:pStyle w:val="Computerexample"/>
              <w:rPr>
                <w:sz w:val="20"/>
              </w:rPr>
            </w:pPr>
            <w:r w:rsidRPr="00624CFF">
              <w:rPr>
                <w:sz w:val="20"/>
              </w:rPr>
              <w:t>Let me know if I've misinterpreted anything or if there are any other questions as well.  We'll be happy to help.  Thanks and have a great day!"</w:t>
            </w:r>
          </w:p>
          <w:p w:rsidR="00624CFF" w:rsidRPr="006F6BAF" w:rsidRDefault="00624CFF" w:rsidP="00624CFF">
            <w:pPr>
              <w:pStyle w:val="Computerexample"/>
              <w:rPr>
                <w:sz w:val="20"/>
              </w:rPr>
            </w:pPr>
          </w:p>
        </w:tc>
      </w:tr>
    </w:tbl>
    <w:p w:rsidR="00624CFF" w:rsidRDefault="00624CFF" w:rsidP="00624CFF">
      <w:pPr>
        <w:pStyle w:val="Caption"/>
        <w:rPr>
          <w:sz w:val="18"/>
        </w:rPr>
      </w:pPr>
      <w:bookmarkStart w:id="167" w:name="_Ref76835044"/>
      <w:bookmarkStart w:id="168" w:name="_Toc7700071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72</w:t>
      </w:r>
      <w:r w:rsidRPr="006F6BAF">
        <w:rPr>
          <w:noProof/>
          <w:sz w:val="18"/>
        </w:rPr>
        <w:fldChar w:fldCharType="end"/>
      </w:r>
      <w:bookmarkEnd w:id="167"/>
      <w:r w:rsidRPr="006F6BAF">
        <w:rPr>
          <w:sz w:val="18"/>
        </w:rPr>
        <w:t xml:space="preserve">: </w:t>
      </w:r>
      <w:r>
        <w:rPr>
          <w:sz w:val="18"/>
        </w:rPr>
        <w:t>Response from Instructure support regarding the block equaiotns showing up in the summary of the announcements</w:t>
      </w:r>
      <w:r w:rsidR="00E33FB6">
        <w:rPr>
          <w:sz w:val="18"/>
        </w:rPr>
        <w:t xml:space="preserve"> – Note that the URLs have been added in parenthesis. The screenshot is shown in </w:t>
      </w:r>
      <w:r w:rsidR="00E33FB6">
        <w:rPr>
          <w:sz w:val="18"/>
        </w:rPr>
        <w:fldChar w:fldCharType="begin"/>
      </w:r>
      <w:r w:rsidR="00E33FB6">
        <w:rPr>
          <w:sz w:val="18"/>
        </w:rPr>
        <w:instrText xml:space="preserve"> REF _Ref76835389 \h </w:instrText>
      </w:r>
      <w:r w:rsidR="00E33FB6">
        <w:rPr>
          <w:sz w:val="18"/>
        </w:rPr>
      </w:r>
      <w:r w:rsidR="00E33FB6">
        <w:rPr>
          <w:sz w:val="18"/>
        </w:rPr>
        <w:fldChar w:fldCharType="separate"/>
      </w:r>
      <w:r w:rsidR="00885A39">
        <w:t xml:space="preserve">Figure </w:t>
      </w:r>
      <w:r w:rsidR="00885A39">
        <w:rPr>
          <w:noProof/>
        </w:rPr>
        <w:t>73</w:t>
      </w:r>
      <w:r w:rsidR="00E33FB6">
        <w:rPr>
          <w:sz w:val="18"/>
        </w:rPr>
        <w:fldChar w:fldCharType="end"/>
      </w:r>
      <w:r w:rsidR="00E33FB6">
        <w:rPr>
          <w:sz w:val="18"/>
        </w:rPr>
        <w:t>.</w:t>
      </w:r>
      <w:bookmarkEnd w:id="168"/>
    </w:p>
    <w:tbl>
      <w:tblPr>
        <w:tblStyle w:val="TableGrid"/>
        <w:tblW w:w="0" w:type="auto"/>
        <w:tblLook w:val="04A0" w:firstRow="1" w:lastRow="0" w:firstColumn="1" w:lastColumn="0" w:noHBand="0" w:noVBand="1"/>
      </w:tblPr>
      <w:tblGrid>
        <w:gridCol w:w="9289"/>
      </w:tblGrid>
      <w:tr w:rsidR="00E33FB6" w:rsidTr="00E33FB6">
        <w:tc>
          <w:tcPr>
            <w:tcW w:w="9289" w:type="dxa"/>
          </w:tcPr>
          <w:p w:rsidR="00E33FB6" w:rsidRDefault="00E33FB6" w:rsidP="00E33FB6">
            <w:pPr>
              <w:pStyle w:val="BodyText"/>
              <w:keepNext/>
              <w:ind w:firstLine="0"/>
            </w:pPr>
            <w:r>
              <w:rPr>
                <w:noProof/>
              </w:rPr>
              <w:lastRenderedPageBreak/>
              <w:drawing>
                <wp:inline distT="0" distB="0" distL="0" distR="0" wp14:anchorId="465298D0" wp14:editId="69BD3C5A">
                  <wp:extent cx="5761355" cy="10312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example-4704aeb1-5c14-4825-bca2-c828f88dca0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1355" cy="1031240"/>
                          </a:xfrm>
                          <a:prstGeom prst="rect">
                            <a:avLst/>
                          </a:prstGeom>
                        </pic:spPr>
                      </pic:pic>
                    </a:graphicData>
                  </a:graphic>
                </wp:inline>
              </w:drawing>
            </w:r>
          </w:p>
        </w:tc>
      </w:tr>
    </w:tbl>
    <w:p w:rsidR="00624CFF" w:rsidRPr="00624CFF" w:rsidRDefault="00E33FB6" w:rsidP="00E33FB6">
      <w:pPr>
        <w:pStyle w:val="Caption"/>
      </w:pPr>
      <w:bookmarkStart w:id="169" w:name="_Ref76835389"/>
      <w:bookmarkStart w:id="170" w:name="_Toc77000720"/>
      <w:r>
        <w:t xml:space="preserve">Figure </w:t>
      </w:r>
      <w:fldSimple w:instr=" SEQ Figure \* ARABIC ">
        <w:r w:rsidR="00885A39">
          <w:rPr>
            <w:noProof/>
          </w:rPr>
          <w:t>73</w:t>
        </w:r>
      </w:fldSimple>
      <w:bookmarkEnd w:id="169"/>
      <w:r>
        <w:t>: Thex screenshot mentioned above</w:t>
      </w:r>
      <w:bookmarkEnd w:id="170"/>
    </w:p>
    <w:p w:rsidR="0097579F" w:rsidRPr="006F6BAF" w:rsidRDefault="0097579F" w:rsidP="0097579F">
      <w:pPr>
        <w:pStyle w:val="Heading3"/>
        <w:rPr>
          <w:sz w:val="20"/>
        </w:rPr>
      </w:pPr>
      <w:bookmarkStart w:id="171" w:name="_Ref74925430"/>
      <w:bookmarkStart w:id="172" w:name="_Toc77000631"/>
      <w:r w:rsidRPr="006F6BAF">
        <w:rPr>
          <w:sz w:val="20"/>
        </w:rPr>
        <w:t>Better support for mathematics in Cortina</w:t>
      </w:r>
      <w:bookmarkEnd w:id="171"/>
      <w:bookmarkEnd w:id="172"/>
    </w:p>
    <w:p w:rsidR="0097579F" w:rsidRPr="006F6BAF" w:rsidRDefault="0097579F" w:rsidP="0097579F">
      <w:pPr>
        <w:pStyle w:val="BodyText"/>
        <w:rPr>
          <w:sz w:val="20"/>
        </w:rPr>
      </w:pPr>
      <w:r w:rsidRPr="006F6BAF">
        <w:rPr>
          <w:sz w:val="20"/>
        </w:rPr>
        <w:t xml:space="preserve">Won-Kyung Chung </w:t>
      </w:r>
      <w:hyperlink r:id="rId64" w:history="1">
        <w:r w:rsidRPr="006F6BAF">
          <w:rPr>
            <w:rStyle w:val="Hyperlink"/>
            <w:sz w:val="20"/>
          </w:rPr>
          <w:t>wkchung@kth.se</w:t>
        </w:r>
      </w:hyperlink>
      <w:r w:rsidRPr="006F6BAF">
        <w:rPr>
          <w:sz w:val="20"/>
        </w:rPr>
        <w:t xml:space="preserve"> indicated that CORTINA supports mathematical expressions using a class name of “math-tex” and gave an example: </w:t>
      </w:r>
    </w:p>
    <w:p w:rsidR="0097579F" w:rsidRPr="006F6BAF" w:rsidRDefault="0097579F" w:rsidP="0097579F">
      <w:pPr>
        <w:pStyle w:val="Computerexample"/>
        <w:rPr>
          <w:sz w:val="20"/>
        </w:rPr>
      </w:pPr>
      <w:r w:rsidRPr="006F6BAF">
        <w:rPr>
          <w:sz w:val="20"/>
        </w:rPr>
        <w:t>&lt;span class=\"math-tex\"&gt;\</w:t>
      </w:r>
      <w:proofErr w:type="gramStart"/>
      <w:r w:rsidRPr="006F6BAF">
        <w:rPr>
          <w:sz w:val="20"/>
        </w:rPr>
        <w:t>\(</w:t>
      </w:r>
      <w:proofErr w:type="gramEnd"/>
      <w:r w:rsidRPr="006F6BAF">
        <w:rPr>
          <w:sz w:val="20"/>
        </w:rPr>
        <w:t>x = {-b \\pm \\sqrt{b^2-4ac} \\over 2a}\\)&lt;/span&gt;</w:t>
      </w:r>
    </w:p>
    <w:p w:rsidR="0097579F" w:rsidRPr="006F6BAF" w:rsidRDefault="0097579F" w:rsidP="0097579F">
      <w:pPr>
        <w:pStyle w:val="BodyText"/>
        <w:rPr>
          <w:sz w:val="20"/>
        </w:rPr>
      </w:pPr>
      <w:r w:rsidRPr="006F6BAF">
        <w:rPr>
          <w:sz w:val="20"/>
        </w:rPr>
        <w:t>Won-</w:t>
      </w:r>
      <w:proofErr w:type="gramStart"/>
      <w:r w:rsidRPr="006F6BAF">
        <w:rPr>
          <w:sz w:val="20"/>
        </w:rPr>
        <w:t>Kyung  also</w:t>
      </w:r>
      <w:proofErr w:type="gramEnd"/>
      <w:r w:rsidRPr="006F6BAF">
        <w:rPr>
          <w:sz w:val="20"/>
        </w:rPr>
        <w:t xml:space="preserve"> noted that Cortina does </w:t>
      </w:r>
      <w:r w:rsidRPr="006F6BAF">
        <w:rPr>
          <w:b/>
          <w:sz w:val="20"/>
        </w:rPr>
        <w:t>not</w:t>
      </w:r>
      <w:r w:rsidRPr="006F6BAF">
        <w:rPr>
          <w:sz w:val="20"/>
        </w:rPr>
        <w:t xml:space="preserve"> allow images in paragraphs, so the solutions for Cortina and DiVA have to be different.</w:t>
      </w:r>
    </w:p>
    <w:p w:rsidR="0097579F" w:rsidRPr="006F6BAF" w:rsidRDefault="0097579F" w:rsidP="0097579F">
      <w:pPr>
        <w:pStyle w:val="BodyText"/>
        <w:rPr>
          <w:sz w:val="20"/>
        </w:rPr>
      </w:pPr>
      <w:r w:rsidRPr="006F6BAF">
        <w:rPr>
          <w:sz w:val="20"/>
        </w:rPr>
        <w:t>An important note about the above example is that \over is deprecated and one should use \</w:t>
      </w:r>
      <w:proofErr w:type="gramStart"/>
      <w:r w:rsidRPr="006F6BAF">
        <w:rPr>
          <w:sz w:val="20"/>
        </w:rPr>
        <w:t>frac{</w:t>
      </w:r>
      <w:proofErr w:type="gramEnd"/>
      <w:r w:rsidRPr="006F6BAF">
        <w:rPr>
          <w:sz w:val="20"/>
        </w:rPr>
        <w:t xml:space="preserve">}{} or one of its variance instead, hence I used this version of the equation in my source LaTeX file. </w:t>
      </w:r>
    </w:p>
    <w:p w:rsidR="0097579F" w:rsidRPr="006F6BAF" w:rsidRDefault="0097579F" w:rsidP="0097579F">
      <w:pPr>
        <w:pStyle w:val="BodyText"/>
        <w:rPr>
          <w:sz w:val="20"/>
        </w:rPr>
      </w:pPr>
      <w:r w:rsidRPr="006F6BAF">
        <w:rPr>
          <w:sz w:val="20"/>
        </w:rPr>
        <w:fldChar w:fldCharType="begin"/>
      </w:r>
      <w:r w:rsidRPr="006F6BAF">
        <w:rPr>
          <w:sz w:val="20"/>
        </w:rPr>
        <w:instrText xml:space="preserve"> REF _Ref74925079 \h </w:instrText>
      </w:r>
      <w:r>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74</w:t>
      </w:r>
      <w:r w:rsidRPr="006F6BAF">
        <w:rPr>
          <w:sz w:val="20"/>
        </w:rPr>
        <w:fldChar w:fldCharType="end"/>
      </w:r>
      <w:r w:rsidRPr="006F6BAF">
        <w:rPr>
          <w:sz w:val="20"/>
        </w:rPr>
        <w:t xml:space="preserve"> shows the entry in the Cortina calendar, while </w:t>
      </w:r>
      <w:r w:rsidRPr="006F6BAF">
        <w:rPr>
          <w:sz w:val="20"/>
        </w:rPr>
        <w:fldChar w:fldCharType="begin"/>
      </w:r>
      <w:r w:rsidRPr="006F6BAF">
        <w:rPr>
          <w:sz w:val="20"/>
        </w:rPr>
        <w:instrText xml:space="preserve"> REF _Ref74925082 \h </w:instrText>
      </w:r>
      <w:r>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75</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925084 \h </w:instrText>
      </w:r>
      <w:r>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76</w:t>
      </w:r>
      <w:r w:rsidRPr="006F6BAF">
        <w:rPr>
          <w:sz w:val="20"/>
        </w:rPr>
        <w:fldChar w:fldCharType="end"/>
      </w:r>
      <w:r w:rsidRPr="006F6BAF">
        <w:rPr>
          <w:sz w:val="20"/>
        </w:rPr>
        <w:t xml:space="preserve"> shows zoomed in views of the equations.</w:t>
      </w:r>
    </w:p>
    <w:p w:rsidR="0097579F" w:rsidRPr="006F6BAF" w:rsidRDefault="0097579F" w:rsidP="0097579F">
      <w:pPr>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1BC12BE7" wp14:editId="5CBE0346">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65">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97579F" w:rsidRPr="006F6BAF" w:rsidRDefault="0097579F" w:rsidP="0097579F">
      <w:pPr>
        <w:pStyle w:val="Caption"/>
        <w:rPr>
          <w:sz w:val="18"/>
        </w:rPr>
      </w:pPr>
      <w:bookmarkStart w:id="173" w:name="_Ref74925079"/>
      <w:bookmarkStart w:id="174" w:name="_Toc7700072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74</w:t>
      </w:r>
      <w:r w:rsidRPr="006F6BAF">
        <w:rPr>
          <w:noProof/>
          <w:sz w:val="18"/>
        </w:rPr>
        <w:fldChar w:fldCharType="end"/>
      </w:r>
      <w:bookmarkEnd w:id="173"/>
      <w:r w:rsidRPr="006F6BAF">
        <w:rPr>
          <w:sz w:val="18"/>
        </w:rPr>
        <w:t>: Equations in Cortina claendar entry</w:t>
      </w:r>
      <w:bookmarkEnd w:id="174"/>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009083C7" wp14:editId="431C199F">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66">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97579F" w:rsidRPr="006F6BAF" w:rsidRDefault="0097579F" w:rsidP="0097579F">
      <w:pPr>
        <w:pStyle w:val="Caption"/>
        <w:rPr>
          <w:sz w:val="18"/>
        </w:rPr>
      </w:pPr>
      <w:bookmarkStart w:id="175" w:name="_Ref74925082"/>
      <w:bookmarkStart w:id="176" w:name="_Toc7700072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75</w:t>
      </w:r>
      <w:r w:rsidRPr="006F6BAF">
        <w:rPr>
          <w:noProof/>
          <w:sz w:val="18"/>
        </w:rPr>
        <w:fldChar w:fldCharType="end"/>
      </w:r>
      <w:bookmarkEnd w:id="175"/>
      <w:r w:rsidRPr="006F6BAF">
        <w:rPr>
          <w:sz w:val="18"/>
        </w:rPr>
        <w:t>: Zoom in on part of the Cortinal calendar entry</w:t>
      </w:r>
      <w:bookmarkEnd w:id="176"/>
    </w:p>
    <w:p w:rsidR="0097579F" w:rsidRPr="006F6BAF" w:rsidRDefault="0097579F" w:rsidP="0097579F">
      <w:pPr>
        <w:pStyle w:val="Caption"/>
        <w:rPr>
          <w:sz w:val="18"/>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280FC8AC" wp14:editId="0092409C">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67">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97579F" w:rsidRPr="006F6BAF" w:rsidRDefault="0097579F" w:rsidP="0097579F">
      <w:pPr>
        <w:pStyle w:val="Caption"/>
        <w:rPr>
          <w:sz w:val="18"/>
        </w:rPr>
      </w:pPr>
      <w:bookmarkStart w:id="177" w:name="_Ref74925084"/>
      <w:bookmarkStart w:id="178" w:name="_Toc7700072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76</w:t>
      </w:r>
      <w:r w:rsidRPr="006F6BAF">
        <w:rPr>
          <w:noProof/>
          <w:sz w:val="18"/>
        </w:rPr>
        <w:fldChar w:fldCharType="end"/>
      </w:r>
      <w:bookmarkEnd w:id="177"/>
      <w:r w:rsidRPr="006F6BAF">
        <w:rPr>
          <w:sz w:val="18"/>
        </w:rPr>
        <w:t>: Zoom in on lower part of the Cortinal calendar entry</w:t>
      </w:r>
      <w:bookmarkEnd w:id="178"/>
    </w:p>
    <w:p w:rsidR="0097579F" w:rsidRPr="006F6BAF" w:rsidRDefault="0097579F" w:rsidP="0097579F">
      <w:pPr>
        <w:pStyle w:val="BodyText"/>
        <w:rPr>
          <w:sz w:val="20"/>
        </w:rPr>
      </w:pPr>
    </w:p>
    <w:p w:rsidR="0097579F" w:rsidRPr="006F6BAF" w:rsidRDefault="0097579F" w:rsidP="0097579F">
      <w:pPr>
        <w:pStyle w:val="Heading3"/>
        <w:rPr>
          <w:sz w:val="20"/>
        </w:rPr>
      </w:pPr>
      <w:bookmarkStart w:id="179" w:name="_Toc77000632"/>
      <w:r w:rsidRPr="006F6BAF">
        <w:rPr>
          <w:sz w:val="20"/>
        </w:rPr>
        <w:t>Support for mathematics in DiVA</w:t>
      </w:r>
      <w:bookmarkEnd w:id="179"/>
    </w:p>
    <w:p w:rsidR="0097579F" w:rsidRPr="006F6BAF" w:rsidRDefault="0097579F" w:rsidP="0097579F">
      <w:pPr>
        <w:pStyle w:val="BodyText"/>
        <w:rPr>
          <w:sz w:val="20"/>
        </w:rPr>
      </w:pPr>
      <w:r w:rsidRPr="006F6BAF">
        <w:rPr>
          <w:sz w:val="20"/>
        </w:rPr>
        <w:t>In contrast to Canvas and Cortina, DiVA uses pictures (although these can have a LaTeX expression as an “alt” description of the image contents).</w:t>
      </w:r>
    </w:p>
    <w:p w:rsidR="0097579F" w:rsidRDefault="0097579F" w:rsidP="0097579F">
      <w:pPr>
        <w:pStyle w:val="BodyText"/>
        <w:rPr>
          <w:sz w:val="20"/>
        </w:rPr>
      </w:pPr>
      <w:r w:rsidRPr="006F6BAF">
        <w:rPr>
          <w:sz w:val="20"/>
        </w:rPr>
        <w:t xml:space="preserve">The </w:t>
      </w:r>
      <w:proofErr w:type="gramStart"/>
      <w:r w:rsidRPr="006F6BAF">
        <w:rPr>
          <w:sz w:val="20"/>
        </w:rPr>
        <w:t xml:space="preserve">code does </w:t>
      </w:r>
      <w:r w:rsidRPr="006F6BAF">
        <w:rPr>
          <w:b/>
          <w:sz w:val="20"/>
        </w:rPr>
        <w:t>not</w:t>
      </w:r>
      <w:r w:rsidRPr="006F6BAF">
        <w:rPr>
          <w:sz w:val="20"/>
        </w:rPr>
        <w:t xml:space="preserve"> (yet) support</w:t>
      </w:r>
      <w:proofErr w:type="gramEnd"/>
      <w:r w:rsidRPr="006F6BAF">
        <w:rPr>
          <w:sz w:val="20"/>
        </w:rPr>
        <w:t xml:space="preserve"> the addition of equations to the DiVA entry of the abstracts.</w:t>
      </w:r>
    </w:p>
    <w:p w:rsidR="00027046" w:rsidRPr="006F6BAF" w:rsidRDefault="00027046" w:rsidP="0097579F">
      <w:pPr>
        <w:pStyle w:val="BodyText"/>
        <w:rPr>
          <w:sz w:val="20"/>
        </w:rPr>
      </w:pPr>
      <w:r>
        <w:rPr>
          <w:sz w:val="20"/>
        </w:rPr>
        <w:t xml:space="preserve">The current DiVA user interface seems to strip out the math-tex classes, i.e., </w:t>
      </w:r>
      <w:r w:rsidRPr="00027046">
        <w:rPr>
          <w:sz w:val="20"/>
        </w:rPr>
        <w:t>&lt;span class='math-tex'&gt;</w:t>
      </w:r>
      <w:proofErr w:type="gramStart"/>
      <w:r w:rsidRPr="00027046">
        <w:rPr>
          <w:sz w:val="20"/>
        </w:rPr>
        <w:t>\[</w:t>
      </w:r>
      <w:proofErr w:type="gramEnd"/>
      <w:r w:rsidRPr="00027046">
        <w:rPr>
          <w:sz w:val="20"/>
        </w:rPr>
        <w:t xml:space="preserve"> \int_{a}^{b} x^2 \,dx \]&lt;/span&gt;</w:t>
      </w:r>
      <w:r>
        <w:rPr>
          <w:sz w:val="20"/>
        </w:rPr>
        <w:t xml:space="preserve"> becomes simply: </w:t>
      </w:r>
      <w:r w:rsidRPr="00027046">
        <w:rPr>
          <w:sz w:val="20"/>
        </w:rPr>
        <w:t>\[ \int_{a}^{b} x^2 \,dx \]</w:t>
      </w:r>
      <w:r>
        <w:rPr>
          <w:sz w:val="20"/>
        </w:rPr>
        <w:t xml:space="preserve">. However, I do not know what happens when this is later displayed by DiVA, i.e., whether it will appear as an equation or not. </w:t>
      </w:r>
    </w:p>
    <w:p w:rsidR="0097579F" w:rsidRPr="006F6BAF" w:rsidRDefault="0097579F" w:rsidP="0097579F">
      <w:pPr>
        <w:pStyle w:val="Heading2"/>
        <w:rPr>
          <w:sz w:val="24"/>
        </w:rPr>
      </w:pPr>
      <w:bookmarkStart w:id="180" w:name="_Ref75013971"/>
      <w:bookmarkStart w:id="181" w:name="_Toc77000633"/>
      <w:r w:rsidRPr="006F6BAF">
        <w:rPr>
          <w:sz w:val="24"/>
        </w:rPr>
        <w:t>Acronyms in abstracts</w:t>
      </w:r>
      <w:bookmarkEnd w:id="180"/>
      <w:bookmarkEnd w:id="181"/>
    </w:p>
    <w:p w:rsidR="0097579F" w:rsidRPr="006F6BAF" w:rsidRDefault="0097579F" w:rsidP="0097579F">
      <w:pPr>
        <w:pStyle w:val="BodyText"/>
        <w:rPr>
          <w:sz w:val="20"/>
        </w:rPr>
      </w:pPr>
      <w:r w:rsidRPr="006F6BAF">
        <w:rPr>
          <w:sz w:val="20"/>
        </w:rPr>
        <w:t>As students may use acronyms in abstracts, there is now support for the commands</w:t>
      </w:r>
      <w:proofErr w:type="gramStart"/>
      <w:r w:rsidRPr="006F6BAF">
        <w:rPr>
          <w:sz w:val="20"/>
        </w:rPr>
        <w:t>:\</w:t>
      </w:r>
      <w:proofErr w:type="gramEnd"/>
      <w:r w:rsidRPr="006F6BAF">
        <w:rPr>
          <w:sz w:val="20"/>
        </w:rPr>
        <w:t xml:space="preserve">gls{}, \glspl{}, \Gls{}, \Glspl{}, \acrlong{}, \acrshort{}, and \acrfull{}. There is now an optional argument to the extraction program to specify the name of the file with defintions of acronyms using the \newacronyms{label}{acronym}{phrase} for of definitions. This optional argument is shown in </w:t>
      </w:r>
      <w:r w:rsidRPr="006F6BAF">
        <w:rPr>
          <w:sz w:val="20"/>
        </w:rPr>
        <w:fldChar w:fldCharType="begin"/>
      </w:r>
      <w:r w:rsidRPr="006F6BAF">
        <w:rPr>
          <w:sz w:val="20"/>
        </w:rPr>
        <w:instrText xml:space="preserve"> REF _Ref75014364 \h </w:instrText>
      </w:r>
      <w:r>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77</w:t>
      </w:r>
      <w:r w:rsidRPr="006F6BAF">
        <w:rPr>
          <w:sz w:val="20"/>
        </w:rPr>
        <w:fldChar w:fldCharType="end"/>
      </w:r>
      <w:r w:rsidRPr="006F6BAF">
        <w:rPr>
          <w:sz w:val="20"/>
        </w:rPr>
        <w:t xml:space="preserve">. Note that expanding acronyms are handled independently for the abstracts, so that they are spell out on first use in each abstract. Note also that there is </w:t>
      </w:r>
      <w:r w:rsidRPr="006F6BAF">
        <w:rPr>
          <w:b/>
          <w:sz w:val="20"/>
        </w:rPr>
        <w:t>no</w:t>
      </w:r>
      <w:r w:rsidRPr="006F6BAF">
        <w:rPr>
          <w:sz w:val="20"/>
        </w:rPr>
        <w:t xml:space="preserve"> support for multiple languages for the phrase that is used, i.e., the expansion simply uses the phrase defined in the \newacronyms definition.</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sz w:val="20"/>
              </w:rPr>
              <w:t>./extract_pseudo_JSON-from_PDF.py --pdf xxxx.pdf --json xxxx.json --acronyms acronyms.tex</w:t>
            </w:r>
          </w:p>
        </w:tc>
      </w:tr>
    </w:tbl>
    <w:p w:rsidR="0097579F" w:rsidRPr="006F6BAF" w:rsidRDefault="0097579F" w:rsidP="0097579F">
      <w:pPr>
        <w:pStyle w:val="Caption"/>
        <w:rPr>
          <w:sz w:val="18"/>
        </w:rPr>
      </w:pPr>
      <w:bookmarkStart w:id="182" w:name="_Ref75014364"/>
      <w:bookmarkStart w:id="183" w:name="_Toc7700072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77</w:t>
      </w:r>
      <w:r w:rsidRPr="006F6BAF">
        <w:rPr>
          <w:noProof/>
          <w:sz w:val="18"/>
        </w:rPr>
        <w:fldChar w:fldCharType="end"/>
      </w:r>
      <w:bookmarkEnd w:id="182"/>
      <w:r w:rsidRPr="006F6BAF">
        <w:rPr>
          <w:sz w:val="18"/>
        </w:rPr>
        <w:t>: Specifying acronyms file</w:t>
      </w:r>
      <w:bookmarkEnd w:id="183"/>
    </w:p>
    <w:p w:rsidR="00DC1F1D" w:rsidRDefault="0097579F" w:rsidP="00DC1F1D">
      <w:pPr>
        <w:pStyle w:val="BodyText"/>
      </w:pPr>
      <w:r w:rsidRPr="006F6BAF">
        <w:rPr>
          <w:sz w:val="20"/>
        </w:rPr>
        <w:t xml:space="preserve">Additionally, the macros (from defines.tex) are supported in abstracts: \ie, \eg, \etc, \etal, \first, \second, \third, </w:t>
      </w:r>
      <w:proofErr w:type="gramStart"/>
      <w:r w:rsidRPr="006F6BAF">
        <w:rPr>
          <w:rFonts w:cstheme="minorHAnsi"/>
          <w:sz w:val="20"/>
        </w:rPr>
        <w:t xml:space="preserve">… </w:t>
      </w:r>
      <w:r w:rsidRPr="006F6BAF">
        <w:rPr>
          <w:sz w:val="20"/>
        </w:rPr>
        <w:t>.</w:t>
      </w:r>
      <w:proofErr w:type="gramEnd"/>
      <w:r w:rsidR="00DC1F1D">
        <w:rPr>
          <w:sz w:val="20"/>
        </w:rPr>
        <w:t xml:space="preserve"> Now that all the acronyms are spelled out, there is no problem with them w</w:t>
      </w:r>
      <w:r w:rsidR="00DC1F1D">
        <w:t>hen making a cover, a calendar entry, or MODS file.</w:t>
      </w:r>
    </w:p>
    <w:p w:rsidR="0097579F" w:rsidRPr="006F6BAF" w:rsidRDefault="0097579F" w:rsidP="0097579F">
      <w:pPr>
        <w:pStyle w:val="Heading2"/>
        <w:rPr>
          <w:sz w:val="24"/>
        </w:rPr>
      </w:pPr>
      <w:bookmarkStart w:id="184" w:name="_Ref75014520"/>
      <w:bookmarkStart w:id="185" w:name="_Toc77000634"/>
      <w:r w:rsidRPr="006F6BAF">
        <w:rPr>
          <w:sz w:val="24"/>
        </w:rPr>
        <w:lastRenderedPageBreak/>
        <w:t>URLs in abstracts</w:t>
      </w:r>
      <w:bookmarkEnd w:id="184"/>
      <w:bookmarkEnd w:id="185"/>
    </w:p>
    <w:p w:rsidR="0097579F" w:rsidRPr="006F6BAF" w:rsidRDefault="0097579F" w:rsidP="0097579F">
      <w:pPr>
        <w:pStyle w:val="BodyText"/>
        <w:rPr>
          <w:sz w:val="20"/>
        </w:rPr>
      </w:pPr>
      <w:r w:rsidRPr="006F6BAF">
        <w:rPr>
          <w:sz w:val="20"/>
        </w:rPr>
        <w:t>Currently URLs in abstracts are support in Canvas course room announcements and calendar but not in the Cortina calendar – where the URL is simply shown as text.</w:t>
      </w:r>
    </w:p>
    <w:p w:rsidR="0097579F" w:rsidRPr="006F6BAF" w:rsidRDefault="0097579F" w:rsidP="0097579F">
      <w:pPr>
        <w:pStyle w:val="Heading2"/>
        <w:rPr>
          <w:sz w:val="24"/>
        </w:rPr>
      </w:pPr>
      <w:bookmarkStart w:id="186" w:name="_Ref75015560"/>
      <w:bookmarkStart w:id="187" w:name="_Toc77000635"/>
      <w:r w:rsidRPr="006F6BAF">
        <w:rPr>
          <w:sz w:val="24"/>
        </w:rPr>
        <w:t>Getting the PDF from a Canvas assignment and optionally extracting JSON</w:t>
      </w:r>
      <w:bookmarkEnd w:id="186"/>
      <w:bookmarkEnd w:id="187"/>
    </w:p>
    <w:p w:rsidR="0097579F" w:rsidRPr="006F6BAF" w:rsidRDefault="0097579F" w:rsidP="0097579F">
      <w:pPr>
        <w:pStyle w:val="BodyText"/>
        <w:rPr>
          <w:sz w:val="20"/>
        </w:rPr>
      </w:pPr>
      <w:r w:rsidRPr="006F6BAF">
        <w:rPr>
          <w:sz w:val="20"/>
        </w:rPr>
        <w:t xml:space="preserve">To simply getting a PDF file from </w:t>
      </w:r>
      <w:proofErr w:type="gramStart"/>
      <w:r w:rsidRPr="006F6BAF">
        <w:rPr>
          <w:sz w:val="20"/>
        </w:rPr>
        <w:t>an</w:t>
      </w:r>
      <w:proofErr w:type="gramEnd"/>
      <w:r w:rsidRPr="006F6BAF">
        <w:rPr>
          <w:sz w:val="20"/>
        </w:rP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rsidRPr="006F6BAF">
        <w:rPr>
          <w:sz w:val="20"/>
        </w:rPr>
        <w:fldChar w:fldCharType="begin"/>
      </w:r>
      <w:r w:rsidRPr="006F6BAF">
        <w:rPr>
          <w:sz w:val="20"/>
        </w:rPr>
        <w:instrText xml:space="preserve"> REF _Ref75015189 \h </w:instrText>
      </w:r>
      <w:r>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78</w:t>
      </w:r>
      <w:r w:rsidRPr="006F6BAF">
        <w:rPr>
          <w:sz w:val="20"/>
        </w:rPr>
        <w:fldChar w:fldCharType="end"/>
      </w:r>
      <w:r w:rsidRPr="006F6BAF">
        <w:rPr>
          <w:sz w:val="20"/>
        </w:rPr>
        <w:t xml:space="preserve">. Note that the </w:t>
      </w:r>
      <w:proofErr w:type="gramStart"/>
      <w:r w:rsidRPr="006F6BAF">
        <w:rPr>
          <w:sz w:val="20"/>
        </w:rPr>
        <w:t>students</w:t>
      </w:r>
      <w:proofErr w:type="gramEnd"/>
      <w:r w:rsidRPr="006F6BAF">
        <w:rPr>
          <w:sz w:val="20"/>
        </w:rPr>
        <w:t xml:space="preserve"> name is used to for the name of the output file (as a prefix) while the submitted filename is used as the rest of the file name. With the optional [-e] argument, it runs the extraction program. Note that this program is my Canvas-tools github: </w:t>
      </w:r>
      <w:hyperlink r:id="rId68" w:history="1">
        <w:r w:rsidRPr="006F6BAF">
          <w:rPr>
            <w:rStyle w:val="Hyperlink"/>
            <w:sz w:val="20"/>
          </w:rPr>
          <w:t>https://github.com/gqmaguirejr/Canvas-tools</w:t>
        </w:r>
      </w:hyperlink>
      <w:r w:rsidRPr="006F6BAF">
        <w:rPr>
          <w:sz w:val="20"/>
        </w:rPr>
        <w:t xml:space="preserve">. </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get_PDF_submission.py -c course_id -a assignment_id -u user_id</w:t>
            </w:r>
          </w:p>
          <w:p w:rsidR="0097579F" w:rsidRPr="006F6BAF" w:rsidRDefault="0097579F" w:rsidP="0097579F">
            <w:pPr>
              <w:rPr>
                <w:sz w:val="20"/>
              </w:rPr>
            </w:pPr>
          </w:p>
          <w:p w:rsidR="0097579F" w:rsidRPr="006F6BAF" w:rsidRDefault="0097579F" w:rsidP="0097579F">
            <w:pPr>
              <w:rPr>
                <w:sz w:val="20"/>
              </w:rPr>
            </w:pPr>
            <w:r w:rsidRPr="006F6BAF">
              <w:rPr>
                <w:sz w:val="20"/>
              </w:rPr>
              <w:t>Example:</w:t>
            </w:r>
          </w:p>
          <w:p w:rsidR="0097579F" w:rsidRPr="006F6BAF" w:rsidRDefault="0097579F" w:rsidP="0097579F">
            <w:pPr>
              <w:pStyle w:val="Computerexample"/>
              <w:rPr>
                <w:sz w:val="20"/>
              </w:rPr>
            </w:pPr>
            <w:r w:rsidRPr="006F6BAF">
              <w:rPr>
                <w:sz w:val="20"/>
              </w:rPr>
              <w:t>./get_PDF_submission.py -c 25434 -a 150953 -u 746 -e</w:t>
            </w:r>
          </w:p>
        </w:tc>
      </w:tr>
    </w:tbl>
    <w:p w:rsidR="0097579F" w:rsidRPr="006F6BAF" w:rsidRDefault="0097579F" w:rsidP="0097579F">
      <w:pPr>
        <w:pStyle w:val="Caption"/>
        <w:rPr>
          <w:sz w:val="18"/>
        </w:rPr>
      </w:pPr>
      <w:bookmarkStart w:id="188" w:name="_Ref75015189"/>
      <w:bookmarkStart w:id="189" w:name="_Toc7700072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78</w:t>
      </w:r>
      <w:r w:rsidRPr="006F6BAF">
        <w:rPr>
          <w:noProof/>
          <w:sz w:val="18"/>
        </w:rPr>
        <w:fldChar w:fldCharType="end"/>
      </w:r>
      <w:bookmarkEnd w:id="188"/>
      <w:r w:rsidRPr="006F6BAF">
        <w:rPr>
          <w:sz w:val="18"/>
        </w:rPr>
        <w:t>: get_PDF_submission program</w:t>
      </w:r>
      <w:bookmarkEnd w:id="189"/>
    </w:p>
    <w:p w:rsidR="0097579F" w:rsidRPr="006F6BAF" w:rsidRDefault="0097579F" w:rsidP="0097579F">
      <w:pPr>
        <w:pStyle w:val="BodyText"/>
        <w:rPr>
          <w:sz w:val="20"/>
        </w:rPr>
      </w:pPr>
      <w:r w:rsidRPr="006F6BAF">
        <w:rPr>
          <w:sz w:val="20"/>
        </w:rPr>
        <w:t>The program could be made more user friendly by being able to specifiy the name of the assignment and the user’s e-mail address or other information to avoid the need to enter the assignment_id and user_id.</w:t>
      </w:r>
    </w:p>
    <w:p w:rsidR="0097579F" w:rsidRPr="006F6BAF" w:rsidRDefault="0097579F" w:rsidP="0097579F">
      <w:pPr>
        <w:pStyle w:val="Heading2"/>
        <w:rPr>
          <w:sz w:val="24"/>
        </w:rPr>
      </w:pPr>
      <w:bookmarkStart w:id="190" w:name="_Toc77000636"/>
      <w:r w:rsidRPr="006F6BAF">
        <w:rPr>
          <w:sz w:val="24"/>
        </w:rPr>
        <w:t>Support for new cover</w:t>
      </w:r>
      <w:bookmarkEnd w:id="190"/>
    </w:p>
    <w:p w:rsidR="0097579F" w:rsidRPr="006F6BAF" w:rsidRDefault="0097579F" w:rsidP="0097579F">
      <w:pPr>
        <w:pStyle w:val="BodyText"/>
        <w:rPr>
          <w:sz w:val="20"/>
        </w:rPr>
      </w:pPr>
      <w:r w:rsidRPr="006F6BAF">
        <w:rPr>
          <w:sz w:val="20"/>
        </w:rPr>
        <w:t>Given that the cover for 3</w:t>
      </w:r>
      <w:r w:rsidRPr="006F6BAF">
        <w:rPr>
          <w:sz w:val="20"/>
          <w:vertAlign w:val="superscript"/>
        </w:rPr>
        <w:t>rd</w:t>
      </w:r>
      <w:r w:rsidR="00722023">
        <w:rPr>
          <w:sz w:val="20"/>
        </w:rPr>
        <w:t xml:space="preserve"> cycle dissertations changed</w:t>
      </w:r>
      <w:r w:rsidRPr="006F6BAF">
        <w:rPr>
          <w:sz w:val="20"/>
        </w:rPr>
        <w:t xml:space="preserve"> during this academic year I have been expecting that there will be a new format for the cover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thesis. I received a note about this on 2021-06-23. It seems that it will be based upon a PDF form and will come into use this </w:t>
      </w:r>
      <w:proofErr w:type="gramStart"/>
      <w:r w:rsidRPr="006F6BAF">
        <w:rPr>
          <w:sz w:val="20"/>
        </w:rPr>
        <w:t>Fall</w:t>
      </w:r>
      <w:proofErr w:type="gramEnd"/>
      <w:r w:rsidRPr="006F6BAF">
        <w:rPr>
          <w:sz w:val="20"/>
        </w:rPr>
        <w:t xml:space="preserve">. So I started to do some experiments about filling in their form. An initial program is </w:t>
      </w:r>
      <w:r w:rsidRPr="006F6BAF">
        <w:rPr>
          <w:rStyle w:val="HTMLCode"/>
          <w:sz w:val="18"/>
        </w:rPr>
        <w:t>fill_in_template.py</w:t>
      </w:r>
      <w:r w:rsidRPr="006F6BAF">
        <w:rPr>
          <w:sz w:val="20"/>
        </w:rPr>
        <w:t xml:space="preserve"> and the command line interface and an example are shown in </w:t>
      </w:r>
      <w:r w:rsidRPr="006F6BAF">
        <w:rPr>
          <w:sz w:val="20"/>
        </w:rPr>
        <w:fldChar w:fldCharType="begin"/>
      </w:r>
      <w:r w:rsidRPr="006F6BAF">
        <w:rPr>
          <w:sz w:val="20"/>
        </w:rPr>
        <w:instrText xml:space="preserve"> REF _Ref75448419 \h </w:instrText>
      </w:r>
      <w:r>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79</w:t>
      </w:r>
      <w:r w:rsidRPr="006F6BAF">
        <w:rPr>
          <w:sz w:val="20"/>
        </w:rPr>
        <w:fldChar w:fldCharType="end"/>
      </w:r>
      <w:r w:rsidRPr="006F6BAF">
        <w:rPr>
          <w:sz w:val="20"/>
        </w:rPr>
        <w:t>.</w:t>
      </w:r>
    </w:p>
    <w:p w:rsidR="0097579F" w:rsidRPr="006F6BAF" w:rsidRDefault="0097579F" w:rsidP="0097579F">
      <w:pPr>
        <w:pStyle w:val="BodyText"/>
        <w:ind w:firstLine="0"/>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fill_in_template.py --pdf template.pdf --json data.json</w:t>
            </w:r>
          </w:p>
          <w:p w:rsidR="0097579F" w:rsidRPr="006F6BAF" w:rsidRDefault="0097579F" w:rsidP="0097579F">
            <w:pPr>
              <w:pStyle w:val="BodyText"/>
              <w:rPr>
                <w:sz w:val="20"/>
              </w:rPr>
            </w:pPr>
            <w:r w:rsidRPr="006F6BAF">
              <w:rPr>
                <w:sz w:val="20"/>
              </w:rPr>
              <w:t>Output: outputs a pdf file named "output.pdf" (currently a fixed name)</w:t>
            </w:r>
          </w:p>
          <w:p w:rsidR="0097579F" w:rsidRPr="006F6BAF" w:rsidRDefault="0097579F" w:rsidP="0097579F">
            <w:pPr>
              <w:pStyle w:val="BodyText"/>
              <w:rPr>
                <w:sz w:val="20"/>
              </w:rPr>
            </w:pPr>
            <w:r w:rsidRPr="006F6BAF">
              <w:rPr>
                <w:sz w:val="20"/>
              </w:rPr>
              <w:t>Example:</w:t>
            </w:r>
          </w:p>
          <w:p w:rsidR="0097579F" w:rsidRPr="006F6BAF" w:rsidRDefault="0097579F" w:rsidP="0097579F">
            <w:pPr>
              <w:pStyle w:val="Computerexample"/>
              <w:rPr>
                <w:sz w:val="20"/>
              </w:rPr>
            </w:pPr>
            <w:r w:rsidRPr="006F6BAF">
              <w:rPr>
                <w:sz w:val="20"/>
              </w:rPr>
              <w:t>./fill_in_template.py --pdf "KTH_Omslag_Exjobb_Formulär_Final_dum</w:t>
            </w:r>
            <w:r w:rsidR="00722023">
              <w:rPr>
                <w:sz w:val="20"/>
              </w:rPr>
              <w:t>my_EN-20210623.pdf" –json xxxx</w:t>
            </w:r>
            <w:r w:rsidRPr="006F6BAF">
              <w:rPr>
                <w:sz w:val="20"/>
              </w:rPr>
              <w:t>.json --trita "TRITA-EECS-EX-2021:330"</w:t>
            </w:r>
          </w:p>
        </w:tc>
      </w:tr>
    </w:tbl>
    <w:p w:rsidR="0097579F" w:rsidRPr="006F6BAF" w:rsidRDefault="0097579F" w:rsidP="0097579F">
      <w:pPr>
        <w:pStyle w:val="Caption"/>
        <w:rPr>
          <w:sz w:val="18"/>
        </w:rPr>
      </w:pPr>
      <w:bookmarkStart w:id="191" w:name="_Ref75448419"/>
      <w:bookmarkStart w:id="192" w:name="_Toc7700072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885A39">
        <w:rPr>
          <w:noProof/>
          <w:sz w:val="18"/>
        </w:rPr>
        <w:t>79</w:t>
      </w:r>
      <w:r w:rsidRPr="006F6BAF">
        <w:rPr>
          <w:noProof/>
          <w:sz w:val="18"/>
        </w:rPr>
        <w:fldChar w:fldCharType="end"/>
      </w:r>
      <w:bookmarkEnd w:id="191"/>
      <w:r w:rsidRPr="006F6BAF">
        <w:rPr>
          <w:sz w:val="18"/>
        </w:rPr>
        <w:t>: New fill_in_template.py program</w:t>
      </w:r>
      <w:bookmarkEnd w:id="192"/>
    </w:p>
    <w:p w:rsidR="00722023" w:rsidRDefault="0097579F" w:rsidP="0097579F">
      <w:pPr>
        <w:pStyle w:val="BodyText"/>
        <w:rPr>
          <w:sz w:val="20"/>
        </w:rPr>
      </w:pPr>
      <w:r w:rsidRPr="006F6BAF">
        <w:rPr>
          <w:sz w:val="20"/>
        </w:rPr>
        <w:t xml:space="preserve">Note that the new template is net yet ready for prime time and this program is a simple hack to see if I can mechanically generate the new format of cover. </w:t>
      </w:r>
      <w:r w:rsidR="00722023">
        <w:rPr>
          <w:sz w:val="20"/>
        </w:rPr>
        <w:t>I had to manually adjust the position of the boxes for the title, substitle, and author (via the code) to fit the actual title of a recent thesis. Ideally the positioning of this text should be done via:</w:t>
      </w:r>
    </w:p>
    <w:p w:rsidR="00722023" w:rsidRDefault="00722023" w:rsidP="00722023">
      <w:pPr>
        <w:pStyle w:val="BodyText"/>
        <w:numPr>
          <w:ilvl w:val="0"/>
          <w:numId w:val="18"/>
        </w:numPr>
        <w:rPr>
          <w:sz w:val="20"/>
        </w:rPr>
      </w:pPr>
      <w:r>
        <w:rPr>
          <w:sz w:val="20"/>
        </w:rPr>
        <w:t>Directly use LaTeX or similar program to position the title, subtitle, and author on a page (with the template either as background or as input)</w:t>
      </w:r>
    </w:p>
    <w:p w:rsidR="00722023" w:rsidRDefault="00722023" w:rsidP="00722023">
      <w:pPr>
        <w:pStyle w:val="BodyText"/>
        <w:numPr>
          <w:ilvl w:val="0"/>
          <w:numId w:val="18"/>
        </w:numPr>
        <w:rPr>
          <w:sz w:val="20"/>
        </w:rPr>
      </w:pPr>
      <w:r>
        <w:rPr>
          <w:sz w:val="20"/>
        </w:rPr>
        <w:t>Do the computations within the program to compute the size of each box, based on filling the text into a box and computing the sum of the width of the characters and spacing and the heights of the lines to dynamically compute the size of the box. This should also incorporate computationof a fixed leading between the boxes.</w:t>
      </w:r>
    </w:p>
    <w:p w:rsidR="00722023" w:rsidRDefault="00722023" w:rsidP="00722023">
      <w:pPr>
        <w:pStyle w:val="BodyText"/>
        <w:rPr>
          <w:sz w:val="20"/>
        </w:rPr>
      </w:pPr>
      <w:r>
        <w:rPr>
          <w:sz w:val="20"/>
        </w:rPr>
        <w:t xml:space="preserve">Note that the new cover template uses the following fonts: </w:t>
      </w:r>
      <w:r w:rsidRPr="00722023">
        <w:rPr>
          <w:sz w:val="20"/>
        </w:rPr>
        <w:t>"TheSans B4 SemiLight" and "TheSans B6 SemiBold"</w:t>
      </w:r>
      <w:r w:rsidR="005B347B">
        <w:rPr>
          <w:sz w:val="20"/>
        </w:rPr>
        <w:t>. I have not yet addressed the problem of making this available from within LaTeX (for the 1</w:t>
      </w:r>
      <w:r w:rsidR="005B347B" w:rsidRPr="005B347B">
        <w:rPr>
          <w:sz w:val="20"/>
          <w:vertAlign w:val="superscript"/>
        </w:rPr>
        <w:t>st</w:t>
      </w:r>
      <w:r w:rsidR="005B347B">
        <w:rPr>
          <w:sz w:val="20"/>
        </w:rPr>
        <w:t xml:space="preserve"> alternative) or understand the font metrics enough to write the code for the 2</w:t>
      </w:r>
      <w:r w:rsidR="005B347B" w:rsidRPr="005B347B">
        <w:rPr>
          <w:sz w:val="20"/>
          <w:vertAlign w:val="superscript"/>
        </w:rPr>
        <w:t>nd</w:t>
      </w:r>
      <w:r w:rsidR="005B347B">
        <w:rPr>
          <w:sz w:val="20"/>
        </w:rPr>
        <w:t xml:space="preserve"> alternative.</w:t>
      </w:r>
    </w:p>
    <w:p w:rsidR="0097579F" w:rsidRPr="006F6BAF" w:rsidRDefault="0097579F" w:rsidP="0097579F">
      <w:pPr>
        <w:pStyle w:val="BodyText"/>
        <w:rPr>
          <w:sz w:val="20"/>
        </w:rPr>
      </w:pPr>
      <w:r w:rsidRPr="006F6BAF">
        <w:rPr>
          <w:sz w:val="20"/>
        </w:rPr>
        <w:t xml:space="preserve">Once both the </w:t>
      </w:r>
      <w:r w:rsidR="00722023">
        <w:rPr>
          <w:sz w:val="20"/>
        </w:rPr>
        <w:t xml:space="preserve">new cover </w:t>
      </w:r>
      <w:r w:rsidRPr="006F6BAF">
        <w:rPr>
          <w:sz w:val="20"/>
        </w:rPr>
        <w:t>template and the program are more mature the code should get integrated into JSON_to_cover.py - with a new option to specify whether you want to "new" or "old" cover.</w:t>
      </w:r>
    </w:p>
    <w:p w:rsidR="00A65291" w:rsidRPr="006F6BAF" w:rsidRDefault="00A65291" w:rsidP="00463A3E">
      <w:pPr>
        <w:pStyle w:val="Heading1"/>
        <w:rPr>
          <w:sz w:val="24"/>
        </w:rPr>
      </w:pPr>
      <w:bookmarkStart w:id="193" w:name="_Ref75707496"/>
      <w:bookmarkStart w:id="194" w:name="_Toc77000637"/>
      <w:r w:rsidRPr="006F6BAF">
        <w:rPr>
          <w:sz w:val="24"/>
        </w:rPr>
        <w:lastRenderedPageBreak/>
        <w:t>Accessibility</w:t>
      </w:r>
      <w:bookmarkEnd w:id="150"/>
      <w:bookmarkEnd w:id="193"/>
      <w:bookmarkEnd w:id="194"/>
    </w:p>
    <w:p w:rsidR="00A02D83" w:rsidRPr="006F6BAF" w:rsidRDefault="00A02D83" w:rsidP="00A02D83">
      <w:pPr>
        <w:pStyle w:val="BodyText"/>
        <w:rPr>
          <w:sz w:val="20"/>
        </w:rPr>
      </w:pPr>
      <w:r w:rsidRPr="006F6BAF">
        <w:rPr>
          <w:sz w:val="20"/>
        </w:rPr>
        <w:t>Accessibility has been divided into accessibility of the calendar entries, the cover and PDF files, and the template itself.</w:t>
      </w:r>
      <w:r w:rsidR="00FB3C71" w:rsidRPr="006F6BAF">
        <w:rPr>
          <w:sz w:val="20"/>
        </w:rPr>
        <w:t xml:space="preserve"> There is also a subsection regarding improving accessibility.</w:t>
      </w:r>
    </w:p>
    <w:p w:rsidR="006D3F5D" w:rsidRPr="006F6BAF" w:rsidRDefault="006D3F5D" w:rsidP="006D3F5D">
      <w:pPr>
        <w:pStyle w:val="Heading2"/>
        <w:rPr>
          <w:sz w:val="24"/>
        </w:rPr>
      </w:pPr>
      <w:bookmarkStart w:id="195" w:name="_Toc77000638"/>
      <w:r w:rsidRPr="006F6BAF">
        <w:rPr>
          <w:sz w:val="24"/>
        </w:rPr>
        <w:t>Calendar entries</w:t>
      </w:r>
      <w:bookmarkEnd w:id="195"/>
    </w:p>
    <w:p w:rsidR="00A65291" w:rsidRPr="006F6BAF" w:rsidRDefault="00A65291" w:rsidP="00A65291">
      <w:pPr>
        <w:pStyle w:val="BodyText"/>
        <w:rPr>
          <w:sz w:val="20"/>
        </w:rPr>
      </w:pPr>
      <w:r w:rsidRPr="006F6BAF">
        <w:rPr>
          <w:sz w:val="20"/>
        </w:rPr>
        <w:t xml:space="preserve">Note that the calendar entries that are generated in the Canvas course room are as accessible as all content in Canvas (as Instructure tries to follow the W3C Web Content Accessibility Guidelines (WCAG)). </w:t>
      </w:r>
      <w:r w:rsidR="00A02D83" w:rsidRPr="006F6BAF">
        <w:rPr>
          <w:sz w:val="20"/>
        </w:rPr>
        <w:t>The European standard EN 301 549 V2.1.2 (based upon WACG 2.1)</w:t>
      </w:r>
      <w:r w:rsidRPr="006F6BAF">
        <w:rPr>
          <w:sz w:val="20"/>
        </w:rPr>
        <w:t xml:space="preserve"> are the accessibility guidelines for web content that are recommended by DIGG (</w:t>
      </w:r>
      <w:r w:rsidRPr="006F6BAF">
        <w:rPr>
          <w:i/>
          <w:sz w:val="20"/>
        </w:rPr>
        <w:t>Myndigheten för digital förvaltning</w:t>
      </w:r>
      <w:r w:rsidRPr="006F6BAF">
        <w:rPr>
          <w:sz w:val="20"/>
        </w:rPr>
        <w:t>)</w:t>
      </w:r>
      <w:r w:rsidR="00A02D83" w:rsidRPr="006F6BAF">
        <w:rPr>
          <w:sz w:val="20"/>
        </w:rPr>
        <w:t>, based upon the presentation by Tommy Olsson of DIGG to the SUNSET SALSA group on 2021-06-03</w:t>
      </w:r>
      <w:r w:rsidRPr="006F6BAF">
        <w:rPr>
          <w:sz w:val="20"/>
        </w:rPr>
        <w:t>.</w:t>
      </w:r>
      <w:r w:rsidR="00764649" w:rsidRPr="006F6BAF">
        <w:rPr>
          <w:sz w:val="20"/>
        </w:rPr>
        <w:t xml:space="preserve"> Morover, the contents are HTML language tagged, so that a text to speech program that has access </w:t>
      </w:r>
      <w:r w:rsidR="00764649" w:rsidRPr="006F6BAF">
        <w:rPr>
          <w:i/>
          <w:sz w:val="20"/>
        </w:rPr>
        <w:t>within</w:t>
      </w:r>
      <w:r w:rsidR="00764649" w:rsidRPr="006F6BAF">
        <w:rPr>
          <w:sz w:val="20"/>
        </w:rPr>
        <w:t xml:space="preserve"> Canvas (such as ReaderSpaker</w:t>
      </w:r>
      <w:r w:rsidR="00764649" w:rsidRPr="006F6BAF">
        <w:rPr>
          <w:rStyle w:val="FootnoteReference"/>
          <w:sz w:val="20"/>
        </w:rPr>
        <w:footnoteReference w:id="3"/>
      </w:r>
      <w:r w:rsidR="00764649" w:rsidRPr="006F6BAF">
        <w:rPr>
          <w:sz w:val="20"/>
        </w:rPr>
        <w:t xml:space="preserve"> is capable of doing as an LTI app) could read the content with the correct pronounciation for each of the two lanaguages. Note that KTH’s current screen reader solution does </w:t>
      </w:r>
      <w:r w:rsidR="00764649" w:rsidRPr="006F6BAF">
        <w:rPr>
          <w:b/>
          <w:sz w:val="20"/>
        </w:rPr>
        <w:t>not</w:t>
      </w:r>
      <w:r w:rsidR="00764649" w:rsidRPr="006F6BAF">
        <w:rPr>
          <w:sz w:val="20"/>
        </w:rPr>
        <w:t xml:space="preserve"> access the HTML of the page and hence it does </w:t>
      </w:r>
      <w:r w:rsidR="00764649" w:rsidRPr="006F6BAF">
        <w:rPr>
          <w:b/>
          <w:sz w:val="20"/>
        </w:rPr>
        <w:t>not</w:t>
      </w:r>
      <w:r w:rsidR="00764649" w:rsidRPr="006F6BAF">
        <w:rPr>
          <w:sz w:val="20"/>
        </w:rPr>
        <w:t xml:space="preserve"> use the language tags, thus the user must </w:t>
      </w:r>
      <w:r w:rsidR="00764649" w:rsidRPr="006F6BAF">
        <w:rPr>
          <w:i/>
          <w:sz w:val="20"/>
        </w:rPr>
        <w:t>manually</w:t>
      </w:r>
      <w:r w:rsidR="00764649" w:rsidRPr="006F6BAF">
        <w:rPr>
          <w:sz w:val="20"/>
        </w:rPr>
        <w:t xml:space="preserve"> choose the language for output.</w:t>
      </w:r>
    </w:p>
    <w:p w:rsidR="00A65291" w:rsidRPr="006F6BAF" w:rsidRDefault="00A65291" w:rsidP="00A65291">
      <w:pPr>
        <w:pStyle w:val="BodyText"/>
        <w:rPr>
          <w:sz w:val="20"/>
        </w:rPr>
      </w:pPr>
      <w:r w:rsidRPr="006F6BAF">
        <w:rPr>
          <w:sz w:val="20"/>
        </w:rPr>
        <w:t>The calendar entries in the KTH Calendar are in the same format as the current calendar entries. T</w:t>
      </w:r>
      <w:r w:rsidR="00764649" w:rsidRPr="006F6BAF">
        <w:rPr>
          <w:sz w:val="20"/>
        </w:rPr>
        <w:t xml:space="preserve">he </w:t>
      </w:r>
      <w:proofErr w:type="gramStart"/>
      <w:r w:rsidR="00764649" w:rsidRPr="006F6BAF">
        <w:rPr>
          <w:sz w:val="20"/>
        </w:rPr>
        <w:t>structure of these ent</w:t>
      </w:r>
      <w:r w:rsidRPr="006F6BAF">
        <w:rPr>
          <w:sz w:val="20"/>
        </w:rPr>
        <w:t>r</w:t>
      </w:r>
      <w:r w:rsidR="00764649" w:rsidRPr="006F6BAF">
        <w:rPr>
          <w:sz w:val="20"/>
        </w:rPr>
        <w:t>i</w:t>
      </w:r>
      <w:r w:rsidRPr="006F6BAF">
        <w:rPr>
          <w:sz w:val="20"/>
        </w:rPr>
        <w:t>es have</w:t>
      </w:r>
      <w:proofErr w:type="gramEnd"/>
      <w:r w:rsidRPr="006F6BAF">
        <w:rPr>
          <w:sz w:val="20"/>
        </w:rPr>
        <w:t xml:space="preserve"> been developed in consultation with Robert Lawesson </w:t>
      </w:r>
      <w:r w:rsidR="00764649" w:rsidRPr="006F6BAF">
        <w:rPr>
          <w:sz w:val="20"/>
        </w:rPr>
        <w:t>(</w:t>
      </w:r>
      <w:hyperlink r:id="rId69" w:history="1">
        <w:r w:rsidRPr="006F6BAF">
          <w:rPr>
            <w:rStyle w:val="Hyperlink"/>
            <w:sz w:val="20"/>
          </w:rPr>
          <w:t>lawesson@kth.se</w:t>
        </w:r>
      </w:hyperlink>
      <w:r w:rsidR="00764649" w:rsidRPr="006F6BAF">
        <w:rPr>
          <w:sz w:val="20"/>
        </w:rPr>
        <w:t xml:space="preserve">) </w:t>
      </w:r>
      <w:r w:rsidRPr="006F6BAF">
        <w:rPr>
          <w:sz w:val="20"/>
        </w:rPr>
        <w:t xml:space="preserve">and the KTH Calendar API developer Won-Kyung Chung </w:t>
      </w:r>
      <w:r w:rsidR="00764649" w:rsidRPr="006F6BAF">
        <w:rPr>
          <w:sz w:val="20"/>
        </w:rPr>
        <w:t>(</w:t>
      </w:r>
      <w:hyperlink r:id="rId70" w:history="1">
        <w:r w:rsidRPr="006F6BAF">
          <w:rPr>
            <w:rStyle w:val="Hyperlink"/>
            <w:sz w:val="20"/>
          </w:rPr>
          <w:t>wkchung@kth.se</w:t>
        </w:r>
      </w:hyperlink>
      <w:r w:rsidR="00764649" w:rsidRPr="006F6BAF">
        <w:rPr>
          <w:sz w:val="20"/>
        </w:rPr>
        <w:t xml:space="preserve">) </w:t>
      </w:r>
      <w:r w:rsidRPr="006F6BAF">
        <w:rPr>
          <w:sz w:val="20"/>
        </w:rPr>
        <w:t xml:space="preserve">with the additional help of Niklas Olsson </w:t>
      </w:r>
      <w:r w:rsidR="00764649" w:rsidRPr="006F6BAF">
        <w:rPr>
          <w:sz w:val="20"/>
        </w:rPr>
        <w:t>(</w:t>
      </w:r>
      <w:hyperlink r:id="rId71" w:history="1">
        <w:r w:rsidRPr="006F6BAF">
          <w:rPr>
            <w:rStyle w:val="Hyperlink"/>
            <w:sz w:val="20"/>
          </w:rPr>
          <w:t>hoyce@kth.se</w:t>
        </w:r>
      </w:hyperlink>
      <w:r w:rsidR="00764649" w:rsidRPr="006F6BAF">
        <w:rPr>
          <w:sz w:val="20"/>
        </w:rPr>
        <w:t>)</w:t>
      </w:r>
      <w:r w:rsidRPr="006F6BAF">
        <w:rPr>
          <w:sz w:val="20"/>
        </w:rPr>
        <w:t>. Note that Niklas is the original developer of the KTH cover generator.</w:t>
      </w:r>
    </w:p>
    <w:p w:rsidR="006D3F5D" w:rsidRPr="006F6BAF" w:rsidRDefault="006D3F5D" w:rsidP="006D3F5D">
      <w:pPr>
        <w:pStyle w:val="Heading2"/>
        <w:rPr>
          <w:sz w:val="24"/>
        </w:rPr>
      </w:pPr>
      <w:bookmarkStart w:id="196" w:name="_Toc77000639"/>
      <w:r w:rsidRPr="006F6BAF">
        <w:rPr>
          <w:sz w:val="24"/>
        </w:rPr>
        <w:t>Cover and PDF file</w:t>
      </w:r>
      <w:bookmarkEnd w:id="196"/>
    </w:p>
    <w:p w:rsidR="00764649" w:rsidRPr="006F6BAF" w:rsidRDefault="00764649" w:rsidP="00764649">
      <w:pPr>
        <w:pStyle w:val="BodyText"/>
        <w:rPr>
          <w:sz w:val="20"/>
        </w:rPr>
      </w:pPr>
      <w:r w:rsidRPr="006F6BAF">
        <w:rPr>
          <w:sz w:val="20"/>
        </w:rPr>
        <w:t xml:space="preserve">The PDF </w:t>
      </w:r>
      <w:proofErr w:type="gramStart"/>
      <w:r w:rsidRPr="006F6BAF">
        <w:rPr>
          <w:sz w:val="20"/>
        </w:rPr>
        <w:t>meta</w:t>
      </w:r>
      <w:proofErr w:type="gramEnd"/>
      <w:r w:rsidRPr="006F6BAF">
        <w:rPr>
          <w:sz w:val="20"/>
        </w:rPr>
        <w:t xml:space="preserve"> data (author(s), title(s), keywords, etc.) is accessible to any programs that uses the PDF meta data (this is a standard feature of PDF files). Unfortunately, there are no provisions for lanaguge markup for this data.</w:t>
      </w:r>
    </w:p>
    <w:p w:rsidR="006D3F5D" w:rsidRPr="006F6BAF" w:rsidRDefault="00764649" w:rsidP="00764649">
      <w:pPr>
        <w:pStyle w:val="BodyText"/>
        <w:rPr>
          <w:sz w:val="20"/>
        </w:rPr>
      </w:pPr>
      <w:r w:rsidRPr="006F6BAF">
        <w:rPr>
          <w:sz w:val="20"/>
        </w:rPr>
        <w:t xml:space="preserve">No </w:t>
      </w:r>
      <w:proofErr w:type="gramStart"/>
      <w:r w:rsidRPr="006F6BAF">
        <w:rPr>
          <w:sz w:val="20"/>
        </w:rPr>
        <w:t>investigations has</w:t>
      </w:r>
      <w:proofErr w:type="gramEnd"/>
      <w:r w:rsidRPr="006F6BAF">
        <w:rPr>
          <w:sz w:val="20"/>
        </w:rPr>
        <w:t xml:space="preserve"> been made of the accessibility of the KTH cover nor of the contents of the PDF file (i.e., the thesis itself). </w:t>
      </w:r>
      <w:r w:rsidR="00471256" w:rsidRPr="006F6BAF">
        <w:rPr>
          <w:sz w:val="20"/>
        </w:rPr>
        <w:t>The PDF output by Overleaf appears to be PDF version 1.5 (i.e., accessible via Acrobat version 6 or later).</w:t>
      </w:r>
    </w:p>
    <w:p w:rsidR="00764649" w:rsidRPr="006F6BAF" w:rsidRDefault="00653FF9" w:rsidP="00764649">
      <w:pPr>
        <w:pStyle w:val="BodyText"/>
        <w:rPr>
          <w:sz w:val="20"/>
        </w:rPr>
      </w:pPr>
      <w:r w:rsidRPr="006F6BAF">
        <w:rPr>
          <w:sz w:val="20"/>
        </w:rPr>
        <w:t xml:space="preserve">The template makes use of color with with regard to the </w:t>
      </w:r>
      <w:r w:rsidRPr="006F6BAF">
        <w:rPr>
          <w:b/>
          <w:sz w:val="20"/>
        </w:rPr>
        <w:t>hyperref colors</w:t>
      </w:r>
      <w:r w:rsidRPr="006F6BAF">
        <w:rPr>
          <w:sz w:val="20"/>
        </w:rPr>
        <w:t xml:space="preserve"> and </w:t>
      </w:r>
      <w:r w:rsidRPr="006F6BAF">
        <w:rPr>
          <w:b/>
          <w:sz w:val="20"/>
        </w:rPr>
        <w:t>todonotes</w:t>
      </w:r>
      <w:r w:rsidR="006D3F5D" w:rsidRPr="006F6BAF">
        <w:rPr>
          <w:sz w:val="20"/>
        </w:rPr>
        <w:t xml:space="preserve">. The </w:t>
      </w:r>
      <w:r w:rsidR="006D3F5D" w:rsidRPr="006F6BAF">
        <w:rPr>
          <w:b/>
          <w:sz w:val="20"/>
        </w:rPr>
        <w:t>hyperref</w:t>
      </w:r>
      <w:r w:rsidR="006D3F5D" w:rsidRPr="006F6BAF">
        <w:rPr>
          <w:sz w:val="20"/>
        </w:rPr>
        <w:t xml:space="preserve"> colors are defined as:</w:t>
      </w:r>
    </w:p>
    <w:p w:rsidR="00653FF9" w:rsidRPr="006F6BAF" w:rsidRDefault="00653FF9" w:rsidP="00653FF9">
      <w:pPr>
        <w:pStyle w:val="Computerexample"/>
        <w:rPr>
          <w:sz w:val="20"/>
        </w:rPr>
      </w:pPr>
      <w:r w:rsidRPr="006F6BAF">
        <w:rPr>
          <w:sz w:val="20"/>
        </w:rPr>
        <w:t>\</w:t>
      </w:r>
      <w:proofErr w:type="gramStart"/>
      <w:r w:rsidRPr="006F6BAF">
        <w:rPr>
          <w:sz w:val="20"/>
        </w:rPr>
        <w:t>hypersetup{</w:t>
      </w:r>
      <w:proofErr w:type="gramEnd"/>
    </w:p>
    <w:p w:rsidR="00653FF9" w:rsidRPr="006F6BAF" w:rsidRDefault="00653FF9" w:rsidP="00653FF9">
      <w:pPr>
        <w:pStyle w:val="Computerexample"/>
        <w:rPr>
          <w:sz w:val="20"/>
        </w:rPr>
      </w:pPr>
      <w:r w:rsidRPr="006F6BAF">
        <w:rPr>
          <w:sz w:val="20"/>
        </w:rPr>
        <w:tab/>
      </w:r>
      <w:proofErr w:type="gramStart"/>
      <w:r w:rsidRPr="006F6BAF">
        <w:rPr>
          <w:sz w:val="20"/>
        </w:rPr>
        <w:t>color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break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linkcolor</w:t>
      </w:r>
      <w:proofErr w:type="gramEnd"/>
      <w:r w:rsidRPr="006F6BAF">
        <w:rPr>
          <w:sz w:val="20"/>
        </w:rPr>
        <w:t xml:space="preserve">   = \linkscolor,</w:t>
      </w:r>
    </w:p>
    <w:p w:rsidR="00653FF9" w:rsidRPr="006F6BAF" w:rsidRDefault="00653FF9" w:rsidP="00653FF9">
      <w:pPr>
        <w:pStyle w:val="Computerexample"/>
        <w:rPr>
          <w:sz w:val="20"/>
        </w:rPr>
      </w:pPr>
      <w:r w:rsidRPr="006F6BAF">
        <w:rPr>
          <w:sz w:val="20"/>
        </w:rPr>
        <w:tab/>
      </w:r>
      <w:proofErr w:type="gramStart"/>
      <w:r w:rsidRPr="006F6BAF">
        <w:rPr>
          <w:sz w:val="20"/>
        </w:rPr>
        <w:t>urlcolor</w:t>
      </w:r>
      <w:proofErr w:type="gramEnd"/>
      <w:r w:rsidRPr="006F6BAF">
        <w:rPr>
          <w:sz w:val="20"/>
        </w:rPr>
        <w:t xml:space="preserve">    = \urlscolor,</w:t>
      </w:r>
    </w:p>
    <w:p w:rsidR="00653FF9" w:rsidRPr="006F6BAF" w:rsidRDefault="00653FF9" w:rsidP="00653FF9">
      <w:pPr>
        <w:pStyle w:val="Computerexample"/>
        <w:rPr>
          <w:sz w:val="20"/>
        </w:rPr>
      </w:pPr>
      <w:r w:rsidRPr="006F6BAF">
        <w:rPr>
          <w:sz w:val="20"/>
        </w:rPr>
        <w:tab/>
      </w:r>
      <w:proofErr w:type="gramStart"/>
      <w:r w:rsidRPr="006F6BAF">
        <w:rPr>
          <w:sz w:val="20"/>
        </w:rPr>
        <w:t>citecolor</w:t>
      </w:r>
      <w:proofErr w:type="gramEnd"/>
      <w:r w:rsidRPr="006F6BAF">
        <w:rPr>
          <w:sz w:val="20"/>
        </w:rPr>
        <w:t xml:space="preserve">   = \refscolor,</w:t>
      </w:r>
    </w:p>
    <w:p w:rsidR="00653FF9" w:rsidRPr="006F6BAF" w:rsidRDefault="00653FF9" w:rsidP="00653FF9">
      <w:pPr>
        <w:pStyle w:val="Computerexample"/>
        <w:rPr>
          <w:sz w:val="20"/>
        </w:rPr>
      </w:pPr>
      <w:r w:rsidRPr="006F6BAF">
        <w:rPr>
          <w:sz w:val="20"/>
        </w:rPr>
        <w:tab/>
      </w:r>
      <w:proofErr w:type="gramStart"/>
      <w:r w:rsidRPr="006F6BAF">
        <w:rPr>
          <w:sz w:val="20"/>
        </w:rPr>
        <w:t>anchorcolor</w:t>
      </w:r>
      <w:proofErr w:type="gramEnd"/>
      <w:r w:rsidRPr="006F6BAF">
        <w:rPr>
          <w:sz w:val="20"/>
        </w:rPr>
        <w:t xml:space="preserve"> = black</w:t>
      </w:r>
    </w:p>
    <w:p w:rsidR="00653FF9" w:rsidRPr="006F6BAF" w:rsidRDefault="00653FF9" w:rsidP="00653FF9">
      <w:pPr>
        <w:pStyle w:val="Computerexample"/>
        <w:rPr>
          <w:sz w:val="20"/>
        </w:rPr>
      </w:pPr>
      <w:r w:rsidRPr="006F6BAF">
        <w:rPr>
          <w:sz w:val="20"/>
        </w:rPr>
        <w:t>}</w:t>
      </w:r>
    </w:p>
    <w:p w:rsidR="00653FF9" w:rsidRPr="006F6BAF" w:rsidRDefault="00653FF9" w:rsidP="00653FF9">
      <w:pPr>
        <w:pStyle w:val="BodyText"/>
        <w:rPr>
          <w:sz w:val="20"/>
        </w:rPr>
      </w:pPr>
      <w:r w:rsidRPr="006F6BAF">
        <w:rPr>
          <w:sz w:val="20"/>
        </w:rPr>
        <w:t>Where the colors are defined as</w:t>
      </w:r>
      <w:r w:rsidR="006D3F5D" w:rsidRPr="006F6BAF">
        <w:rPr>
          <w:sz w:val="20"/>
        </w:rPr>
        <w:t xml:space="preserve"> (the ForestGreen make lack sufficient contrast for readability)</w:t>
      </w:r>
      <w:r w:rsidRPr="006F6BAF">
        <w:rPr>
          <w:sz w:val="20"/>
        </w:rPr>
        <w:t>:</w:t>
      </w:r>
    </w:p>
    <w:p w:rsidR="00653FF9" w:rsidRPr="006F6BAF" w:rsidRDefault="00653FF9" w:rsidP="00653FF9">
      <w:pPr>
        <w:pStyle w:val="Computerexample"/>
        <w:rPr>
          <w:sz w:val="20"/>
        </w:rPr>
      </w:pPr>
      <w:r w:rsidRPr="006F6BAF">
        <w:rPr>
          <w:sz w:val="20"/>
        </w:rPr>
        <w:t>\definecolor{ForestGreen} {RGB</w:t>
      </w:r>
      <w:proofErr w:type="gramStart"/>
      <w:r w:rsidRPr="006F6BAF">
        <w:rPr>
          <w:sz w:val="20"/>
        </w:rPr>
        <w:t>}{</w:t>
      </w:r>
      <w:proofErr w:type="gramEnd"/>
      <w:r w:rsidRPr="006F6BAF">
        <w:rPr>
          <w:sz w:val="20"/>
        </w:rPr>
        <w:t>34,  139,  34}</w:t>
      </w:r>
    </w:p>
    <w:p w:rsidR="00653FF9" w:rsidRPr="006F6BAF" w:rsidRDefault="00653FF9" w:rsidP="00653FF9">
      <w:pPr>
        <w:pStyle w:val="Computerexample"/>
        <w:rPr>
          <w:sz w:val="20"/>
        </w:rPr>
      </w:pPr>
      <w:r w:rsidRPr="006F6BAF">
        <w:rPr>
          <w:sz w:val="20"/>
        </w:rPr>
        <w:t>\definecolor{HeraldRed2}   {rgb</w:t>
      </w:r>
      <w:proofErr w:type="gramStart"/>
      <w:r w:rsidRPr="006F6BAF">
        <w:rPr>
          <w:sz w:val="20"/>
        </w:rPr>
        <w:t>}{</w:t>
      </w:r>
      <w:proofErr w:type="gramEnd"/>
      <w:r w:rsidRPr="006F6BAF">
        <w:rPr>
          <w:sz w:val="20"/>
        </w:rPr>
        <w:t>0.81, 0.12, 0.15}</w:t>
      </w:r>
    </w:p>
    <w:p w:rsidR="00653FF9" w:rsidRPr="006F6BAF" w:rsidRDefault="00653FF9" w:rsidP="00653FF9">
      <w:pPr>
        <w:pStyle w:val="Computerexample"/>
        <w:rPr>
          <w:sz w:val="20"/>
        </w:rPr>
      </w:pPr>
    </w:p>
    <w:p w:rsidR="00653FF9" w:rsidRPr="006F6BAF" w:rsidRDefault="00653FF9" w:rsidP="00653FF9">
      <w:pPr>
        <w:pStyle w:val="Computerexample"/>
        <w:rPr>
          <w:sz w:val="20"/>
        </w:rPr>
      </w:pPr>
      <w:r w:rsidRPr="006F6BAF">
        <w:rPr>
          <w:sz w:val="20"/>
        </w:rPr>
        <w:t>\newcommand{\refscolor} {blue}</w:t>
      </w:r>
    </w:p>
    <w:p w:rsidR="00653FF9" w:rsidRPr="006F6BAF" w:rsidRDefault="00653FF9" w:rsidP="00653FF9">
      <w:pPr>
        <w:pStyle w:val="Computerexample"/>
        <w:rPr>
          <w:sz w:val="20"/>
        </w:rPr>
      </w:pPr>
      <w:r w:rsidRPr="006F6BAF">
        <w:rPr>
          <w:sz w:val="20"/>
        </w:rPr>
        <w:t>\newcommand{\linkscolor}{HeraldRed2}</w:t>
      </w:r>
    </w:p>
    <w:p w:rsidR="002D089A" w:rsidRPr="006F6BAF" w:rsidRDefault="00653FF9" w:rsidP="002D089A">
      <w:pPr>
        <w:pStyle w:val="Computerexample"/>
        <w:rPr>
          <w:sz w:val="20"/>
        </w:rPr>
      </w:pPr>
      <w:r w:rsidRPr="006F6BAF">
        <w:rPr>
          <w:sz w:val="20"/>
        </w:rPr>
        <w:t>\newco</w:t>
      </w:r>
      <w:r w:rsidR="002D089A" w:rsidRPr="006F6BAF">
        <w:rPr>
          <w:sz w:val="20"/>
        </w:rPr>
        <w:t>mmand{\urlscolor} {ForestGreen}</w:t>
      </w:r>
    </w:p>
    <w:p w:rsidR="007A5200" w:rsidRPr="006F6BAF" w:rsidRDefault="007A5200" w:rsidP="006D3F5D">
      <w:pPr>
        <w:pStyle w:val="BodyText"/>
        <w:rPr>
          <w:sz w:val="20"/>
        </w:rPr>
      </w:pPr>
    </w:p>
    <w:p w:rsidR="007A5200" w:rsidRPr="006F6BAF" w:rsidRDefault="007A5200" w:rsidP="006D3F5D">
      <w:pPr>
        <w:pStyle w:val="BodyText"/>
        <w:rPr>
          <w:sz w:val="20"/>
        </w:rPr>
      </w:pPr>
      <w:r w:rsidRPr="006F6BAF">
        <w:rPr>
          <w:sz w:val="20"/>
        </w:rPr>
        <w:t>Note that the colors do not encode any special meaning (i.e., they could all be turned to black), since the citations are recognizable by their format, the URL (and URI) by linking to an external document, and the links (by linking within the document.</w:t>
      </w:r>
    </w:p>
    <w:p w:rsidR="006D3F5D" w:rsidRPr="006F6BAF" w:rsidRDefault="00653FF9" w:rsidP="006D3F5D">
      <w:pPr>
        <w:pStyle w:val="BodyText"/>
        <w:rPr>
          <w:sz w:val="20"/>
        </w:rPr>
      </w:pPr>
      <w:r w:rsidRPr="006F6BAF">
        <w:rPr>
          <w:sz w:val="20"/>
        </w:rPr>
        <w:t xml:space="preserve">Some additional colors are defined and used for </w:t>
      </w:r>
      <w:r w:rsidRPr="006F6BAF">
        <w:rPr>
          <w:b/>
          <w:sz w:val="20"/>
        </w:rPr>
        <w:t>todonotes</w:t>
      </w:r>
      <w:r w:rsidRPr="006F6BAF">
        <w:rPr>
          <w:sz w:val="20"/>
        </w:rPr>
        <w:t xml:space="preserve"> – they should </w:t>
      </w:r>
      <w:proofErr w:type="gramStart"/>
      <w:r w:rsidRPr="006F6BAF">
        <w:rPr>
          <w:sz w:val="20"/>
        </w:rPr>
        <w:t>of</w:t>
      </w:r>
      <w:proofErr w:type="gramEnd"/>
      <w:r w:rsidRPr="006F6BAF">
        <w:rPr>
          <w:sz w:val="20"/>
        </w:rPr>
        <w:t xml:space="preserve"> of course be removed before the thesis is finalized. The default background color </w:t>
      </w:r>
      <w:r w:rsidR="006D3F5D" w:rsidRPr="006F6BAF">
        <w:rPr>
          <w:sz w:val="20"/>
        </w:rPr>
        <w:t xml:space="preserve">for todonotes </w:t>
      </w:r>
      <w:r w:rsidRPr="006F6BAF">
        <w:rPr>
          <w:sz w:val="20"/>
        </w:rPr>
        <w:t xml:space="preserve">is orange </w:t>
      </w:r>
      <w:r w:rsidR="006D3F5D" w:rsidRPr="006F6BAF">
        <w:rPr>
          <w:sz w:val="20"/>
        </w:rPr>
        <w:t>(which is predefined as #FF7F00\</w:t>
      </w:r>
      <w:proofErr w:type="gramStart"/>
      <w:r w:rsidR="006D3F5D" w:rsidRPr="006F6BAF">
        <w:rPr>
          <w:sz w:val="20"/>
        </w:rPr>
        <w:t>definecolor{</w:t>
      </w:r>
      <w:proofErr w:type="gramEnd"/>
      <w:r w:rsidR="006D3F5D" w:rsidRPr="006F6BAF">
        <w:rPr>
          <w:sz w:val="20"/>
        </w:rPr>
        <w:t xml:space="preserve">orange(colorwheel)}{rgb}{1.0, 0.5, 0.0}). The color for notes in Swedish is aqua (defined </w:t>
      </w:r>
      <w:r w:rsidR="006D3F5D" w:rsidRPr="006F6BAF">
        <w:rPr>
          <w:sz w:val="20"/>
        </w:rPr>
        <w:lastRenderedPageBreak/>
        <w:t>as</w:t>
      </w:r>
      <w:proofErr w:type="gramStart"/>
      <w:r w:rsidR="006D3F5D" w:rsidRPr="006F6BAF">
        <w:rPr>
          <w:sz w:val="20"/>
        </w:rPr>
        <w:t>:\</w:t>
      </w:r>
      <w:proofErr w:type="gramEnd"/>
      <w:r w:rsidR="006D3F5D" w:rsidRPr="006F6BAF">
        <w:rPr>
          <w:sz w:val="20"/>
        </w:rPr>
        <w:t>definecolor{aqua}{rgb}{0.0, 1.0, 1.0}). For notes by the authors to themselves using \todoinline are red (defined as \definecolor{red}{rgb}{0.7</w:t>
      </w:r>
      <w:proofErr w:type="gramStart"/>
      <w:r w:rsidR="006D3F5D" w:rsidRPr="006F6BAF">
        <w:rPr>
          <w:sz w:val="20"/>
        </w:rPr>
        <w:t>,0.0,0.0</w:t>
      </w:r>
      <w:proofErr w:type="gramEnd"/>
      <w:r w:rsidR="006D3F5D" w:rsidRPr="006F6BAF">
        <w:rPr>
          <w:sz w:val="20"/>
        </w:rPr>
        <w:t xml:space="preserve">}). </w:t>
      </w:r>
    </w:p>
    <w:p w:rsidR="00471256" w:rsidRPr="006F6BAF" w:rsidRDefault="002D089A" w:rsidP="002D089A">
      <w:pPr>
        <w:pStyle w:val="Heading2"/>
        <w:rPr>
          <w:sz w:val="24"/>
        </w:rPr>
      </w:pPr>
      <w:bookmarkStart w:id="197" w:name="_Toc77000640"/>
      <w:r w:rsidRPr="006F6BAF">
        <w:rPr>
          <w:sz w:val="24"/>
        </w:rPr>
        <w:t>Template itself</w:t>
      </w:r>
      <w:bookmarkEnd w:id="197"/>
    </w:p>
    <w:p w:rsidR="002D089A" w:rsidRPr="006F6BAF" w:rsidRDefault="002D089A" w:rsidP="00764649">
      <w:pPr>
        <w:pStyle w:val="BodyText"/>
        <w:rPr>
          <w:sz w:val="20"/>
        </w:rPr>
      </w:pPr>
      <w:r w:rsidRPr="006F6BAF">
        <w:rPr>
          <w:sz w:val="20"/>
        </w:rPr>
        <w:t>The template its</w:t>
      </w:r>
      <w:r w:rsidR="003A5884" w:rsidRPr="006F6BAF">
        <w:rPr>
          <w:sz w:val="20"/>
        </w:rPr>
        <w:t>elf is written in LaTeX using UTF8 characters. The template uses packages from TeX Liv</w:t>
      </w:r>
      <w:r w:rsidRPr="006F6BAF">
        <w:rPr>
          <w:sz w:val="20"/>
        </w:rPr>
        <w:t>e version 2020. It can be compiled with XeLaTeX and LuaLaTeX (note that both natively support UTF8 input). With pdfLaTeX it needs an initial declaration that it should use UTF8 input encoding.´</w:t>
      </w:r>
    </w:p>
    <w:p w:rsidR="002D089A" w:rsidRPr="006F6BAF" w:rsidRDefault="002D089A" w:rsidP="00764649">
      <w:pPr>
        <w:pStyle w:val="BodyText"/>
        <w:rPr>
          <w:sz w:val="20"/>
        </w:rPr>
      </w:pPr>
      <w:r w:rsidRPr="006F6BAF">
        <w:rPr>
          <w:sz w:val="20"/>
        </w:rPr>
        <w:t>The template is designed with a set of options to generate a thesis in English or Swedish and to use either bibtex or biblatex</w:t>
      </w:r>
      <w:r w:rsidR="004269CC" w:rsidRPr="006F6BAF">
        <w:rPr>
          <w:sz w:val="20"/>
        </w:rPr>
        <w:t>, as explained at the top of the main file:</w:t>
      </w:r>
    </w:p>
    <w:p w:rsidR="002D089A" w:rsidRPr="006F6BAF" w:rsidRDefault="002D089A" w:rsidP="004269CC">
      <w:pPr>
        <w:pStyle w:val="Computerexample"/>
        <w:rPr>
          <w:sz w:val="20"/>
        </w:rPr>
      </w:pPr>
      <w:r w:rsidRPr="006F6BAF">
        <w:rPr>
          <w:sz w:val="20"/>
        </w:rPr>
        <w:t xml:space="preserve">%% set the default language to </w:t>
      </w:r>
      <w:proofErr w:type="gramStart"/>
      <w:r w:rsidRPr="006F6BAF">
        <w:rPr>
          <w:sz w:val="20"/>
        </w:rPr>
        <w:t>english</w:t>
      </w:r>
      <w:proofErr w:type="gramEnd"/>
      <w:r w:rsidRPr="006F6BAF">
        <w:rPr>
          <w:sz w:val="20"/>
        </w:rPr>
        <w:t xml:space="preserve"> or swedish by passing an option to the documentclass - this handles the inside tile page</w:t>
      </w:r>
    </w:p>
    <w:p w:rsidR="002D089A" w:rsidRPr="006F6BAF" w:rsidRDefault="002D089A" w:rsidP="004269CC">
      <w:pPr>
        <w:pStyle w:val="Computerexample"/>
        <w:rPr>
          <w:sz w:val="20"/>
        </w:rPr>
      </w:pPr>
      <w:r w:rsidRPr="006F6BAF">
        <w:rPr>
          <w:sz w:val="20"/>
        </w:rPr>
        <w:t>% to use bibtex or biblatex - edited the following line:</w:t>
      </w:r>
    </w:p>
    <w:p w:rsidR="002D089A" w:rsidRPr="006F6BAF" w:rsidRDefault="002D089A" w:rsidP="004269CC">
      <w:pPr>
        <w:pStyle w:val="Computerexample"/>
        <w:rPr>
          <w:sz w:val="20"/>
        </w:rPr>
      </w:pPr>
      <w:r w:rsidRPr="006F6BAF">
        <w:rPr>
          <w:sz w:val="20"/>
        </w:rPr>
        <w:t>\documentclass[english, bibtex</w:t>
      </w:r>
      <w:proofErr w:type="gramStart"/>
      <w:r w:rsidRPr="006F6BAF">
        <w:rPr>
          <w:sz w:val="20"/>
        </w:rPr>
        <w:t>]{</w:t>
      </w:r>
      <w:proofErr w:type="gramEnd"/>
      <w:r w:rsidRPr="006F6BAF">
        <w:rPr>
          <w:sz w:val="20"/>
        </w:rPr>
        <w:t>kththesis}</w:t>
      </w:r>
    </w:p>
    <w:p w:rsidR="002D089A" w:rsidRPr="006F6BAF" w:rsidRDefault="002D089A" w:rsidP="004269CC">
      <w:pPr>
        <w:pStyle w:val="Computerexample"/>
        <w:rPr>
          <w:sz w:val="20"/>
        </w:rPr>
      </w:pPr>
      <w:r w:rsidRPr="006F6BAF">
        <w:rPr>
          <w:sz w:val="20"/>
        </w:rPr>
        <w:t>%\</w:t>
      </w:r>
      <w:proofErr w:type="gramStart"/>
      <w:r w:rsidRPr="006F6BAF">
        <w:rPr>
          <w:sz w:val="20"/>
        </w:rPr>
        <w:t>documentclass[</w:t>
      </w:r>
      <w:proofErr w:type="gramEnd"/>
      <w:r w:rsidRPr="006F6BAF">
        <w:rPr>
          <w:sz w:val="20"/>
        </w:rPr>
        <w:t>swedish, biblatex]{kththesis}</w:t>
      </w:r>
    </w:p>
    <w:p w:rsidR="004269CC" w:rsidRPr="006F6BAF" w:rsidRDefault="003A5884" w:rsidP="002D089A">
      <w:pPr>
        <w:pStyle w:val="BodyText"/>
        <w:rPr>
          <w:sz w:val="20"/>
        </w:rPr>
      </w:pPr>
      <w:r w:rsidRPr="006F6BAF">
        <w:rPr>
          <w:sz w:val="20"/>
        </w:rPr>
        <w:t>The template is available from Overleaf (both as a template and via a share URL). The template is also available from a github repository at KTH.</w:t>
      </w:r>
    </w:p>
    <w:p w:rsidR="003A5884" w:rsidRPr="006F6BAF" w:rsidRDefault="003A5884" w:rsidP="002D089A">
      <w:pPr>
        <w:pStyle w:val="BodyText"/>
        <w:rPr>
          <w:sz w:val="20"/>
        </w:rPr>
      </w:pPr>
      <w:proofErr w:type="gramStart"/>
      <w:r w:rsidRPr="006F6BAF">
        <w:rPr>
          <w:sz w:val="20"/>
        </w:rPr>
        <w:t>The text in the template in in Swedish and English.</w:t>
      </w:r>
      <w:proofErr w:type="gramEnd"/>
      <w:r w:rsidRPr="006F6BAF">
        <w:rPr>
          <w:sz w:val="20"/>
        </w:rPr>
        <w:t xml:space="preserve"> The notes regarding the LaTeX class file, the various lib files, and the examplethesis.tex file are in English.</w:t>
      </w:r>
    </w:p>
    <w:p w:rsidR="003A5884" w:rsidRPr="006F6BAF" w:rsidRDefault="003A5884" w:rsidP="002D089A">
      <w:pPr>
        <w:pStyle w:val="BodyText"/>
        <w:rPr>
          <w:sz w:val="20"/>
        </w:rPr>
      </w:pPr>
      <w:r w:rsidRPr="006F6BAF">
        <w:rPr>
          <w:sz w:val="20"/>
        </w:rPr>
        <w:t>The default bibliographic styles is my own adaptation of the IEEE Tranactions format (i.e., numbered citations, numbered references, references in order of use) with the extention of adding DOIs, URLs, and ISBNs (when relevant).</w:t>
      </w:r>
    </w:p>
    <w:p w:rsidR="003A5884" w:rsidRPr="006F6BAF" w:rsidRDefault="007A5200" w:rsidP="007A5200">
      <w:pPr>
        <w:pStyle w:val="Heading2"/>
        <w:rPr>
          <w:sz w:val="24"/>
        </w:rPr>
      </w:pPr>
      <w:bookmarkStart w:id="198" w:name="_Toc77000641"/>
      <w:r w:rsidRPr="006F6BAF">
        <w:rPr>
          <w:sz w:val="24"/>
        </w:rPr>
        <w:t>Improving accessibility</w:t>
      </w:r>
      <w:bookmarkEnd w:id="198"/>
    </w:p>
    <w:p w:rsidR="007A5200" w:rsidRPr="006F6BAF" w:rsidRDefault="007A5200" w:rsidP="0062201B">
      <w:pPr>
        <w:autoSpaceDE w:val="0"/>
        <w:autoSpaceDN w:val="0"/>
        <w:adjustRightInd w:val="0"/>
        <w:spacing w:after="0" w:line="240" w:lineRule="auto"/>
        <w:rPr>
          <w:rStyle w:val="BodyTextChar"/>
          <w:sz w:val="20"/>
        </w:rPr>
      </w:pPr>
      <w:r w:rsidRPr="006F6BAF">
        <w:rPr>
          <w:rStyle w:val="BodyTextChar"/>
          <w:sz w:val="20"/>
        </w:rPr>
        <w:t xml:space="preserve">One method for improving accessibility would be to include the accessibility package, i.e., </w:t>
      </w:r>
      <w:r w:rsidRPr="006F6BAF">
        <w:rPr>
          <w:rStyle w:val="HTMLCode"/>
          <w:sz w:val="18"/>
        </w:rPr>
        <w:t>\usepackage{axessibility}</w:t>
      </w:r>
      <w:r w:rsidRPr="006F6BAF">
        <w:rPr>
          <w:rStyle w:val="BodyTextChar"/>
          <w:sz w:val="20"/>
        </w:rPr>
        <w:t xml:space="preserve"> as this would include a comment in the PDF file for each equation with the LaTeX that generated the equation.</w:t>
      </w:r>
      <w:r w:rsidR="0062201B" w:rsidRPr="006F6BAF">
        <w:rPr>
          <w:rStyle w:val="BodyTextChar"/>
          <w:sz w:val="20"/>
        </w:rPr>
        <w:t xml:space="preserve"> However, this package is no longer maintained and is incompatible with many other packages. For an introduction to what the LaTeX project has been working on see</w:t>
      </w:r>
      <w:r w:rsidR="0062201B" w:rsidRPr="006F6BAF">
        <w:rPr>
          <w:sz w:val="20"/>
        </w:rPr>
        <w:t xml:space="preserve"> “</w:t>
      </w:r>
      <w:r w:rsidR="0062201B" w:rsidRPr="006F6BAF">
        <w:rPr>
          <w:rFonts w:ascii="CMBX10" w:hAnsi="CMBX10" w:cs="CMBX10"/>
          <w:sz w:val="18"/>
          <w:szCs w:val="20"/>
        </w:rPr>
        <w:t>L</w:t>
      </w:r>
      <w:r w:rsidR="0062201B" w:rsidRPr="006F6BAF">
        <w:rPr>
          <w:rFonts w:ascii="CMBX7" w:hAnsi="CMBX7" w:cs="CMBX7"/>
          <w:sz w:val="12"/>
          <w:szCs w:val="14"/>
        </w:rPr>
        <w:t>A</w:t>
      </w:r>
      <w:r w:rsidR="0062201B" w:rsidRPr="006F6BAF">
        <w:rPr>
          <w:rFonts w:ascii="CMBX10" w:hAnsi="CMBX10" w:cs="CMBX10"/>
          <w:sz w:val="18"/>
          <w:szCs w:val="20"/>
        </w:rPr>
        <w:t xml:space="preserve">TEX Tagged </w:t>
      </w:r>
      <w:r w:rsidR="0062201B" w:rsidRPr="006F6BAF">
        <w:rPr>
          <w:rFonts w:ascii="CMBX9" w:hAnsi="CMBX9" w:cs="CMBX9"/>
          <w:sz w:val="16"/>
          <w:szCs w:val="18"/>
        </w:rPr>
        <w:t>PDF</w:t>
      </w:r>
      <w:r w:rsidR="0062201B" w:rsidRPr="006F6BAF">
        <w:rPr>
          <w:rFonts w:ascii="CMBX10" w:hAnsi="CMBX10" w:cs="CMBX10"/>
          <w:sz w:val="18"/>
          <w:szCs w:val="20"/>
        </w:rPr>
        <w:t>|A blueprint for a large Project” </w:t>
      </w:r>
      <w:r w:rsidR="0062201B" w:rsidRPr="006F6BAF">
        <w:rPr>
          <w:rStyle w:val="BodyTextChar"/>
          <w:sz w:val="20"/>
        </w:rPr>
        <w:fldChar w:fldCharType="begin"/>
      </w:r>
      <w:r w:rsidR="0062201B" w:rsidRPr="006F6BAF">
        <w:rPr>
          <w:rStyle w:val="BodyTextChar"/>
          <w:sz w:val="20"/>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6F6BAF">
        <w:rPr>
          <w:rStyle w:val="BodyTextChar"/>
          <w:sz w:val="20"/>
        </w:rPr>
        <w:fldChar w:fldCharType="separate"/>
      </w:r>
      <w:r w:rsidR="0062201B" w:rsidRPr="006F6BAF">
        <w:rPr>
          <w:rStyle w:val="BodyTextChar"/>
          <w:sz w:val="20"/>
        </w:rPr>
        <w:t>[1]</w:t>
      </w:r>
      <w:r w:rsidR="0062201B" w:rsidRPr="006F6BAF">
        <w:rPr>
          <w:rStyle w:val="BodyTextChar"/>
          <w:sz w:val="20"/>
        </w:rPr>
        <w:fldChar w:fldCharType="end"/>
      </w:r>
      <w:r w:rsidR="0062201B" w:rsidRPr="006F6BAF">
        <w:rPr>
          <w:rStyle w:val="BodyTextChar"/>
          <w:sz w:val="20"/>
        </w:rPr>
        <w:t>.</w:t>
      </w:r>
      <w:r w:rsidR="009E7DA0" w:rsidRPr="006F6BAF">
        <w:rPr>
          <w:rStyle w:val="BodyTextChar"/>
          <w:sz w:val="20"/>
        </w:rPr>
        <w:t xml:space="preserve"> Based upon this article and the status of the </w:t>
      </w:r>
      <w:r w:rsidR="009E7DA0" w:rsidRPr="006F6BAF">
        <w:rPr>
          <w:rStyle w:val="HTMLCode"/>
          <w:sz w:val="18"/>
        </w:rPr>
        <w:t>tagpdf</w:t>
      </w:r>
      <w:r w:rsidR="009E7DA0" w:rsidRPr="006F6BAF">
        <w:rPr>
          <w:rStyle w:val="BodyTextChar"/>
          <w:sz w:val="20"/>
        </w:rPr>
        <w:t xml:space="preserve"> package, I conclude that it is too early to worry about properly tagging PDF files, doing so will have to await the release of packaged designed for produciotn use.</w:t>
      </w:r>
    </w:p>
    <w:p w:rsidR="00D83A0A" w:rsidRPr="006F6BAF" w:rsidRDefault="006463F5" w:rsidP="006463F5">
      <w:pPr>
        <w:pStyle w:val="Heading1"/>
        <w:rPr>
          <w:sz w:val="24"/>
        </w:rPr>
      </w:pPr>
      <w:bookmarkStart w:id="199" w:name="_Toc77000642"/>
      <w:r w:rsidRPr="006F6BAF">
        <w:rPr>
          <w:sz w:val="24"/>
        </w:rPr>
        <w:t>The structure of the template and the report</w:t>
      </w:r>
      <w:bookmarkEnd w:id="199"/>
    </w:p>
    <w:p w:rsidR="006463F5" w:rsidRPr="006F6BAF" w:rsidRDefault="006463F5" w:rsidP="006463F5">
      <w:pPr>
        <w:pStyle w:val="BodyText"/>
        <w:rPr>
          <w:sz w:val="20"/>
        </w:rPr>
      </w:pPr>
      <w:r w:rsidRPr="006F6BAF">
        <w:rPr>
          <w:sz w:val="20"/>
        </w:rPr>
        <w:t>The report intself (i.e., the thesis) has a classical IMRAD structure. In some areas, such as mathimatics there is a tradition for another structure.</w:t>
      </w:r>
    </w:p>
    <w:p w:rsidR="006463F5" w:rsidRPr="006F6BAF" w:rsidRDefault="006463F5" w:rsidP="006463F5">
      <w:pPr>
        <w:pStyle w:val="BodyText"/>
        <w:rPr>
          <w:sz w:val="20"/>
        </w:rPr>
      </w:pPr>
      <w:r w:rsidRPr="006F6BAF">
        <w:rPr>
          <w:sz w:val="20"/>
        </w:rPr>
        <w:t xml:space="preserve">The files and folders in Overleaf (or from the github) have the form shown in </w:t>
      </w:r>
      <w:r w:rsidRPr="006F6BAF">
        <w:rPr>
          <w:sz w:val="20"/>
        </w:rPr>
        <w:fldChar w:fldCharType="begin"/>
      </w:r>
      <w:r w:rsidRPr="006F6BAF">
        <w:rPr>
          <w:sz w:val="20"/>
        </w:rPr>
        <w:instrText xml:space="preserve"> REF _Ref73951934 \h </w:instrText>
      </w:r>
      <w:r w:rsidR="006F6BAF">
        <w:rPr>
          <w:sz w:val="20"/>
        </w:rPr>
        <w:instrText xml:space="preserve"> \* MERGEFORMAT </w:instrText>
      </w:r>
      <w:r w:rsidRPr="006F6BAF">
        <w:rPr>
          <w:sz w:val="20"/>
        </w:rPr>
      </w:r>
      <w:r w:rsidRPr="006F6BAF">
        <w:rPr>
          <w:sz w:val="20"/>
        </w:rPr>
        <w:fldChar w:fldCharType="separate"/>
      </w:r>
      <w:r w:rsidR="00885A39" w:rsidRPr="00885A39">
        <w:rPr>
          <w:sz w:val="20"/>
        </w:rPr>
        <w:t xml:space="preserve">Figure </w:t>
      </w:r>
      <w:r w:rsidR="00885A39" w:rsidRPr="00885A39">
        <w:rPr>
          <w:noProof/>
          <w:sz w:val="20"/>
        </w:rPr>
        <w:t>80</w:t>
      </w:r>
      <w:r w:rsidRPr="006F6BAF">
        <w:rPr>
          <w:sz w:val="20"/>
        </w:rPr>
        <w:fldChar w:fldCharType="end"/>
      </w:r>
      <w:r w:rsidRPr="006F6BAF">
        <w:rPr>
          <w:sz w:val="20"/>
        </w:rPr>
        <w:t>. Some students add folders per chapter and reduce the main document to a skeleton that includes the other parts of the document.</w:t>
      </w:r>
    </w:p>
    <w:p w:rsidR="006463F5" w:rsidRPr="006F6BAF" w:rsidRDefault="006463F5" w:rsidP="006463F5">
      <w:pPr>
        <w:pStyle w:val="BodyText"/>
        <w:rPr>
          <w:sz w:val="20"/>
        </w:rPr>
      </w:pPr>
      <w:r w:rsidRPr="006F6BAF">
        <w:rPr>
          <w:sz w:val="20"/>
        </w:rPr>
        <w:t xml:space="preserve">There is currently </w:t>
      </w:r>
      <w:r w:rsidRPr="006F6BAF">
        <w:rPr>
          <w:b/>
          <w:sz w:val="20"/>
        </w:rPr>
        <w:t>not</w:t>
      </w:r>
      <w:r w:rsidRPr="006F6BAF">
        <w:rPr>
          <w:sz w:val="20"/>
        </w:rPr>
        <w:t xml:space="preserve"> a user’s manual with instructions concerning the template. Such a user’s manual should be available in both English and Swedish. Most student will only need to add acronyms to the acronyms.tex file and perhaps additional packages to includes.text (in some cases these may need to be added to the includes-after-hyperref.tex file is there is a conflict with hyperref).</w:t>
      </w:r>
    </w:p>
    <w:p w:rsidR="008244BD" w:rsidRPr="006F6BAF" w:rsidRDefault="00E83DFB" w:rsidP="008244BD">
      <w:pPr>
        <w:pStyle w:val="BodyText"/>
        <w:rPr>
          <w:sz w:val="20"/>
        </w:rPr>
      </w:pPr>
      <w:r w:rsidRPr="006F6BAF">
        <w:rPr>
          <w:sz w:val="20"/>
        </w:rPr>
        <w:t>The schools_and_programs.ins and old_schools_and_programs.ins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RPr="006F6BAF" w:rsidTr="00F532F3">
        <w:tc>
          <w:tcPr>
            <w:tcW w:w="9289" w:type="dxa"/>
          </w:tcPr>
          <w:p w:rsidR="008244BD" w:rsidRPr="006F6BAF" w:rsidRDefault="008244BD" w:rsidP="00F532F3">
            <w:pPr>
              <w:pStyle w:val="BodyText"/>
              <w:keepNext/>
              <w:ind w:firstLine="0"/>
              <w:rPr>
                <w:sz w:val="20"/>
              </w:rPr>
            </w:pPr>
            <w:r w:rsidRPr="006F6BAF">
              <w:rPr>
                <w:noProof/>
                <w:sz w:val="20"/>
              </w:rPr>
              <w:lastRenderedPageBreak/>
              <w:drawing>
                <wp:inline distT="0" distB="0" distL="0" distR="0" wp14:anchorId="7C727FFA" wp14:editId="4FA4832B">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Default="008244BD" w:rsidP="008244BD">
      <w:pPr>
        <w:pStyle w:val="Caption"/>
        <w:rPr>
          <w:sz w:val="18"/>
        </w:rPr>
      </w:pPr>
      <w:bookmarkStart w:id="200" w:name="_Ref73951934"/>
      <w:bookmarkStart w:id="201" w:name="_Toc7700072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80</w:t>
      </w:r>
      <w:r w:rsidR="00D62E91" w:rsidRPr="006F6BAF">
        <w:rPr>
          <w:noProof/>
          <w:sz w:val="18"/>
        </w:rPr>
        <w:fldChar w:fldCharType="end"/>
      </w:r>
      <w:bookmarkEnd w:id="200"/>
      <w:r w:rsidRPr="006F6BAF">
        <w:rPr>
          <w:sz w:val="18"/>
        </w:rPr>
        <w:t>: Files and folders in Overleaf template</w:t>
      </w:r>
      <w:bookmarkEnd w:id="201"/>
    </w:p>
    <w:p w:rsidR="004C3E86" w:rsidRDefault="004C3E86" w:rsidP="004C3E86">
      <w:pPr>
        <w:pStyle w:val="Heading1"/>
      </w:pPr>
      <w:bookmarkStart w:id="202" w:name="_Toc77000643"/>
      <w:r>
        <w:t>Generating LaTeX commands for in the student’s thesis source file</w:t>
      </w:r>
      <w:bookmarkEnd w:id="202"/>
    </w:p>
    <w:p w:rsidR="004C3E86" w:rsidRDefault="004C3E86" w:rsidP="00BE40A0">
      <w:pPr>
        <w:pStyle w:val="BodyText"/>
      </w:pPr>
      <w:r>
        <w:t>The thesis makes use of a set of LaTeX commands to collect information about the student, t</w:t>
      </w:r>
      <w:r w:rsidR="00BE40A0">
        <w:t>he supervisor(s), and examiner. However, how</w:t>
      </w:r>
      <w:r>
        <w:t xml:space="preserve"> can a student know what their KTHID and other necessary information </w:t>
      </w:r>
      <w:proofErr w:type="gramStart"/>
      <w:r>
        <w:t>is</w:t>
      </w:r>
      <w:proofErr w:type="gramEnd"/>
      <w:r>
        <w:t xml:space="preserve">? They can make use of the program: </w:t>
      </w:r>
      <w:r w:rsidRPr="004C3E86">
        <w:rPr>
          <w:rStyle w:val="HTMLCode"/>
        </w:rPr>
        <w:t>whoami_for_latex.py</w:t>
      </w:r>
      <w:r>
        <w:t>. This program makes use of information from the Canvas course room where the student is enrolled for their degree project. In the examples below we will assume that this is the Canvas course_id 25434.</w:t>
      </w:r>
    </w:p>
    <w:p w:rsidR="004C3E86" w:rsidRPr="004C3E86" w:rsidRDefault="004C3E86" w:rsidP="005A5BB4">
      <w:pPr>
        <w:pStyle w:val="BodyText"/>
      </w:pPr>
      <w:r w:rsidRPr="005A5BB4">
        <w:rPr>
          <w:rStyle w:val="BodyTextChar"/>
        </w:rPr>
        <w:fldChar w:fldCharType="begin"/>
      </w:r>
      <w:r w:rsidRPr="005A5BB4">
        <w:rPr>
          <w:rStyle w:val="BodyTextChar"/>
        </w:rPr>
        <w:instrText xml:space="preserve"> REF _Ref75774810 \h </w:instrText>
      </w:r>
      <w:r w:rsidR="005A5BB4" w:rsidRPr="005A5BB4">
        <w:rPr>
          <w:rStyle w:val="BodyTextChar"/>
        </w:rPr>
        <w:instrText xml:space="preserve"> \* MERGEFORMAT </w:instrText>
      </w:r>
      <w:r w:rsidRPr="005A5BB4">
        <w:rPr>
          <w:rStyle w:val="BodyTextChar"/>
        </w:rPr>
      </w:r>
      <w:r w:rsidRPr="005A5BB4">
        <w:rPr>
          <w:rStyle w:val="BodyTextChar"/>
        </w:rPr>
        <w:fldChar w:fldCharType="separate"/>
      </w:r>
      <w:r w:rsidR="00885A39" w:rsidRPr="00885A39">
        <w:rPr>
          <w:rStyle w:val="BodyTextChar"/>
        </w:rPr>
        <w:t>Figure 81</w:t>
      </w:r>
      <w:r w:rsidRPr="005A5BB4">
        <w:rPr>
          <w:rStyle w:val="BodyTextChar"/>
        </w:rPr>
        <w:fldChar w:fldCharType="end"/>
      </w:r>
      <w:r w:rsidRPr="005A5BB4">
        <w:rPr>
          <w:rStyle w:val="BodyTextChar"/>
        </w:rPr>
        <w:t xml:space="preserve"> shows the case for a student authors who has the e-mail address “</w:t>
      </w:r>
      <w:hyperlink r:id="rId73" w:history="1">
        <w:r w:rsidRPr="005A5BB4">
          <w:rPr>
            <w:rStyle w:val="BodyTextChar"/>
          </w:rPr>
          <w:t>oscarros@kth.se</w:t>
        </w:r>
      </w:hyperlink>
      <w:r w:rsidRPr="005A5BB4">
        <w:rPr>
          <w:rStyle w:val="BodyTextChar"/>
        </w:rPr>
        <w:t xml:space="preserve">”. </w:t>
      </w:r>
      <w:r w:rsidR="005A5BB4" w:rsidRPr="005A5BB4">
        <w:rPr>
          <w:rStyle w:val="BodyTextChar"/>
        </w:rPr>
        <w:t xml:space="preserve">Note that the user is prompted to </w:t>
      </w:r>
      <w:r w:rsidR="00B8484B">
        <w:rPr>
          <w:rStyle w:val="BodyTextChar"/>
        </w:rPr>
        <w:t>enter</w:t>
      </w:r>
      <w:r w:rsidR="005A5BB4" w:rsidRPr="005A5BB4">
        <w:rPr>
          <w:rStyle w:val="BodyTextChar"/>
        </w:rPr>
        <w:t xml:space="preserve"> their KTH account name and password (in order to access LADOK). </w:t>
      </w:r>
      <w:r w:rsidR="00BE40A0">
        <w:rPr>
          <w:rStyle w:val="BodyTextChar"/>
        </w:rPr>
        <w:t xml:space="preserve">Note that this student has two programs of study listed in LADOK (i.e. CDATE and TCSCM). The student will have to manually select one of these and comment out or delete the </w:t>
      </w:r>
      <w:proofErr w:type="gramStart"/>
      <w:r w:rsidR="00BE40A0">
        <w:rPr>
          <w:rStyle w:val="BodyTextChar"/>
        </w:rPr>
        <w:t>other,</w:t>
      </w:r>
      <w:proofErr w:type="gramEnd"/>
      <w:r w:rsidR="00BE40A0">
        <w:rPr>
          <w:rStyle w:val="BodyTextChar"/>
        </w:rPr>
        <w:t xml:space="preserve"> </w:t>
      </w:r>
      <w:r w:rsidR="00304D23">
        <w:rPr>
          <w:rStyle w:val="BodyTextChar"/>
        </w:rPr>
        <w:t>The course code is derived from the section of the course that the user is enrolled in. This section name (in the case of this student: “</w:t>
      </w:r>
      <w:r w:rsidR="00304D23" w:rsidRPr="00304D23">
        <w:rPr>
          <w:rStyle w:val="BodyTextChar"/>
        </w:rPr>
        <w:t>DA231XVT212</w:t>
      </w:r>
      <w:r w:rsidR="00304D23">
        <w:rPr>
          <w:rStyle w:val="BodyTextChar"/>
        </w:rPr>
        <w:t>”) is reduced to a course code by truncation. The course cycle information is taken from the first digit of the course code. This should work for most course code, except for one program in architecture which is still using a very old course code.</w:t>
      </w:r>
    </w:p>
    <w:tbl>
      <w:tblPr>
        <w:tblStyle w:val="TableGrid"/>
        <w:tblW w:w="0" w:type="auto"/>
        <w:tblLook w:val="04A0" w:firstRow="1" w:lastRow="0" w:firstColumn="1" w:lastColumn="0" w:noHBand="0" w:noVBand="1"/>
      </w:tblPr>
      <w:tblGrid>
        <w:gridCol w:w="9289"/>
      </w:tblGrid>
      <w:tr w:rsidR="004C3E86" w:rsidTr="004C3E86">
        <w:tc>
          <w:tcPr>
            <w:tcW w:w="9289" w:type="dxa"/>
          </w:tcPr>
          <w:p w:rsidR="00304D23" w:rsidRDefault="00304D23" w:rsidP="00304D23">
            <w:pPr>
              <w:keepNext/>
            </w:pPr>
            <w:r>
              <w:t>./whoami_for_latex.py oscarros@kth.se 25434</w:t>
            </w:r>
          </w:p>
          <w:p w:rsidR="00304D23" w:rsidRDefault="00304D23" w:rsidP="00304D23">
            <w:pPr>
              <w:keepNext/>
            </w:pPr>
            <w:r>
              <w:t>login_id=oscarros@kth.se</w:t>
            </w:r>
          </w:p>
          <w:p w:rsidR="00304D23" w:rsidRDefault="00304D23" w:rsidP="00304D23">
            <w:pPr>
              <w:keepNext/>
            </w:pPr>
            <w:r>
              <w:t>\authorsLastname{Rosquis}</w:t>
            </w:r>
          </w:p>
          <w:p w:rsidR="00304D23" w:rsidRDefault="00304D23" w:rsidP="00304D23">
            <w:pPr>
              <w:keepNext/>
            </w:pPr>
            <w:r>
              <w:t>\authorsFirstname{Oscar}</w:t>
            </w:r>
          </w:p>
          <w:p w:rsidR="00304D23" w:rsidRDefault="00304D23" w:rsidP="00304D23">
            <w:pPr>
              <w:keepNext/>
            </w:pPr>
            <w:r>
              <w:t>\email{oscarros@kth.se}</w:t>
            </w:r>
          </w:p>
          <w:p w:rsidR="00304D23" w:rsidRDefault="00304D23" w:rsidP="00304D23">
            <w:pPr>
              <w:keepNext/>
            </w:pPr>
            <w:r>
              <w:t>\kthid{u1tmg8l6}</w:t>
            </w:r>
          </w:p>
          <w:p w:rsidR="00304D23" w:rsidRDefault="00304D23" w:rsidP="00304D23">
            <w:pPr>
              <w:keepNext/>
            </w:pPr>
            <w:r>
              <w:t>% If the student has an ORCiD - add it here</w:t>
            </w:r>
          </w:p>
          <w:p w:rsidR="00304D23" w:rsidRDefault="00304D23" w:rsidP="00304D23">
            <w:pPr>
              <w:keepNext/>
            </w:pPr>
            <w:r>
              <w:t>%\orcid{0000-0002-xxxx-zzzz</w:t>
            </w:r>
          </w:p>
          <w:p w:rsidR="00304D23" w:rsidRDefault="00304D23" w:rsidP="00304D23">
            <w:pPr>
              <w:keepNext/>
            </w:pPr>
            <w:r>
              <w:t>%\authorsSchool{\schoolAcronym{EECS}}</w:t>
            </w:r>
          </w:p>
          <w:p w:rsidR="00304D23" w:rsidRDefault="00304D23" w:rsidP="00304D23">
            <w:pPr>
              <w:keepNext/>
            </w:pPr>
            <w:r>
              <w:t>\programcode{CDATE}</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Degree Programme in Computer Science and Engineering}</w:t>
            </w:r>
          </w:p>
          <w:p w:rsidR="00304D23" w:rsidRDefault="00304D23" w:rsidP="00304D23">
            <w:pPr>
              <w:keepNext/>
            </w:pPr>
            <w:r>
              <w:t>\programcode{TCSCM}</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Master's Programme, Computer Science}</w:t>
            </w:r>
          </w:p>
          <w:p w:rsidR="00304D23" w:rsidRDefault="00304D23" w:rsidP="00304D23">
            <w:pPr>
              <w:keepNext/>
            </w:pPr>
            <w:r>
              <w:t>\courseCycle{2}</w:t>
            </w:r>
          </w:p>
          <w:p w:rsidR="004C3E86" w:rsidRDefault="00304D23" w:rsidP="00304D23">
            <w:pPr>
              <w:keepNext/>
            </w:pPr>
            <w:r>
              <w:t>\courseCode{DA231X}</w:t>
            </w:r>
          </w:p>
        </w:tc>
      </w:tr>
    </w:tbl>
    <w:p w:rsidR="004C3E86" w:rsidRDefault="004C3E86" w:rsidP="004C3E86">
      <w:pPr>
        <w:pStyle w:val="Caption"/>
      </w:pPr>
      <w:bookmarkStart w:id="203" w:name="_Ref75774810"/>
      <w:bookmarkStart w:id="204" w:name="_Toc77000728"/>
      <w:r>
        <w:t xml:space="preserve">Figure </w:t>
      </w:r>
      <w:fldSimple w:instr=" SEQ Figure \* ARABIC ">
        <w:r w:rsidR="00885A39">
          <w:rPr>
            <w:noProof/>
          </w:rPr>
          <w:t>81</w:t>
        </w:r>
      </w:fldSimple>
      <w:bookmarkEnd w:id="203"/>
      <w:r>
        <w:t>: Generating LaTeX commands for a student author</w:t>
      </w:r>
      <w:bookmarkEnd w:id="204"/>
    </w:p>
    <w:p w:rsidR="00B8484B" w:rsidRDefault="00B8484B" w:rsidP="00BE40A0">
      <w:pPr>
        <w:rPr>
          <w:rStyle w:val="BodyTextChar"/>
        </w:rPr>
      </w:pPr>
      <w:r>
        <w:rPr>
          <w:rStyle w:val="BodyTextChar"/>
        </w:rPr>
        <w:br w:type="page"/>
      </w:r>
    </w:p>
    <w:p w:rsidR="00133EC8" w:rsidRDefault="00133EC8" w:rsidP="00133EC8">
      <w:pPr>
        <w:pStyle w:val="BodyText"/>
        <w:rPr>
          <w:rStyle w:val="BodyTextChar"/>
        </w:rPr>
      </w:pPr>
      <w:r>
        <w:rPr>
          <w:rStyle w:val="BodyTextChar"/>
        </w:rPr>
        <w:lastRenderedPageBreak/>
        <w:fldChar w:fldCharType="begin"/>
      </w:r>
      <w:r>
        <w:rPr>
          <w:rStyle w:val="BodyTextChar"/>
        </w:rPr>
        <w:instrText xml:space="preserve"> REF _Ref75779817 \h </w:instrText>
      </w:r>
      <w:r>
        <w:rPr>
          <w:rStyle w:val="BodyTextChar"/>
        </w:rPr>
      </w:r>
      <w:r>
        <w:rPr>
          <w:rStyle w:val="BodyTextChar"/>
        </w:rPr>
        <w:fldChar w:fldCharType="separate"/>
      </w:r>
      <w:r w:rsidR="00885A39">
        <w:t xml:space="preserve">Figure </w:t>
      </w:r>
      <w:r w:rsidR="00885A39">
        <w:rPr>
          <w:noProof/>
        </w:rPr>
        <w:t>82</w:t>
      </w:r>
      <w:r>
        <w:rPr>
          <w:rStyle w:val="BodyTextChar"/>
        </w:rPr>
        <w:fldChar w:fldCharType="end"/>
      </w:r>
      <w:r>
        <w:rPr>
          <w:rStyle w:val="BodyTextChar"/>
        </w:rPr>
        <w:t xml:space="preserve"> show the case of generating the data for a second author (NB this is only possible for a 1</w:t>
      </w:r>
      <w:r w:rsidRPr="00133EC8">
        <w:rPr>
          <w:rStyle w:val="BodyTextChar"/>
          <w:vertAlign w:val="superscript"/>
        </w:rPr>
        <w:t>st</w:t>
      </w:r>
      <w:r>
        <w:rPr>
          <w:rStyle w:val="BodyTextChar"/>
        </w:rPr>
        <w:t xml:space="preserve"> cycle thesis).</w:t>
      </w:r>
      <w:r w:rsidR="00A21D60">
        <w:rPr>
          <w:rStyle w:val="BodyTextChar"/>
        </w:rPr>
        <w:t xml:space="preserve"> The actual user data has been anonymized in this figure.</w:t>
      </w:r>
    </w:p>
    <w:tbl>
      <w:tblPr>
        <w:tblStyle w:val="TableGrid"/>
        <w:tblW w:w="0" w:type="auto"/>
        <w:tblLook w:val="04A0" w:firstRow="1" w:lastRow="0" w:firstColumn="1" w:lastColumn="0" w:noHBand="0" w:noVBand="1"/>
      </w:tblPr>
      <w:tblGrid>
        <w:gridCol w:w="9289"/>
      </w:tblGrid>
      <w:tr w:rsidR="00133EC8" w:rsidTr="00133EC8">
        <w:tc>
          <w:tcPr>
            <w:tcW w:w="9289" w:type="dxa"/>
          </w:tcPr>
          <w:p w:rsidR="00993113" w:rsidRPr="00993113" w:rsidRDefault="00993113" w:rsidP="00993113">
            <w:pPr>
              <w:keepNext/>
              <w:rPr>
                <w:rStyle w:val="BodyTextChar"/>
              </w:rPr>
            </w:pPr>
            <w:r w:rsidRPr="00993113">
              <w:rPr>
                <w:rStyle w:val="BodyTextChar"/>
              </w:rPr>
              <w:t>./whoami_for_latex.py -2 xxxx@kth.se 22156</w:t>
            </w:r>
          </w:p>
          <w:p w:rsidR="00993113" w:rsidRPr="00993113" w:rsidRDefault="00993113" w:rsidP="00993113">
            <w:pPr>
              <w:keepNext/>
              <w:rPr>
                <w:rStyle w:val="BodyTextChar"/>
              </w:rPr>
            </w:pPr>
            <w:r w:rsidRPr="00993113">
              <w:rPr>
                <w:rStyle w:val="BodyTextChar"/>
              </w:rPr>
              <w:t>\secondAuthorsLastname{xxxxx}</w:t>
            </w:r>
          </w:p>
          <w:p w:rsidR="00993113" w:rsidRPr="00993113" w:rsidRDefault="00993113" w:rsidP="00993113">
            <w:pPr>
              <w:keepNext/>
              <w:rPr>
                <w:rStyle w:val="BodyTextChar"/>
              </w:rPr>
            </w:pPr>
            <w:r w:rsidRPr="00993113">
              <w:rPr>
                <w:rStyle w:val="BodyTextChar"/>
              </w:rPr>
              <w:t>\secondAuthorsFirstname{Oscar}</w:t>
            </w:r>
          </w:p>
          <w:p w:rsidR="00993113" w:rsidRPr="00993113" w:rsidRDefault="00993113" w:rsidP="00993113">
            <w:pPr>
              <w:keepNext/>
              <w:rPr>
                <w:rStyle w:val="BodyTextChar"/>
              </w:rPr>
            </w:pPr>
            <w:r w:rsidRPr="00993113">
              <w:rPr>
                <w:rStyle w:val="BodyTextChar"/>
              </w:rPr>
              <w:t>\secondemail{xxxx@kth.se}</w:t>
            </w:r>
          </w:p>
          <w:p w:rsidR="00993113" w:rsidRPr="00993113" w:rsidRDefault="00993113" w:rsidP="00993113">
            <w:pPr>
              <w:keepNext/>
              <w:rPr>
                <w:rStyle w:val="BodyTextChar"/>
              </w:rPr>
            </w:pPr>
            <w:r w:rsidRPr="00993113">
              <w:rPr>
                <w:rStyle w:val="BodyTextChar"/>
              </w:rPr>
              <w:t>\secondkthid{u1xxxxx}</w:t>
            </w:r>
          </w:p>
          <w:p w:rsidR="00993113" w:rsidRPr="00993113" w:rsidRDefault="00993113" w:rsidP="00993113">
            <w:pPr>
              <w:keepNext/>
              <w:rPr>
                <w:rStyle w:val="BodyTextChar"/>
              </w:rPr>
            </w:pPr>
            <w:r w:rsidRPr="00993113">
              <w:rPr>
                <w:rStyle w:val="BodyTextChar"/>
              </w:rPr>
              <w:t>% If the student has an ORCiD - add it here</w:t>
            </w:r>
          </w:p>
          <w:p w:rsidR="00993113" w:rsidRPr="00993113" w:rsidRDefault="00993113" w:rsidP="00993113">
            <w:pPr>
              <w:keepNext/>
              <w:rPr>
                <w:rStyle w:val="BodyTextChar"/>
              </w:rPr>
            </w:pPr>
            <w:r w:rsidRPr="00993113">
              <w:rPr>
                <w:rStyle w:val="BodyTextChar"/>
              </w:rPr>
              <w:t>\secondorcid{0000-0002-xxxx-zzzz}</w:t>
            </w:r>
          </w:p>
          <w:p w:rsidR="00993113" w:rsidRPr="00993113" w:rsidRDefault="00993113" w:rsidP="00993113">
            <w:pPr>
              <w:keepNext/>
              <w:rPr>
                <w:rStyle w:val="BodyTextChar"/>
              </w:rPr>
            </w:pPr>
            <w:r w:rsidRPr="00993113">
              <w:rPr>
                <w:rStyle w:val="BodyTextChar"/>
              </w:rPr>
              <w:t>\secondAuthorsSchool{\schoolAcronym{ABE}}</w:t>
            </w:r>
          </w:p>
          <w:p w:rsidR="00993113" w:rsidRPr="00993113" w:rsidRDefault="00993113" w:rsidP="00993113">
            <w:pPr>
              <w:keepNext/>
              <w:rPr>
                <w:rStyle w:val="BodyTextChar"/>
              </w:rPr>
            </w:pPr>
            <w:r w:rsidRPr="00993113">
              <w:rPr>
                <w:rStyle w:val="BodyTextChar"/>
              </w:rPr>
              <w:t>%Note that the LaTeX template does not support having students with different programs or course codes</w:t>
            </w:r>
          </w:p>
          <w:p w:rsidR="00993113" w:rsidRPr="00993113" w:rsidRDefault="00993113" w:rsidP="00993113">
            <w:pPr>
              <w:keepNext/>
              <w:rPr>
                <w:rStyle w:val="BodyTextChar"/>
              </w:rPr>
            </w:pPr>
            <w:r w:rsidRPr="00993113">
              <w:rPr>
                <w:rStyle w:val="BodyTextChar"/>
              </w:rPr>
              <w:t>\programcode{CINTE}</w:t>
            </w:r>
          </w:p>
          <w:p w:rsidR="00993113" w:rsidRPr="00993113" w:rsidRDefault="00993113" w:rsidP="00993113">
            <w:pPr>
              <w:keepNext/>
              <w:rPr>
                <w:rStyle w:val="BodyTextChar"/>
              </w:rPr>
            </w:pPr>
            <w:r w:rsidRPr="00993113">
              <w:rPr>
                <w:rStyle w:val="BodyTextChar"/>
              </w:rPr>
              <w:t>% Note that the following line should be commented out, as the programme is derived from the school_andPorgrams.ins information</w:t>
            </w:r>
          </w:p>
          <w:p w:rsidR="00993113" w:rsidRPr="00993113" w:rsidRDefault="00993113" w:rsidP="00993113">
            <w:pPr>
              <w:keepNext/>
              <w:rPr>
                <w:rStyle w:val="BodyTextChar"/>
              </w:rPr>
            </w:pPr>
            <w:r w:rsidRPr="00993113">
              <w:rPr>
                <w:rStyle w:val="BodyTextChar"/>
              </w:rPr>
              <w:t>%\programname{Degree Programme in Information and Communication Technology}</w:t>
            </w:r>
          </w:p>
          <w:p w:rsidR="00993113" w:rsidRPr="00993113" w:rsidRDefault="00993113" w:rsidP="00993113">
            <w:pPr>
              <w:keepNext/>
              <w:rPr>
                <w:rStyle w:val="BodyTextChar"/>
              </w:rPr>
            </w:pPr>
            <w:r w:rsidRPr="00993113">
              <w:rPr>
                <w:rStyle w:val="BodyTextChar"/>
              </w:rPr>
              <w:t>\courseCycle{1}</w:t>
            </w:r>
          </w:p>
          <w:p w:rsidR="00133EC8" w:rsidRDefault="00993113" w:rsidP="00993113">
            <w:pPr>
              <w:keepNext/>
              <w:rPr>
                <w:rStyle w:val="BodyTextChar"/>
              </w:rPr>
            </w:pPr>
            <w:r w:rsidRPr="00993113">
              <w:rPr>
                <w:rStyle w:val="BodyTextChar"/>
              </w:rPr>
              <w:t>\courseCode{IA150X}</w:t>
            </w:r>
          </w:p>
        </w:tc>
      </w:tr>
    </w:tbl>
    <w:p w:rsidR="00133EC8" w:rsidRDefault="00133EC8" w:rsidP="00133EC8">
      <w:pPr>
        <w:pStyle w:val="Caption"/>
      </w:pPr>
      <w:bookmarkStart w:id="205" w:name="_Ref75779817"/>
      <w:bookmarkStart w:id="206" w:name="_Toc77000729"/>
      <w:r>
        <w:t xml:space="preserve">Figure </w:t>
      </w:r>
      <w:fldSimple w:instr=" SEQ Figure \* ARABIC ">
        <w:r w:rsidR="00885A39">
          <w:rPr>
            <w:noProof/>
          </w:rPr>
          <w:t>82</w:t>
        </w:r>
      </w:fldSimple>
      <w:bookmarkEnd w:id="205"/>
      <w:r>
        <w:t>: Generating the LaTeX data for the second author (in the case of a 1st cycle thesis)</w:t>
      </w:r>
      <w:bookmarkEnd w:id="206"/>
    </w:p>
    <w:p w:rsidR="00993113" w:rsidRDefault="00993113" w:rsidP="00993113">
      <w:pPr>
        <w:pStyle w:val="BodyText"/>
      </w:pPr>
      <w:r>
        <w:fldChar w:fldCharType="begin"/>
      </w:r>
      <w:r>
        <w:instrText xml:space="preserve"> REF _Ref75781129 \h </w:instrText>
      </w:r>
      <w:r>
        <w:fldChar w:fldCharType="separate"/>
      </w:r>
      <w:r w:rsidR="00885A39">
        <w:t xml:space="preserve">Figure </w:t>
      </w:r>
      <w:r w:rsidR="00885A39">
        <w:rPr>
          <w:noProof/>
        </w:rPr>
        <w:t>83</w:t>
      </w:r>
      <w:r>
        <w:fldChar w:fldCharType="end"/>
      </w:r>
      <w:r>
        <w:t xml:space="preserve"> shows the case where the program has been run to add a second author to a 2</w:t>
      </w:r>
      <w:r w:rsidRPr="00993113">
        <w:rPr>
          <w:vertAlign w:val="superscript"/>
        </w:rPr>
        <w:t>nd</w:t>
      </w:r>
      <w:r>
        <w:t xml:space="preserve"> cycle thesis, note the warning message (</w:t>
      </w:r>
      <w:r w:rsidRPr="00993113">
        <w:rPr>
          <w:b/>
          <w:color w:val="FF0000"/>
        </w:rPr>
        <w:t>highlighted</w:t>
      </w:r>
      <w:r>
        <w:t>) in the last line of this figure. Unfortunately, the highlighting is only shown in the figure and not in the actual output from the program.</w:t>
      </w:r>
    </w:p>
    <w:tbl>
      <w:tblPr>
        <w:tblStyle w:val="TableGrid"/>
        <w:tblW w:w="0" w:type="auto"/>
        <w:tblLook w:val="04A0" w:firstRow="1" w:lastRow="0" w:firstColumn="1" w:lastColumn="0" w:noHBand="0" w:noVBand="1"/>
      </w:tblPr>
      <w:tblGrid>
        <w:gridCol w:w="9289"/>
      </w:tblGrid>
      <w:tr w:rsidR="00993113" w:rsidTr="00993113">
        <w:tc>
          <w:tcPr>
            <w:tcW w:w="9289" w:type="dxa"/>
          </w:tcPr>
          <w:p w:rsidR="00993113" w:rsidRDefault="00993113" w:rsidP="00993113">
            <w:pPr>
              <w:keepNext/>
            </w:pPr>
            <w:r>
              <w:t>./whoami_for_latex.py -2 oscarros@kth.se 25434</w:t>
            </w:r>
          </w:p>
          <w:p w:rsidR="00993113" w:rsidRDefault="00993113" w:rsidP="00993113">
            <w:pPr>
              <w:keepNext/>
            </w:pPr>
            <w:r>
              <w:t>\secondAuthorsLastname{Rosquis}</w:t>
            </w:r>
          </w:p>
          <w:p w:rsidR="00993113" w:rsidRDefault="00993113" w:rsidP="00993113">
            <w:pPr>
              <w:keepNext/>
            </w:pPr>
            <w:r>
              <w:t>\secondAuthorsFirstname{Oscar}</w:t>
            </w:r>
          </w:p>
          <w:p w:rsidR="00993113" w:rsidRDefault="00993113" w:rsidP="00993113">
            <w:pPr>
              <w:keepNext/>
            </w:pPr>
            <w:r>
              <w:t>\secondemail{oscarros@kth.se}</w:t>
            </w:r>
          </w:p>
          <w:p w:rsidR="00993113" w:rsidRDefault="00993113" w:rsidP="00993113">
            <w:pPr>
              <w:keepNext/>
            </w:pPr>
            <w:r>
              <w:t>\secondkthid{u1tmg8l6}</w:t>
            </w:r>
          </w:p>
          <w:p w:rsidR="00993113" w:rsidRDefault="00993113" w:rsidP="00993113">
            <w:pPr>
              <w:keepNext/>
            </w:pPr>
            <w:r>
              <w:t>% If the student has an ORCiD - add it here</w:t>
            </w:r>
          </w:p>
          <w:p w:rsidR="00993113" w:rsidRDefault="00993113" w:rsidP="00993113">
            <w:pPr>
              <w:keepNext/>
            </w:pPr>
            <w:r>
              <w:t>\secondorcid{0000-0002-xxxx-zzzz}</w:t>
            </w:r>
          </w:p>
          <w:p w:rsidR="00993113" w:rsidRDefault="00993113" w:rsidP="00993113">
            <w:pPr>
              <w:keepNext/>
            </w:pPr>
            <w:r>
              <w:t>\secondAuthorsSchool{\schoolAcronym{ABE}}</w:t>
            </w:r>
          </w:p>
          <w:p w:rsidR="00993113" w:rsidRDefault="00993113" w:rsidP="00993113">
            <w:pPr>
              <w:keepNext/>
            </w:pPr>
            <w:r>
              <w:t>%Note that the LaTeX template does not support having students with different programs or course codes</w:t>
            </w:r>
          </w:p>
          <w:p w:rsidR="00993113" w:rsidRDefault="00993113" w:rsidP="00993113">
            <w:pPr>
              <w:keepNext/>
            </w:pPr>
            <w:r>
              <w:t>\programcode{CDATE}</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Degree Programme in Computer Science and Engineering}</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Default="00993113" w:rsidP="00993113">
            <w:pPr>
              <w:keepNext/>
            </w:pPr>
            <w:r>
              <w:t>%%%% Note that a 2nd cycle thesis should not have two authors!!!</w:t>
            </w:r>
          </w:p>
          <w:p w:rsidR="00993113" w:rsidRDefault="00993113" w:rsidP="00993113">
            <w:pPr>
              <w:keepNext/>
            </w:pPr>
            <w:r>
              <w:t>\programcode{TCSCM}</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Master's Programme, Computer Science}</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Pr="00993113" w:rsidRDefault="00993113" w:rsidP="00993113">
            <w:pPr>
              <w:keepNext/>
              <w:rPr>
                <w:b/>
              </w:rPr>
            </w:pPr>
            <w:r w:rsidRPr="00993113">
              <w:rPr>
                <w:b/>
                <w:color w:val="FF0000"/>
              </w:rPr>
              <w:t>%%%% Note that a 2nd cycle thesis should not have two authors!!!</w:t>
            </w:r>
          </w:p>
        </w:tc>
      </w:tr>
    </w:tbl>
    <w:p w:rsidR="00993113" w:rsidRPr="00993113" w:rsidRDefault="00993113" w:rsidP="00993113">
      <w:pPr>
        <w:pStyle w:val="Caption"/>
      </w:pPr>
      <w:bookmarkStart w:id="207" w:name="_Ref75781129"/>
      <w:bookmarkStart w:id="208" w:name="_Toc77000730"/>
      <w:r>
        <w:t xml:space="preserve">Figure </w:t>
      </w:r>
      <w:fldSimple w:instr=" SEQ Figure \* ARABIC ">
        <w:r w:rsidR="00885A39">
          <w:rPr>
            <w:noProof/>
          </w:rPr>
          <w:t>83</w:t>
        </w:r>
      </w:fldSimple>
      <w:bookmarkEnd w:id="207"/>
      <w:r>
        <w:t>: Attempting to generate a 2nd author for a 2nd cycle thesis</w:t>
      </w:r>
      <w:bookmarkEnd w:id="208"/>
    </w:p>
    <w:p w:rsidR="00BE40A0" w:rsidRPr="00BE40A0" w:rsidRDefault="00BE40A0" w:rsidP="00BE40A0">
      <w:r w:rsidRPr="00BE40A0">
        <w:rPr>
          <w:rStyle w:val="BodyTextChar"/>
        </w:rPr>
        <w:fldChar w:fldCharType="begin"/>
      </w:r>
      <w:r w:rsidRPr="00BE40A0">
        <w:rPr>
          <w:rStyle w:val="BodyTextChar"/>
        </w:rPr>
        <w:instrText xml:space="preserve"> REF _Ref75774811 \h  \* MERGEFORMAT </w:instrText>
      </w:r>
      <w:r w:rsidRPr="00BE40A0">
        <w:rPr>
          <w:rStyle w:val="BodyTextChar"/>
        </w:rPr>
      </w:r>
      <w:r w:rsidRPr="00BE40A0">
        <w:rPr>
          <w:rStyle w:val="BodyTextChar"/>
        </w:rPr>
        <w:fldChar w:fldCharType="separate"/>
      </w:r>
      <w:r w:rsidR="00885A39" w:rsidRPr="00885A39">
        <w:rPr>
          <w:rStyle w:val="BodyTextChar"/>
        </w:rPr>
        <w:t>Figure 84</w:t>
      </w:r>
      <w:r w:rsidRPr="00BE40A0">
        <w:rPr>
          <w:rStyle w:val="BodyTextChar"/>
        </w:rPr>
        <w:fldChar w:fldCharType="end"/>
      </w:r>
      <w:r w:rsidRPr="00BE40A0">
        <w:rPr>
          <w:rStyle w:val="BodyTextChar"/>
        </w:rPr>
        <w:t xml:space="preserve"> shows the case for a supervisor who has the e-mail address “vastberg@kth.se”.  </w:t>
      </w:r>
      <w:r w:rsidRPr="00BE40A0">
        <w:rPr>
          <w:rStyle w:val="BodyTextChar"/>
        </w:rPr>
        <w:fldChar w:fldCharType="begin"/>
      </w:r>
      <w:r w:rsidRPr="00BE40A0">
        <w:rPr>
          <w:rStyle w:val="BodyTextChar"/>
        </w:rPr>
        <w:instrText xml:space="preserve"> REF _Ref75774812 \h  \* MERGEFORMAT </w:instrText>
      </w:r>
      <w:r w:rsidRPr="00BE40A0">
        <w:rPr>
          <w:rStyle w:val="BodyTextChar"/>
        </w:rPr>
      </w:r>
      <w:r w:rsidRPr="00BE40A0">
        <w:rPr>
          <w:rStyle w:val="BodyTextChar"/>
        </w:rPr>
        <w:fldChar w:fldCharType="separate"/>
      </w:r>
      <w:r w:rsidR="00885A39" w:rsidRPr="00885A39">
        <w:rPr>
          <w:rStyle w:val="BodyTextChar"/>
        </w:rPr>
        <w:t>Figure 85</w:t>
      </w:r>
      <w:r w:rsidRPr="00BE40A0">
        <w:rPr>
          <w:rStyle w:val="BodyTextChar"/>
        </w:rPr>
        <w:fldChar w:fldCharType="end"/>
      </w:r>
      <w:r w:rsidRPr="00BE40A0">
        <w:rPr>
          <w:rStyle w:val="BodyTextChar"/>
        </w:rPr>
        <w:t xml:space="preserve"> shows the case for a supervisor who has the e-mail address “maguire@kth.se”.  Note that the </w:t>
      </w:r>
      <w:r w:rsidRPr="00BE40A0">
        <w:rPr>
          <w:rStyle w:val="BodyTextChar"/>
        </w:rPr>
        <w:lastRenderedPageBreak/>
        <w:t>information about the school and department (in the case of a supervisor and examiner) are currently fixed and commented out – so that the user can edit them as necessary. However, since EECS and Computer Science are the largest school and department (respectively) – it is a good guess</w:t>
      </w:r>
      <w:r w:rsidRPr="005A5BB4">
        <w:t xml:space="preserve"> </w:t>
      </w:r>
      <w:r w:rsidRPr="005A5BB4">
        <w:rPr>
          <w:rStyle w:val="code"/>
          <w:rFonts w:ascii="Segoe UI Symbol" w:hAnsi="Segoe UI Symbol" w:cs="Segoe UI Symbol"/>
          <w:bCs/>
          <w:color w:val="373637"/>
          <w:szCs w:val="72"/>
          <w:bdr w:val="none" w:sz="0" w:space="0" w:color="auto" w:frame="1"/>
        </w:rPr>
        <w:t>☺</w:t>
      </w:r>
      <w:r>
        <w:rPr>
          <w:rStyle w:val="code"/>
          <w:rFonts w:ascii="Segoe UI Symbol" w:hAnsi="Segoe UI Symbol" w:cs="Segoe UI Symbol"/>
          <w:bCs/>
          <w:color w:val="373637"/>
          <w:szCs w:val="72"/>
          <w:bdr w:val="none" w:sz="0" w:space="0" w:color="auto" w:frame="1"/>
        </w:rPr>
        <w:t>.</w:t>
      </w:r>
    </w:p>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vastberg@kth.se 25434</w:t>
            </w:r>
          </w:p>
          <w:p w:rsidR="004C3E86" w:rsidRDefault="004C3E86" w:rsidP="004C3E86">
            <w:pPr>
              <w:keepNext/>
            </w:pPr>
            <w:r>
              <w:t>%If not the first supervisor, then replace supervisorAs with supervisorBs or supervisorDCAs as appropriate</w:t>
            </w:r>
          </w:p>
          <w:p w:rsidR="004C3E86" w:rsidRDefault="004C3E86" w:rsidP="004C3E86">
            <w:pPr>
              <w:keepNext/>
            </w:pPr>
            <w:r>
              <w:t>\supervisorAsLastname{Västber}</w:t>
            </w:r>
          </w:p>
          <w:p w:rsidR="004C3E86" w:rsidRDefault="004C3E86" w:rsidP="004C3E86">
            <w:pPr>
              <w:keepNext/>
            </w:pPr>
            <w:r>
              <w:t>\supervisorAsFirstname{Anders}</w:t>
            </w:r>
          </w:p>
          <w:p w:rsidR="004C3E86" w:rsidRDefault="004C3E86" w:rsidP="004C3E86">
            <w:pPr>
              <w:keepNext/>
            </w:pPr>
            <w:r>
              <w:t>\supervisorAsEmail{vastberg@kth.se}</w:t>
            </w:r>
          </w:p>
          <w:p w:rsidR="004C3E86" w:rsidRDefault="004C3E86" w:rsidP="004C3E86">
            <w:pPr>
              <w:keepNext/>
            </w:pPr>
            <w:r>
              <w:t>% If the supervisor is from within KTH add their KTHID, School and Department info</w:t>
            </w:r>
          </w:p>
          <w:p w:rsidR="004C3E86" w:rsidRDefault="004C3E86" w:rsidP="004C3E86">
            <w:pPr>
              <w:keepNext/>
            </w:pPr>
            <w:r>
              <w:t>%\supervisorAsSchool{\schoolAcronym{EECS}}</w:t>
            </w:r>
          </w:p>
          <w:p w:rsidR="004C3E86" w:rsidRDefault="004C3E86" w:rsidP="004C3E86">
            <w:pPr>
              <w:keepNext/>
            </w:pPr>
            <w:r>
              <w:t>%\supervisorAsDepartment{Computer Science}</w:t>
            </w:r>
          </w:p>
        </w:tc>
      </w:tr>
    </w:tbl>
    <w:p w:rsidR="004C3E86" w:rsidRPr="004C3E86" w:rsidRDefault="004C3E86" w:rsidP="004C3E86">
      <w:pPr>
        <w:pStyle w:val="Caption"/>
      </w:pPr>
      <w:bookmarkStart w:id="209" w:name="_Ref75774811"/>
      <w:bookmarkStart w:id="210" w:name="_Toc77000731"/>
      <w:r>
        <w:t xml:space="preserve">Figure </w:t>
      </w:r>
      <w:fldSimple w:instr=" SEQ Figure \* ARABIC ">
        <w:r w:rsidR="00885A39">
          <w:rPr>
            <w:noProof/>
          </w:rPr>
          <w:t>84</w:t>
        </w:r>
      </w:fldSimple>
      <w:bookmarkEnd w:id="209"/>
      <w:r>
        <w:t>: Generating LaTeX commands for a supervisor</w:t>
      </w:r>
      <w:bookmarkEnd w:id="210"/>
    </w:p>
    <w:p w:rsidR="004C3E86" w:rsidRPr="004C3E86" w:rsidRDefault="004C3E86" w:rsidP="004C3E86"/>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e maguire@kth.se 25434</w:t>
            </w:r>
          </w:p>
          <w:p w:rsidR="004C3E86" w:rsidRDefault="004C3E86" w:rsidP="004C3E86">
            <w:pPr>
              <w:keepNext/>
            </w:pPr>
            <w:r>
              <w:t>\examinersLastname{Maguire J}</w:t>
            </w:r>
          </w:p>
          <w:p w:rsidR="004C3E86" w:rsidRDefault="004C3E86" w:rsidP="004C3E86">
            <w:pPr>
              <w:keepNext/>
            </w:pPr>
            <w:r>
              <w:t>\examinersFirstname{Gerald Quentin}</w:t>
            </w:r>
          </w:p>
          <w:p w:rsidR="004C3E86" w:rsidRDefault="004C3E86" w:rsidP="004C3E86">
            <w:pPr>
              <w:keepNext/>
            </w:pPr>
            <w:r>
              <w:t>\examinersEmail{maguire@kth.se}</w:t>
            </w:r>
          </w:p>
          <w:p w:rsidR="004C3E86" w:rsidRDefault="004C3E86" w:rsidP="004C3E86">
            <w:pPr>
              <w:keepNext/>
            </w:pPr>
            <w:r>
              <w:t>% If the examiner is from within KTH add their KTHID, School and Department info</w:t>
            </w:r>
          </w:p>
          <w:p w:rsidR="004C3E86" w:rsidRDefault="004C3E86" w:rsidP="004C3E86">
            <w:pPr>
              <w:keepNext/>
            </w:pPr>
            <w:r>
              <w:t>\examinersSchool{\schoolAcronym{EECS}}</w:t>
            </w:r>
          </w:p>
          <w:p w:rsidR="004C3E86" w:rsidRDefault="004C3E86" w:rsidP="004C3E86">
            <w:pPr>
              <w:keepNext/>
            </w:pPr>
            <w:r>
              <w:t>\examinersDepartment{Computer Science}</w:t>
            </w:r>
          </w:p>
        </w:tc>
      </w:tr>
    </w:tbl>
    <w:p w:rsidR="004C3E86" w:rsidRDefault="004C3E86" w:rsidP="004C3E86">
      <w:pPr>
        <w:pStyle w:val="Caption"/>
      </w:pPr>
      <w:bookmarkStart w:id="211" w:name="_Ref75774812"/>
      <w:bookmarkStart w:id="212" w:name="_Toc77000732"/>
      <w:r>
        <w:t xml:space="preserve">Figure </w:t>
      </w:r>
      <w:fldSimple w:instr=" SEQ Figure \* ARABIC ">
        <w:r w:rsidR="00885A39">
          <w:rPr>
            <w:noProof/>
          </w:rPr>
          <w:t>85</w:t>
        </w:r>
      </w:fldSimple>
      <w:bookmarkEnd w:id="211"/>
      <w:r>
        <w:t>: Generating LaTeX commands for the examiner</w:t>
      </w:r>
      <w:bookmarkEnd w:id="212"/>
    </w:p>
    <w:p w:rsidR="00BB2C79" w:rsidRPr="00BB2C79" w:rsidRDefault="00BB2C79" w:rsidP="00BB2C79">
      <w:pPr>
        <w:pStyle w:val="BodyText"/>
      </w:pPr>
      <w:r>
        <w:t xml:space="preserve">The program: </w:t>
      </w:r>
      <w:r w:rsidRPr="004C3E86">
        <w:rPr>
          <w:rStyle w:val="HTMLCode"/>
        </w:rPr>
        <w:t>whoami_for_latex.py</w:t>
      </w:r>
      <w:r>
        <w:rPr>
          <w:rStyle w:val="HTMLCode"/>
        </w:rPr>
        <w:t xml:space="preserve"> </w:t>
      </w:r>
      <w:r w:rsidRPr="00BB2C79">
        <w:t>is far more powerful that shown in the examples above, it can take other identifiers</w:t>
      </w:r>
      <w:r>
        <w:t xml:space="preserve"> for the user</w:t>
      </w:r>
      <w:r w:rsidRPr="00BB2C79">
        <w:t xml:space="preserve"> in instead of an e-mail address, such </w:t>
      </w:r>
      <w:proofErr w:type="gramStart"/>
      <w:r w:rsidRPr="00BB2C79">
        <w:t>a</w:t>
      </w:r>
      <w:proofErr w:type="gramEnd"/>
      <w:r w:rsidRPr="00BB2C79">
        <w:t xml:space="preserve"> a Canvas user_id or a KTHID. Additionally, rather than specifying the Canvas course room</w:t>
      </w:r>
      <w:r>
        <w:t>’</w:t>
      </w:r>
      <w:r w:rsidRPr="00BB2C79">
        <w:t>s course_id, it is also possible to use the name of the course room and even a nickname (if you have defined a nickname in your Canvas dashboard).</w:t>
      </w:r>
      <w:r>
        <w:t xml:space="preserve"> See the README file in </w:t>
      </w:r>
      <w:hyperlink r:id="rId74" w:history="1">
        <w:r w:rsidRPr="00F50146">
          <w:rPr>
            <w:rStyle w:val="Hyperlink"/>
          </w:rPr>
          <w:t>https://gits-15.sys.kth.se/maguire/ladok3</w:t>
        </w:r>
      </w:hyperlink>
      <w:r>
        <w:t xml:space="preserve">. </w:t>
      </w:r>
    </w:p>
    <w:p w:rsidR="002F1647" w:rsidRPr="006F6BAF" w:rsidRDefault="002F1647" w:rsidP="00016A75">
      <w:pPr>
        <w:pStyle w:val="Heading1"/>
        <w:rPr>
          <w:sz w:val="24"/>
        </w:rPr>
      </w:pPr>
      <w:bookmarkStart w:id="213" w:name="_Toc77000644"/>
      <w:r w:rsidRPr="006F6BAF">
        <w:rPr>
          <w:sz w:val="24"/>
        </w:rPr>
        <w:t>Alternative way of inserting the covers</w:t>
      </w:r>
      <w:bookmarkEnd w:id="213"/>
    </w:p>
    <w:p w:rsidR="002F1647" w:rsidRPr="006F6BAF" w:rsidRDefault="002F1647" w:rsidP="001D1172">
      <w:pPr>
        <w:pStyle w:val="BodyText"/>
        <w:rPr>
          <w:sz w:val="20"/>
        </w:rPr>
      </w:pPr>
      <w:r w:rsidRPr="006F6BAF">
        <w:rPr>
          <w:sz w:val="20"/>
        </w:rPr>
        <w:t xml:space="preserve">Another way that the covers can be inserted is to use the </w:t>
      </w:r>
      <w:r w:rsidR="001D1172" w:rsidRPr="006F6BAF">
        <w:rPr>
          <w:sz w:val="20"/>
        </w:rPr>
        <w:t xml:space="preserve">pdfpages package (as shown in </w:t>
      </w:r>
      <w:r w:rsidR="001D1172" w:rsidRPr="006F6BAF">
        <w:rPr>
          <w:sz w:val="20"/>
        </w:rPr>
        <w:fldChar w:fldCharType="begin"/>
      </w:r>
      <w:r w:rsidR="001D1172" w:rsidRPr="006F6BAF">
        <w:rPr>
          <w:sz w:val="20"/>
        </w:rPr>
        <w:instrText xml:space="preserve"> REF _Ref75446881 \h </w:instrText>
      </w:r>
      <w:r w:rsidR="006F6BAF">
        <w:rPr>
          <w:sz w:val="20"/>
        </w:rPr>
        <w:instrText xml:space="preserve"> \* MERGEFORMAT </w:instrText>
      </w:r>
      <w:r w:rsidR="001D1172" w:rsidRPr="006F6BAF">
        <w:rPr>
          <w:sz w:val="20"/>
        </w:rPr>
      </w:r>
      <w:r w:rsidR="001D1172" w:rsidRPr="006F6BAF">
        <w:rPr>
          <w:sz w:val="20"/>
        </w:rPr>
        <w:fldChar w:fldCharType="separate"/>
      </w:r>
      <w:r w:rsidR="00885A39" w:rsidRPr="00885A39">
        <w:rPr>
          <w:sz w:val="20"/>
        </w:rPr>
        <w:t xml:space="preserve">Figure </w:t>
      </w:r>
      <w:r w:rsidR="00885A39" w:rsidRPr="00885A39">
        <w:rPr>
          <w:noProof/>
          <w:sz w:val="20"/>
        </w:rPr>
        <w:t>86</w:t>
      </w:r>
      <w:r w:rsidR="001D1172" w:rsidRPr="006F6BAF">
        <w:rPr>
          <w:sz w:val="20"/>
        </w:rPr>
        <w:fldChar w:fldCharType="end"/>
      </w:r>
      <w:r w:rsidR="001D1172" w:rsidRPr="006F6BAF">
        <w:rPr>
          <w:sz w:val="20"/>
        </w:rPr>
        <w:t xml:space="preserve">), then insert the two cover pages at the appropriate place (as shown in </w:t>
      </w:r>
      <w:r w:rsidR="001D1172" w:rsidRPr="006F6BAF">
        <w:rPr>
          <w:sz w:val="20"/>
        </w:rPr>
        <w:fldChar w:fldCharType="begin"/>
      </w:r>
      <w:r w:rsidR="001D1172" w:rsidRPr="006F6BAF">
        <w:rPr>
          <w:sz w:val="20"/>
        </w:rPr>
        <w:instrText xml:space="preserve"> REF _Ref75446882 \h </w:instrText>
      </w:r>
      <w:r w:rsidR="006F6BAF">
        <w:rPr>
          <w:sz w:val="20"/>
        </w:rPr>
        <w:instrText xml:space="preserve"> \* MERGEFORMAT </w:instrText>
      </w:r>
      <w:r w:rsidR="001D1172" w:rsidRPr="006F6BAF">
        <w:rPr>
          <w:sz w:val="20"/>
        </w:rPr>
      </w:r>
      <w:r w:rsidR="001D1172" w:rsidRPr="006F6BAF">
        <w:rPr>
          <w:sz w:val="20"/>
        </w:rPr>
        <w:fldChar w:fldCharType="separate"/>
      </w:r>
      <w:r w:rsidR="00885A39" w:rsidRPr="00885A39">
        <w:rPr>
          <w:sz w:val="20"/>
        </w:rPr>
        <w:t xml:space="preserve">Figure </w:t>
      </w:r>
      <w:r w:rsidR="00885A39" w:rsidRPr="00885A39">
        <w:rPr>
          <w:noProof/>
          <w:sz w:val="20"/>
        </w:rPr>
        <w:t>87</w:t>
      </w:r>
      <w:r w:rsidR="001D1172" w:rsidRPr="006F6BAF">
        <w:rPr>
          <w:sz w:val="20"/>
        </w:rPr>
        <w:fldChar w:fldCharType="end"/>
      </w:r>
      <w:r w:rsidR="001D1172" w:rsidRPr="006F6BAF">
        <w:rPr>
          <w:sz w:val="20"/>
        </w:rPr>
        <w:t xml:space="preserve"> and </w:t>
      </w:r>
      <w:r w:rsidR="001D1172" w:rsidRPr="006F6BAF">
        <w:rPr>
          <w:sz w:val="20"/>
        </w:rPr>
        <w:fldChar w:fldCharType="begin"/>
      </w:r>
      <w:r w:rsidR="001D1172" w:rsidRPr="006F6BAF">
        <w:rPr>
          <w:sz w:val="20"/>
        </w:rPr>
        <w:instrText xml:space="preserve"> REF _Ref75446883 \h </w:instrText>
      </w:r>
      <w:r w:rsidR="006F6BAF">
        <w:rPr>
          <w:sz w:val="20"/>
        </w:rPr>
        <w:instrText xml:space="preserve"> \* MERGEFORMAT </w:instrText>
      </w:r>
      <w:r w:rsidR="001D1172" w:rsidRPr="006F6BAF">
        <w:rPr>
          <w:sz w:val="20"/>
        </w:rPr>
      </w:r>
      <w:r w:rsidR="001D1172" w:rsidRPr="006F6BAF">
        <w:rPr>
          <w:sz w:val="20"/>
        </w:rPr>
        <w:fldChar w:fldCharType="separate"/>
      </w:r>
      <w:r w:rsidR="00885A39" w:rsidRPr="00885A39">
        <w:rPr>
          <w:sz w:val="20"/>
        </w:rPr>
        <w:t xml:space="preserve">Figure </w:t>
      </w:r>
      <w:r w:rsidR="00885A39" w:rsidRPr="00885A39">
        <w:rPr>
          <w:noProof/>
          <w:sz w:val="20"/>
        </w:rPr>
        <w:t>88</w:t>
      </w:r>
      <w:r w:rsidR="001D1172" w:rsidRPr="006F6BAF">
        <w:rPr>
          <w:sz w:val="20"/>
        </w:rPr>
        <w:fldChar w:fldCharType="end"/>
      </w:r>
      <w:r w:rsidR="001D1172" w:rsidRPr="006F6BAF">
        <w:rPr>
          <w:sz w:val="20"/>
        </w:rPr>
        <w:t xml:space="preserve">). Unfortunately, I do not yet know how I can </w:t>
      </w:r>
      <w:r w:rsidR="00722023">
        <w:rPr>
          <w:sz w:val="20"/>
        </w:rPr>
        <w:t xml:space="preserve">programmatically </w:t>
      </w:r>
      <w:r w:rsidR="001D1172" w:rsidRPr="006F6BAF">
        <w:rPr>
          <w:sz w:val="20"/>
        </w:rPr>
        <w:t>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RPr="006F6BAF" w:rsidTr="002F1647">
        <w:tc>
          <w:tcPr>
            <w:tcW w:w="9289" w:type="dxa"/>
          </w:tcPr>
          <w:p w:rsidR="001D1172" w:rsidRPr="006F6BAF" w:rsidRDefault="001D1172" w:rsidP="001D1172">
            <w:pPr>
              <w:pStyle w:val="Computerexample"/>
              <w:rPr>
                <w:color w:val="FF0000"/>
                <w:sz w:val="20"/>
              </w:rPr>
            </w:pPr>
            <w:r w:rsidRPr="006F6BAF">
              <w:rPr>
                <w:color w:val="FF0000"/>
                <w:sz w:val="20"/>
              </w:rPr>
              <w:t>% To use KTH pdf covers</w:t>
            </w:r>
          </w:p>
          <w:p w:rsidR="002F1647" w:rsidRPr="006F6BAF" w:rsidRDefault="001D1172" w:rsidP="001D1172">
            <w:pPr>
              <w:pStyle w:val="Computerexample"/>
              <w:rPr>
                <w:color w:val="FF0000"/>
                <w:sz w:val="20"/>
              </w:rPr>
            </w:pPr>
            <w:r w:rsidRPr="006F6BAF">
              <w:rPr>
                <w:color w:val="FF0000"/>
                <w:sz w:val="20"/>
              </w:rPr>
              <w:t>\usepackage{pdfpages}</w:t>
            </w:r>
          </w:p>
          <w:p w:rsidR="001D1172" w:rsidRPr="006F6BAF" w:rsidRDefault="001D1172" w:rsidP="001D1172">
            <w:pPr>
              <w:rPr>
                <w:sz w:val="20"/>
              </w:rPr>
            </w:pPr>
          </w:p>
          <w:p w:rsidR="001D1172" w:rsidRPr="006F6BAF" w:rsidRDefault="001D1172" w:rsidP="001D1172">
            <w:pPr>
              <w:rPr>
                <w:sz w:val="20"/>
              </w:rPr>
            </w:pPr>
            <w:r w:rsidRPr="006F6BAF">
              <w:rPr>
                <w:sz w:val="20"/>
              </w:rPr>
              <w:t>\include{lib/includes-after-hyperref}</w:t>
            </w:r>
          </w:p>
        </w:tc>
      </w:tr>
    </w:tbl>
    <w:p w:rsidR="001D1172" w:rsidRPr="006F6BAF" w:rsidRDefault="001D1172" w:rsidP="001D1172">
      <w:pPr>
        <w:pStyle w:val="Caption"/>
        <w:rPr>
          <w:sz w:val="18"/>
        </w:rPr>
      </w:pPr>
      <w:bookmarkStart w:id="214" w:name="_Ref75446881"/>
      <w:bookmarkStart w:id="215" w:name="_Toc7700073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86</w:t>
      </w:r>
      <w:r w:rsidR="00D62E91" w:rsidRPr="006F6BAF">
        <w:rPr>
          <w:noProof/>
          <w:sz w:val="18"/>
        </w:rPr>
        <w:fldChar w:fldCharType="end"/>
      </w:r>
      <w:bookmarkEnd w:id="214"/>
      <w:r w:rsidR="000A6A3E">
        <w:rPr>
          <w:sz w:val="18"/>
        </w:rPr>
        <w:t>:</w:t>
      </w:r>
      <w:r w:rsidRPr="006F6BAF">
        <w:rPr>
          <w:sz w:val="18"/>
        </w:rPr>
        <w:t xml:space="preserve"> Inseert this include file either in the main text document or the includes.tex file</w:t>
      </w:r>
      <w:bookmarkEnd w:id="215"/>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front cover</w:t>
            </w:r>
          </w:p>
          <w:p w:rsidR="001D1172" w:rsidRPr="006F6BAF" w:rsidRDefault="001D1172" w:rsidP="001D1172">
            <w:pPr>
              <w:pStyle w:val="Computerexample"/>
              <w:rPr>
                <w:color w:val="FF0000"/>
                <w:sz w:val="20"/>
              </w:rPr>
            </w:pPr>
            <w:r w:rsidRPr="006F6BAF">
              <w:rPr>
                <w:color w:val="FF0000"/>
                <w:sz w:val="20"/>
              </w:rPr>
              <w:t>\includepdf[pages=-]{covers/front.pdf}</w:t>
            </w:r>
          </w:p>
          <w:p w:rsidR="001D1172" w:rsidRPr="006F6BAF" w:rsidRDefault="001D1172" w:rsidP="001D1172">
            <w:pPr>
              <w:keepNext/>
              <w:rPr>
                <w:sz w:val="20"/>
              </w:rPr>
            </w:pPr>
          </w:p>
          <w:p w:rsidR="001D1172" w:rsidRPr="006F6BAF" w:rsidRDefault="001D1172" w:rsidP="001D1172">
            <w:pPr>
              <w:keepNext/>
              <w:rPr>
                <w:sz w:val="20"/>
              </w:rPr>
            </w:pPr>
            <w:r w:rsidRPr="006F6BAF">
              <w:rPr>
                <w:sz w:val="20"/>
              </w:rPr>
              <w:t>%%% Set the numbering for the title page to a numbering series not in the preface or body</w:t>
            </w:r>
          </w:p>
          <w:p w:rsidR="001D1172" w:rsidRPr="006F6BAF" w:rsidRDefault="001D1172" w:rsidP="001D1172">
            <w:pPr>
              <w:keepNext/>
              <w:rPr>
                <w:sz w:val="20"/>
              </w:rPr>
            </w:pPr>
            <w:r w:rsidRPr="006F6BAF">
              <w:rPr>
                <w:sz w:val="20"/>
              </w:rPr>
              <w:t>\pagenumbering{alph}</w:t>
            </w:r>
          </w:p>
        </w:tc>
      </w:tr>
    </w:tbl>
    <w:p w:rsidR="001D1172" w:rsidRPr="006F6BAF" w:rsidRDefault="001D1172" w:rsidP="001D1172">
      <w:pPr>
        <w:pStyle w:val="Caption"/>
        <w:rPr>
          <w:sz w:val="18"/>
        </w:rPr>
      </w:pPr>
      <w:bookmarkStart w:id="216" w:name="_Ref75446882"/>
      <w:bookmarkStart w:id="217" w:name="_Toc7700073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87</w:t>
      </w:r>
      <w:r w:rsidR="00D62E91" w:rsidRPr="006F6BAF">
        <w:rPr>
          <w:noProof/>
          <w:sz w:val="18"/>
        </w:rPr>
        <w:fldChar w:fldCharType="end"/>
      </w:r>
      <w:bookmarkEnd w:id="216"/>
      <w:r w:rsidR="000A6A3E">
        <w:rPr>
          <w:sz w:val="18"/>
        </w:rPr>
        <w:t>:</w:t>
      </w:r>
      <w:r w:rsidRPr="006F6BAF">
        <w:rPr>
          <w:sz w:val="18"/>
        </w:rPr>
        <w:t xml:space="preserve"> Insert the front cover before the title page</w:t>
      </w:r>
      <w:bookmarkEnd w:id="217"/>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lastRenderedPageBreak/>
              <w:t>% Add back cover, unsure if this is supposed to be before or after the "For DIVA" pages</w:t>
            </w:r>
          </w:p>
          <w:p w:rsidR="001D1172" w:rsidRPr="006F6BAF" w:rsidRDefault="001D1172" w:rsidP="001D1172">
            <w:pPr>
              <w:pStyle w:val="Computerexample"/>
              <w:rPr>
                <w:color w:val="FF0000"/>
                <w:sz w:val="20"/>
              </w:rPr>
            </w:pPr>
            <w:r w:rsidRPr="006F6BAF">
              <w:rPr>
                <w:color w:val="FF0000"/>
                <w:sz w:val="20"/>
              </w:rPr>
              <w:t>\includepdf[pages=-]{covers/back.pdf}</w:t>
            </w:r>
          </w:p>
          <w:p w:rsidR="001D1172" w:rsidRPr="006F6BAF" w:rsidRDefault="001D1172" w:rsidP="001D1172">
            <w:pPr>
              <w:keepNext/>
              <w:rPr>
                <w:sz w:val="20"/>
              </w:rPr>
            </w:pPr>
            <w:r w:rsidRPr="006F6BAF">
              <w:rPr>
                <w:sz w:val="20"/>
              </w:rPr>
              <w:t>\section*{For DIVA}</w:t>
            </w:r>
          </w:p>
        </w:tc>
      </w:tr>
    </w:tbl>
    <w:p w:rsidR="001D1172" w:rsidRDefault="001D1172" w:rsidP="001D1172">
      <w:pPr>
        <w:pStyle w:val="Caption"/>
        <w:rPr>
          <w:sz w:val="18"/>
        </w:rPr>
      </w:pPr>
      <w:bookmarkStart w:id="218" w:name="_Ref75446883"/>
      <w:bookmarkStart w:id="219" w:name="_Toc7700073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885A39">
        <w:rPr>
          <w:noProof/>
          <w:sz w:val="18"/>
        </w:rPr>
        <w:t>88</w:t>
      </w:r>
      <w:r w:rsidR="00D62E91" w:rsidRPr="006F6BAF">
        <w:rPr>
          <w:noProof/>
          <w:sz w:val="18"/>
        </w:rPr>
        <w:fldChar w:fldCharType="end"/>
      </w:r>
      <w:bookmarkEnd w:id="218"/>
      <w:r w:rsidR="000A6A3E">
        <w:rPr>
          <w:sz w:val="18"/>
        </w:rPr>
        <w:t>:</w:t>
      </w:r>
      <w:r w:rsidRPr="006F6BAF">
        <w:rPr>
          <w:sz w:val="18"/>
        </w:rPr>
        <w:t xml:space="preserve"> Insert the back cover page before the For DIVA section</w:t>
      </w:r>
      <w:bookmarkEnd w:id="219"/>
    </w:p>
    <w:p w:rsidR="00EC20C5" w:rsidRDefault="00EC20C5" w:rsidP="00EC20C5">
      <w:pPr>
        <w:pStyle w:val="Heading1"/>
      </w:pPr>
      <w:bookmarkStart w:id="220" w:name="_Toc77000645"/>
      <w:r>
        <w:t>DOCX template</w:t>
      </w:r>
      <w:bookmarkEnd w:id="220"/>
    </w:p>
    <w:p w:rsidR="00885A39" w:rsidRDefault="00EC20C5" w:rsidP="00EC20C5">
      <w:pPr>
        <w:pStyle w:val="BodyText"/>
      </w:pPr>
      <w:r>
        <w:t>Much of the functionality of the named fields in the LaTeX can be done with Custom Fields in DOCX. If you save the DOCX file as a ZIP file, you can i</w:t>
      </w:r>
      <w:r w:rsidR="00885A39">
        <w:t>pen it and see the parts of it.</w:t>
      </w:r>
    </w:p>
    <w:p w:rsidR="00885A39" w:rsidRDefault="00885A39" w:rsidP="00885A39">
      <w:pPr>
        <w:pStyle w:val="Heading2"/>
      </w:pPr>
      <w:bookmarkStart w:id="221" w:name="_Toc77000646"/>
      <w:r>
        <w:t>Defining custom fields</w:t>
      </w:r>
      <w:bookmarkEnd w:id="221"/>
    </w:p>
    <w:p w:rsidR="00885A39" w:rsidRDefault="00885A39" w:rsidP="00885A39">
      <w:pPr>
        <w:pStyle w:val="BodyText"/>
      </w:pPr>
      <w:r>
        <w:t xml:space="preserve">To define a custom field you go to the File-&gt; Info-&gt; Properties – click on the pulldown for properties and select Advanced Properties as shown in </w:t>
      </w:r>
      <w:r>
        <w:fldChar w:fldCharType="begin"/>
      </w:r>
      <w:r>
        <w:instrText xml:space="preserve"> REF _Ref76999987 \h </w:instrText>
      </w:r>
      <w:r>
        <w:fldChar w:fldCharType="separate"/>
      </w:r>
      <w:r>
        <w:t xml:space="preserve">Figure </w:t>
      </w:r>
      <w:r>
        <w:rPr>
          <w:noProof/>
        </w:rPr>
        <w:t>89</w:t>
      </w:r>
      <w:r>
        <w:fldChar w:fldCharType="end"/>
      </w:r>
      <w:r>
        <w:t>.</w:t>
      </w:r>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drawing>
                <wp:inline distT="0" distB="0" distL="0" distR="0" wp14:anchorId="24D78877" wp14:editId="7B9AFF2A">
                  <wp:extent cx="5761355" cy="192468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custom-properties-1-Screenshot_20210712_114741.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61355" cy="1924685"/>
                          </a:xfrm>
                          <a:prstGeom prst="rect">
                            <a:avLst/>
                          </a:prstGeom>
                        </pic:spPr>
                      </pic:pic>
                    </a:graphicData>
                  </a:graphic>
                </wp:inline>
              </w:drawing>
            </w:r>
          </w:p>
        </w:tc>
      </w:tr>
    </w:tbl>
    <w:p w:rsidR="00885A39" w:rsidRDefault="00885A39" w:rsidP="00885A39">
      <w:pPr>
        <w:pStyle w:val="Caption"/>
      </w:pPr>
      <w:bookmarkStart w:id="222" w:name="_Ref76999987"/>
      <w:bookmarkStart w:id="223" w:name="_Toc77000736"/>
      <w:r>
        <w:t xml:space="preserve">Figure </w:t>
      </w:r>
      <w:fldSimple w:instr=" SEQ Figure \* ARABIC ">
        <w:r>
          <w:rPr>
            <w:noProof/>
          </w:rPr>
          <w:t>89</w:t>
        </w:r>
      </w:fldSimple>
      <w:bookmarkEnd w:id="222"/>
      <w:r>
        <w:t>: Select the Advanced Properties menu</w:t>
      </w:r>
      <w:bookmarkEnd w:id="223"/>
    </w:p>
    <w:p w:rsidR="00885A39" w:rsidRDefault="00885A39" w:rsidP="00885A39">
      <w:pPr>
        <w:pStyle w:val="BodyText"/>
      </w:pPr>
      <w:r>
        <w:fldChar w:fldCharType="begin"/>
      </w:r>
      <w:r>
        <w:instrText xml:space="preserve"> REF _Ref77000045 \h </w:instrText>
      </w:r>
      <w:r>
        <w:fldChar w:fldCharType="separate"/>
      </w:r>
      <w:r>
        <w:t xml:space="preserve">Figure </w:t>
      </w:r>
      <w:r>
        <w:rPr>
          <w:noProof/>
        </w:rPr>
        <w:t>90</w:t>
      </w:r>
      <w:r>
        <w:fldChar w:fldCharType="end"/>
      </w:r>
      <w:r>
        <w:t xml:space="preserve"> shows the “Custom” tab of the Advanced Properties menu and the case for defining the first author’s last name as the field </w:t>
      </w:r>
      <w:r w:rsidRPr="00885A39">
        <w:t>Author1_Last_name</w:t>
      </w:r>
      <w:r>
        <w:t>.</w:t>
      </w:r>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lastRenderedPageBreak/>
              <w:drawing>
                <wp:inline distT="0" distB="0" distL="0" distR="0" wp14:anchorId="5CA2D939" wp14:editId="6E743F17">
                  <wp:extent cx="3401392" cy="3765263"/>
                  <wp:effectExtent l="0" t="0" r="8890"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custom-properties-2-Screenshot_20210712_114935.png"/>
                          <pic:cNvPicPr/>
                        </pic:nvPicPr>
                        <pic:blipFill>
                          <a:blip r:embed="rId76">
                            <a:extLst>
                              <a:ext uri="{28A0092B-C50C-407E-A947-70E740481C1C}">
                                <a14:useLocalDpi xmlns:a14="http://schemas.microsoft.com/office/drawing/2010/main" val="0"/>
                              </a:ext>
                            </a:extLst>
                          </a:blip>
                          <a:stretch>
                            <a:fillRect/>
                          </a:stretch>
                        </pic:blipFill>
                        <pic:spPr>
                          <a:xfrm>
                            <a:off x="0" y="0"/>
                            <a:ext cx="3401392" cy="3765263"/>
                          </a:xfrm>
                          <a:prstGeom prst="rect">
                            <a:avLst/>
                          </a:prstGeom>
                        </pic:spPr>
                      </pic:pic>
                    </a:graphicData>
                  </a:graphic>
                </wp:inline>
              </w:drawing>
            </w:r>
          </w:p>
        </w:tc>
      </w:tr>
    </w:tbl>
    <w:p w:rsidR="00885A39" w:rsidRDefault="00885A39" w:rsidP="00885A39">
      <w:pPr>
        <w:pStyle w:val="Caption"/>
      </w:pPr>
      <w:bookmarkStart w:id="224" w:name="_Ref77000045"/>
      <w:bookmarkStart w:id="225" w:name="_Toc77000737"/>
      <w:r>
        <w:t xml:space="preserve">Figure </w:t>
      </w:r>
      <w:fldSimple w:instr=" SEQ Figure \* ARABIC ">
        <w:r>
          <w:rPr>
            <w:noProof/>
          </w:rPr>
          <w:t>90</w:t>
        </w:r>
      </w:fldSimple>
      <w:bookmarkEnd w:id="224"/>
      <w:r>
        <w:t xml:space="preserve">: Defining the first author’s last name as the field </w:t>
      </w:r>
      <w:r w:rsidRPr="00885A39">
        <w:t>Author1_Last_name</w:t>
      </w:r>
      <w:bookmarkEnd w:id="225"/>
    </w:p>
    <w:p w:rsidR="00885A39" w:rsidRDefault="00885A39" w:rsidP="00885A39">
      <w:pPr>
        <w:pStyle w:val="BodyText"/>
      </w:pPr>
      <w:r>
        <w:t xml:space="preserve">Now we can inset the defined custom fields into the document with the Quick Parts Menu, see </w:t>
      </w:r>
      <w:r>
        <w:fldChar w:fldCharType="begin"/>
      </w:r>
      <w:r>
        <w:instrText xml:space="preserve"> REF _Ref77000233 \h </w:instrText>
      </w:r>
      <w:r>
        <w:instrText xml:space="preserve"> \* MERGEFORMAT </w:instrText>
      </w:r>
      <w:r>
        <w:fldChar w:fldCharType="separate"/>
      </w:r>
      <w:r>
        <w:t xml:space="preserve">Figure </w:t>
      </w:r>
      <w:r>
        <w:rPr>
          <w:noProof/>
        </w:rPr>
        <w:t>91</w:t>
      </w:r>
      <w:r>
        <w:fldChar w:fldCharType="end"/>
      </w:r>
      <w:r>
        <w:t xml:space="preserve">. Then select “Field” as shown in </w:t>
      </w:r>
      <w:r>
        <w:fldChar w:fldCharType="begin"/>
      </w:r>
      <w:r>
        <w:instrText xml:space="preserve"> REF _Ref77000592 \h </w:instrText>
      </w:r>
      <w:r>
        <w:fldChar w:fldCharType="separate"/>
      </w:r>
      <w:r>
        <w:t xml:space="preserve">Figure </w:t>
      </w:r>
      <w:r>
        <w:rPr>
          <w:noProof/>
        </w:rPr>
        <w:t>92</w:t>
      </w:r>
      <w:r>
        <w:fldChar w:fldCharType="end"/>
      </w:r>
      <w:r>
        <w:t>.</w:t>
      </w:r>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drawing>
                <wp:inline distT="0" distB="0" distL="0" distR="0" wp14:anchorId="654A83A5" wp14:editId="76A94B85">
                  <wp:extent cx="2021032" cy="2050166"/>
                  <wp:effectExtent l="0" t="0" r="0" b="762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ick-parts-Screenshot_20210712_115513.png"/>
                          <pic:cNvPicPr/>
                        </pic:nvPicPr>
                        <pic:blipFill>
                          <a:blip r:embed="rId77">
                            <a:extLst>
                              <a:ext uri="{28A0092B-C50C-407E-A947-70E740481C1C}">
                                <a14:useLocalDpi xmlns:a14="http://schemas.microsoft.com/office/drawing/2010/main" val="0"/>
                              </a:ext>
                            </a:extLst>
                          </a:blip>
                          <a:stretch>
                            <a:fillRect/>
                          </a:stretch>
                        </pic:blipFill>
                        <pic:spPr>
                          <a:xfrm>
                            <a:off x="0" y="0"/>
                            <a:ext cx="2021032" cy="2050166"/>
                          </a:xfrm>
                          <a:prstGeom prst="rect">
                            <a:avLst/>
                          </a:prstGeom>
                        </pic:spPr>
                      </pic:pic>
                    </a:graphicData>
                  </a:graphic>
                </wp:inline>
              </w:drawing>
            </w:r>
          </w:p>
        </w:tc>
      </w:tr>
    </w:tbl>
    <w:p w:rsidR="00885A39" w:rsidRDefault="00885A39" w:rsidP="00885A39">
      <w:pPr>
        <w:pStyle w:val="Caption"/>
      </w:pPr>
      <w:bookmarkStart w:id="226" w:name="_Ref77000233"/>
      <w:bookmarkStart w:id="227" w:name="_Toc77000738"/>
      <w:r>
        <w:t xml:space="preserve">Figure </w:t>
      </w:r>
      <w:fldSimple w:instr=" SEQ Figure \* ARABIC ">
        <w:r>
          <w:rPr>
            <w:noProof/>
          </w:rPr>
          <w:t>91</w:t>
        </w:r>
      </w:fldSimple>
      <w:bookmarkEnd w:id="226"/>
      <w:r>
        <w:t>: Quick Parts Menu</w:t>
      </w:r>
      <w:bookmarkEnd w:id="227"/>
    </w:p>
    <w:p w:rsidR="00885A39" w:rsidRDefault="00885A39" w:rsidP="00885A39"/>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lastRenderedPageBreak/>
              <w:drawing>
                <wp:inline distT="0" distB="0" distL="0" distR="0" wp14:anchorId="57C333D0" wp14:editId="76A78E32">
                  <wp:extent cx="2143343" cy="1862754"/>
                  <wp:effectExtent l="0" t="0" r="0" b="444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eld-Screenshot_20210712_115548.png"/>
                          <pic:cNvPicPr/>
                        </pic:nvPicPr>
                        <pic:blipFill>
                          <a:blip r:embed="rId78">
                            <a:extLst>
                              <a:ext uri="{28A0092B-C50C-407E-A947-70E740481C1C}">
                                <a14:useLocalDpi xmlns:a14="http://schemas.microsoft.com/office/drawing/2010/main" val="0"/>
                              </a:ext>
                            </a:extLst>
                          </a:blip>
                          <a:stretch>
                            <a:fillRect/>
                          </a:stretch>
                        </pic:blipFill>
                        <pic:spPr>
                          <a:xfrm>
                            <a:off x="0" y="0"/>
                            <a:ext cx="2143343" cy="1862754"/>
                          </a:xfrm>
                          <a:prstGeom prst="rect">
                            <a:avLst/>
                          </a:prstGeom>
                        </pic:spPr>
                      </pic:pic>
                    </a:graphicData>
                  </a:graphic>
                </wp:inline>
              </w:drawing>
            </w:r>
          </w:p>
        </w:tc>
      </w:tr>
    </w:tbl>
    <w:p w:rsidR="00885A39" w:rsidRDefault="00885A39" w:rsidP="00885A39">
      <w:pPr>
        <w:pStyle w:val="Caption"/>
      </w:pPr>
      <w:bookmarkStart w:id="228" w:name="_Ref77000592"/>
      <w:bookmarkStart w:id="229" w:name="_Toc77000739"/>
      <w:r>
        <w:t xml:space="preserve">Figure </w:t>
      </w:r>
      <w:fldSimple w:instr=" SEQ Figure \* ARABIC ">
        <w:r>
          <w:rPr>
            <w:noProof/>
          </w:rPr>
          <w:t>92</w:t>
        </w:r>
      </w:fldSimple>
      <w:bookmarkEnd w:id="228"/>
      <w:r>
        <w:t>: The “Field” menu item from the Quick Parts menu</w:t>
      </w:r>
      <w:bookmarkEnd w:id="229"/>
    </w:p>
    <w:p w:rsidR="00885A39" w:rsidRDefault="00885A39" w:rsidP="00885A39">
      <w:pPr>
        <w:pStyle w:val="BodyText"/>
      </w:pPr>
      <w:r>
        <w:t xml:space="preserve">Now you can choose the type of field, in this case “DocProperty” and you get an alphabetical list of all of these fields as shown in </w:t>
      </w:r>
      <w:r>
        <w:fldChar w:fldCharType="begin"/>
      </w:r>
      <w:r>
        <w:instrText xml:space="preserve"> REF _Ref77000748 \h </w:instrText>
      </w:r>
      <w:r>
        <w:fldChar w:fldCharType="separate"/>
      </w:r>
      <w:r>
        <w:t xml:space="preserve">Figure </w:t>
      </w:r>
      <w:r>
        <w:rPr>
          <w:noProof/>
        </w:rPr>
        <w:t>93</w:t>
      </w:r>
      <w:r>
        <w:fldChar w:fldCharType="end"/>
      </w:r>
      <w:r>
        <w:t xml:space="preserve"> and then choose an instanced I n this case “</w:t>
      </w:r>
      <w:r w:rsidRPr="00885A39">
        <w:t>Author1_Last_name</w:t>
      </w:r>
      <w:r>
        <w:t xml:space="preserve">” to insert (see </w:t>
      </w:r>
      <w:r>
        <w:fldChar w:fldCharType="begin"/>
      </w:r>
      <w:r>
        <w:instrText xml:space="preserve"> REF _Ref77000749 \h </w:instrText>
      </w:r>
      <w:r>
        <w:fldChar w:fldCharType="separate"/>
      </w:r>
      <w:r>
        <w:t xml:space="preserve">Figure </w:t>
      </w:r>
      <w:r>
        <w:rPr>
          <w:noProof/>
        </w:rPr>
        <w:t>94</w:t>
      </w:r>
      <w:r>
        <w:fldChar w:fldCharType="end"/>
      </w:r>
      <w:r>
        <w:t>) and click “OK” button.</w:t>
      </w:r>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drawing>
                <wp:inline distT="0" distB="0" distL="0" distR="0" wp14:anchorId="164593CE" wp14:editId="0643FFC2">
                  <wp:extent cx="5761355" cy="358838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properties-Screenshot_20210712_115612.png"/>
                          <pic:cNvPicPr/>
                        </pic:nvPicPr>
                        <pic:blipFill>
                          <a:blip r:embed="rId79">
                            <a:extLst>
                              <a:ext uri="{28A0092B-C50C-407E-A947-70E740481C1C}">
                                <a14:useLocalDpi xmlns:a14="http://schemas.microsoft.com/office/drawing/2010/main" val="0"/>
                              </a:ext>
                            </a:extLst>
                          </a:blip>
                          <a:stretch>
                            <a:fillRect/>
                          </a:stretch>
                        </pic:blipFill>
                        <pic:spPr>
                          <a:xfrm>
                            <a:off x="0" y="0"/>
                            <a:ext cx="5761355" cy="3588385"/>
                          </a:xfrm>
                          <a:prstGeom prst="rect">
                            <a:avLst/>
                          </a:prstGeom>
                        </pic:spPr>
                      </pic:pic>
                    </a:graphicData>
                  </a:graphic>
                </wp:inline>
              </w:drawing>
            </w:r>
          </w:p>
        </w:tc>
      </w:tr>
    </w:tbl>
    <w:p w:rsidR="00885A39" w:rsidRDefault="00885A39" w:rsidP="00885A39">
      <w:pPr>
        <w:pStyle w:val="Caption"/>
      </w:pPr>
      <w:bookmarkStart w:id="230" w:name="_Toc77000740"/>
      <w:bookmarkStart w:id="231" w:name="_Ref77000748"/>
      <w:r>
        <w:t xml:space="preserve">Figure </w:t>
      </w:r>
      <w:fldSimple w:instr=" SEQ Figure \* ARABIC ">
        <w:r>
          <w:rPr>
            <w:noProof/>
          </w:rPr>
          <w:t>93</w:t>
        </w:r>
      </w:fldSimple>
      <w:bookmarkEnd w:id="231"/>
      <w:r>
        <w:t xml:space="preserve">: Seclect the DocProperty and get </w:t>
      </w:r>
      <w:proofErr w:type="gramStart"/>
      <w:r>
        <w:t>an a</w:t>
      </w:r>
      <w:proofErr w:type="gramEnd"/>
      <w:r>
        <w:t xml:space="preserve"> list of fields (in alphabetical order)</w:t>
      </w:r>
      <w:bookmarkEnd w:id="230"/>
    </w:p>
    <w:p w:rsidR="00885A39" w:rsidRDefault="00885A39" w:rsidP="00885A39"/>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lastRenderedPageBreak/>
              <w:drawing>
                <wp:inline distT="0" distB="0" distL="0" distR="0" wp14:anchorId="79B7789C" wp14:editId="0E9AEF49">
                  <wp:extent cx="3727552" cy="2424988"/>
                  <wp:effectExtent l="0" t="0" r="635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or1-Last_name-Screenshot_20210712_115644.png"/>
                          <pic:cNvPicPr/>
                        </pic:nvPicPr>
                        <pic:blipFill>
                          <a:blip r:embed="rId80">
                            <a:extLst>
                              <a:ext uri="{28A0092B-C50C-407E-A947-70E740481C1C}">
                                <a14:useLocalDpi xmlns:a14="http://schemas.microsoft.com/office/drawing/2010/main" val="0"/>
                              </a:ext>
                            </a:extLst>
                          </a:blip>
                          <a:stretch>
                            <a:fillRect/>
                          </a:stretch>
                        </pic:blipFill>
                        <pic:spPr>
                          <a:xfrm>
                            <a:off x="0" y="0"/>
                            <a:ext cx="3727552" cy="2424988"/>
                          </a:xfrm>
                          <a:prstGeom prst="rect">
                            <a:avLst/>
                          </a:prstGeom>
                        </pic:spPr>
                      </pic:pic>
                    </a:graphicData>
                  </a:graphic>
                </wp:inline>
              </w:drawing>
            </w:r>
          </w:p>
        </w:tc>
      </w:tr>
    </w:tbl>
    <w:p w:rsidR="00885A39" w:rsidRDefault="00885A39" w:rsidP="00885A39">
      <w:pPr>
        <w:pStyle w:val="Caption"/>
      </w:pPr>
      <w:bookmarkStart w:id="232" w:name="_Toc77000741"/>
      <w:bookmarkStart w:id="233" w:name="_Ref77000749"/>
      <w:r>
        <w:t xml:space="preserve">Figure </w:t>
      </w:r>
      <w:fldSimple w:instr=" SEQ Figure \* ARABIC ">
        <w:r>
          <w:rPr>
            <w:noProof/>
          </w:rPr>
          <w:t>94</w:t>
        </w:r>
      </w:fldSimple>
      <w:bookmarkEnd w:id="233"/>
      <w:r>
        <w:t>: Selecting the DocProperty for Author1_Last_name for insertion into the document</w:t>
      </w:r>
      <w:bookmarkEnd w:id="232"/>
    </w:p>
    <w:p w:rsidR="00885A39" w:rsidRDefault="00885A39" w:rsidP="00FA37A5">
      <w:pPr>
        <w:pStyle w:val="BodyText"/>
      </w:pPr>
      <w:r>
        <w:t>Note that setting the title for the document is done differently, as this is an existing standard document field. Fill it is via the field on the Files-&gt;Info-&gt;</w:t>
      </w:r>
      <w:r w:rsidR="00FA37A5">
        <w:t xml:space="preserve">Title field (as shown in </w:t>
      </w:r>
      <w:r w:rsidR="00FA37A5">
        <w:fldChar w:fldCharType="begin"/>
      </w:r>
      <w:r w:rsidR="00FA37A5">
        <w:instrText xml:space="preserve"> REF _Ref77000819 \h </w:instrText>
      </w:r>
      <w:r w:rsidR="00FA37A5">
        <w:fldChar w:fldCharType="separate"/>
      </w:r>
      <w:r w:rsidR="00FA37A5">
        <w:t xml:space="preserve">Figure </w:t>
      </w:r>
      <w:r w:rsidR="00FA37A5">
        <w:rPr>
          <w:noProof/>
        </w:rPr>
        <w:t>95</w:t>
      </w:r>
      <w:r w:rsidR="00FA37A5">
        <w:fldChar w:fldCharType="end"/>
      </w:r>
      <w:r w:rsidR="00FA37A5">
        <w:t>)</w:t>
      </w:r>
      <w:proofErr w:type="gramStart"/>
      <w:r w:rsidR="00FA37A5">
        <w:t>..</w:t>
      </w:r>
      <w:proofErr w:type="gramEnd"/>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drawing>
                <wp:inline distT="0" distB="0" distL="0" distR="0" wp14:anchorId="2FD67A54" wp14:editId="521FAF06">
                  <wp:extent cx="3005339" cy="1652627"/>
                  <wp:effectExtent l="0" t="0" r="5080" b="508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tering-title-info-Screenshot_20210712_120603.png"/>
                          <pic:cNvPicPr/>
                        </pic:nvPicPr>
                        <pic:blipFill>
                          <a:blip r:embed="rId81">
                            <a:extLst>
                              <a:ext uri="{28A0092B-C50C-407E-A947-70E740481C1C}">
                                <a14:useLocalDpi xmlns:a14="http://schemas.microsoft.com/office/drawing/2010/main" val="0"/>
                              </a:ext>
                            </a:extLst>
                          </a:blip>
                          <a:stretch>
                            <a:fillRect/>
                          </a:stretch>
                        </pic:blipFill>
                        <pic:spPr>
                          <a:xfrm>
                            <a:off x="0" y="0"/>
                            <a:ext cx="3005339" cy="1652627"/>
                          </a:xfrm>
                          <a:prstGeom prst="rect">
                            <a:avLst/>
                          </a:prstGeom>
                        </pic:spPr>
                      </pic:pic>
                    </a:graphicData>
                  </a:graphic>
                </wp:inline>
              </w:drawing>
            </w:r>
          </w:p>
        </w:tc>
      </w:tr>
    </w:tbl>
    <w:p w:rsidR="00885A39" w:rsidRDefault="00885A39" w:rsidP="00885A39">
      <w:pPr>
        <w:pStyle w:val="Caption"/>
      </w:pPr>
      <w:bookmarkStart w:id="234" w:name="_Toc77000742"/>
      <w:bookmarkStart w:id="235" w:name="_Ref77000819"/>
      <w:r>
        <w:t xml:space="preserve">Figure </w:t>
      </w:r>
      <w:fldSimple w:instr=" SEQ Figure \* ARABIC ">
        <w:r>
          <w:rPr>
            <w:noProof/>
          </w:rPr>
          <w:t>95</w:t>
        </w:r>
      </w:fldSimple>
      <w:bookmarkEnd w:id="235"/>
      <w:r>
        <w:t>: Filling in “title” – via the normal document properties</w:t>
      </w:r>
      <w:bookmarkEnd w:id="234"/>
    </w:p>
    <w:p w:rsidR="00885A39" w:rsidRDefault="00FA37A5" w:rsidP="00FA37A5">
      <w:pPr>
        <w:pStyle w:val="BodyText"/>
      </w:pPr>
      <w:r>
        <w:fldChar w:fldCharType="begin"/>
      </w:r>
      <w:r>
        <w:instrText xml:space="preserve"> REF _Ref77000850 \h </w:instrText>
      </w:r>
      <w:r>
        <w:fldChar w:fldCharType="separate"/>
      </w:r>
      <w:r>
        <w:t xml:space="preserve">Figure </w:t>
      </w:r>
      <w:r>
        <w:rPr>
          <w:noProof/>
        </w:rPr>
        <w:t>96</w:t>
      </w:r>
      <w:r>
        <w:fldChar w:fldCharType="end"/>
      </w:r>
      <w:r>
        <w:t xml:space="preserve"> and </w:t>
      </w:r>
      <w:r>
        <w:fldChar w:fldCharType="begin"/>
      </w:r>
      <w:r>
        <w:instrText xml:space="preserve"> REF _Ref77000852 \h </w:instrText>
      </w:r>
      <w:r>
        <w:fldChar w:fldCharType="separate"/>
      </w:r>
      <w:r>
        <w:t xml:space="preserve">Figure </w:t>
      </w:r>
      <w:r>
        <w:rPr>
          <w:noProof/>
        </w:rPr>
        <w:t>97</w:t>
      </w:r>
      <w:r>
        <w:fldChar w:fldCharType="end"/>
      </w:r>
      <w:r>
        <w:t xml:space="preserve"> </w:t>
      </w:r>
      <w:proofErr w:type="gramStart"/>
      <w:r>
        <w:t>shows</w:t>
      </w:r>
      <w:proofErr w:type="gramEnd"/>
      <w:r>
        <w:t xml:space="preserve"> two pages of the “For DiVA” information. Note that all of the fields are high lighted in this field. The values come from the fields values. In the case of the last preface page and the last page of the body of the thesis, this was implemented by putting a book mark at the bottom of the last preface page and similar at the last of the body pages. Then two fields were insered with the values {pageref </w:t>
      </w:r>
      <w:r w:rsidRPr="00FA37A5">
        <w:t>lastPageofPreface</w:t>
      </w:r>
      <w:r>
        <w:t xml:space="preserve">} and {pageref </w:t>
      </w:r>
      <w:r w:rsidRPr="00FA37A5">
        <w:t>lastPageofMainmatter</w:t>
      </w:r>
      <w:r>
        <w:t>} (respectively).</w:t>
      </w:r>
      <w:r w:rsidR="00167CDE">
        <w:t xml:space="preserve"> You can see the resulting values</w:t>
      </w:r>
      <w:proofErr w:type="gramStart"/>
      <w:r w:rsidR="00167CDE">
        <w:t xml:space="preserve">: </w:t>
      </w:r>
      <w:r w:rsidR="00167CDE" w:rsidRPr="005C4433">
        <w:t>”</w:t>
      </w:r>
      <w:proofErr w:type="gramEnd"/>
      <w:r w:rsidR="00167CDE" w:rsidRPr="005C4433">
        <w:t>Number of pages”: ”</w:t>
      </w:r>
      <w:r w:rsidR="00167CDE">
        <w:fldChar w:fldCharType="begin"/>
      </w:r>
      <w:r w:rsidR="00167CDE">
        <w:instrText xml:space="preserve">pageref </w:instrText>
      </w:r>
      <w:r w:rsidR="00167CDE" w:rsidRPr="004D25DE">
        <w:instrText>lastPageofPreface</w:instrText>
      </w:r>
      <w:r w:rsidR="00167CDE">
        <w:fldChar w:fldCharType="separate"/>
      </w:r>
      <w:r w:rsidR="00167CDE">
        <w:rPr>
          <w:noProof/>
        </w:rPr>
        <w:t>xiii</w:t>
      </w:r>
      <w:r w:rsidR="00167CDE">
        <w:fldChar w:fldCharType="end"/>
      </w:r>
      <w:r w:rsidR="00167CDE" w:rsidRPr="005C4433">
        <w:t>,</w:t>
      </w:r>
      <w:r w:rsidR="00167CDE">
        <w:fldChar w:fldCharType="begin"/>
      </w:r>
      <w:r w:rsidR="00167CDE">
        <w:instrText xml:space="preserve"> pageref </w:instrText>
      </w:r>
      <w:r w:rsidR="00167CDE" w:rsidRPr="004D25DE">
        <w:instrText>lastPageofMainmatter</w:instrText>
      </w:r>
      <w:r w:rsidR="00167CDE">
        <w:fldChar w:fldCharType="separate"/>
      </w:r>
      <w:r w:rsidR="00167CDE">
        <w:rPr>
          <w:noProof/>
        </w:rPr>
        <w:t>19</w:t>
      </w:r>
      <w:r w:rsidR="00167CDE">
        <w:fldChar w:fldCharType="end"/>
      </w:r>
      <w:r w:rsidR="00167CDE">
        <w:t xml:space="preserve">” in </w:t>
      </w:r>
      <w:r w:rsidR="00167CDE">
        <w:fldChar w:fldCharType="begin"/>
      </w:r>
      <w:r w:rsidR="00167CDE">
        <w:instrText xml:space="preserve"> REF _Ref77000852 \h </w:instrText>
      </w:r>
      <w:r w:rsidR="00167CDE">
        <w:fldChar w:fldCharType="separate"/>
      </w:r>
      <w:r w:rsidR="00167CDE">
        <w:t xml:space="preserve">Figure </w:t>
      </w:r>
      <w:r w:rsidR="00167CDE">
        <w:rPr>
          <w:noProof/>
        </w:rPr>
        <w:t>97</w:t>
      </w:r>
      <w:r w:rsidR="00167CDE">
        <w:fldChar w:fldCharType="end"/>
      </w:r>
      <w:r w:rsidR="00167CDE">
        <w:t>.</w:t>
      </w:r>
      <w:bookmarkStart w:id="236" w:name="_GoBack"/>
      <w:bookmarkEnd w:id="236"/>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lastRenderedPageBreak/>
              <w:drawing>
                <wp:inline distT="0" distB="0" distL="0" distR="0" wp14:anchorId="62BB68A0" wp14:editId="4AA9B4B1">
                  <wp:extent cx="5761355" cy="694182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for-diva-page-1-Screenshot_20210712_160025.png"/>
                          <pic:cNvPicPr/>
                        </pic:nvPicPr>
                        <pic:blipFill>
                          <a:blip r:embed="rId82">
                            <a:extLst>
                              <a:ext uri="{28A0092B-C50C-407E-A947-70E740481C1C}">
                                <a14:useLocalDpi xmlns:a14="http://schemas.microsoft.com/office/drawing/2010/main" val="0"/>
                              </a:ext>
                            </a:extLst>
                          </a:blip>
                          <a:stretch>
                            <a:fillRect/>
                          </a:stretch>
                        </pic:blipFill>
                        <pic:spPr>
                          <a:xfrm>
                            <a:off x="0" y="0"/>
                            <a:ext cx="5761355" cy="6941820"/>
                          </a:xfrm>
                          <a:prstGeom prst="rect">
                            <a:avLst/>
                          </a:prstGeom>
                        </pic:spPr>
                      </pic:pic>
                    </a:graphicData>
                  </a:graphic>
                </wp:inline>
              </w:drawing>
            </w:r>
          </w:p>
        </w:tc>
      </w:tr>
    </w:tbl>
    <w:p w:rsidR="00885A39" w:rsidRDefault="00885A39" w:rsidP="00885A39">
      <w:pPr>
        <w:pStyle w:val="Caption"/>
      </w:pPr>
      <w:bookmarkStart w:id="237" w:name="_Toc77000743"/>
      <w:bookmarkStart w:id="238" w:name="_Ref77000850"/>
      <w:r>
        <w:t xml:space="preserve">Figure </w:t>
      </w:r>
      <w:fldSimple w:instr=" SEQ Figure \* ARABIC ">
        <w:r>
          <w:rPr>
            <w:noProof/>
          </w:rPr>
          <w:t>96</w:t>
        </w:r>
      </w:fldSimple>
      <w:bookmarkEnd w:id="238"/>
      <w:r>
        <w:t>: Page 1 of the For DIVA information</w:t>
      </w:r>
      <w:bookmarkEnd w:id="237"/>
    </w:p>
    <w:p w:rsidR="00885A39" w:rsidRDefault="00885A39" w:rsidP="00885A39"/>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lastRenderedPageBreak/>
              <w:drawing>
                <wp:inline distT="0" distB="0" distL="0" distR="0" wp14:anchorId="6B85B9B9" wp14:editId="0432DCBB">
                  <wp:extent cx="4391523" cy="1732135"/>
                  <wp:effectExtent l="0" t="0" r="0" b="190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for-diva-page-2-Screenshot_20210712_160121.png"/>
                          <pic:cNvPicPr/>
                        </pic:nvPicPr>
                        <pic:blipFill>
                          <a:blip r:embed="rId83">
                            <a:extLst>
                              <a:ext uri="{28A0092B-C50C-407E-A947-70E740481C1C}">
                                <a14:useLocalDpi xmlns:a14="http://schemas.microsoft.com/office/drawing/2010/main" val="0"/>
                              </a:ext>
                            </a:extLst>
                          </a:blip>
                          <a:stretch>
                            <a:fillRect/>
                          </a:stretch>
                        </pic:blipFill>
                        <pic:spPr>
                          <a:xfrm>
                            <a:off x="0" y="0"/>
                            <a:ext cx="4391523" cy="1732135"/>
                          </a:xfrm>
                          <a:prstGeom prst="rect">
                            <a:avLst/>
                          </a:prstGeom>
                        </pic:spPr>
                      </pic:pic>
                    </a:graphicData>
                  </a:graphic>
                </wp:inline>
              </w:drawing>
            </w:r>
          </w:p>
        </w:tc>
      </w:tr>
    </w:tbl>
    <w:p w:rsidR="00885A39" w:rsidRDefault="00885A39" w:rsidP="00885A39">
      <w:pPr>
        <w:pStyle w:val="Caption"/>
      </w:pPr>
      <w:bookmarkStart w:id="239" w:name="_Toc77000744"/>
      <w:bookmarkStart w:id="240" w:name="_Ref77000852"/>
      <w:r>
        <w:t xml:space="preserve">Figure </w:t>
      </w:r>
      <w:fldSimple w:instr=" SEQ Figure \* ARABIC ">
        <w:r>
          <w:rPr>
            <w:noProof/>
          </w:rPr>
          <w:t>97</w:t>
        </w:r>
      </w:fldSimple>
      <w:bookmarkEnd w:id="240"/>
      <w:r>
        <w:t>: Page 2 of the For DIVA information</w:t>
      </w:r>
      <w:bookmarkEnd w:id="239"/>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lastRenderedPageBreak/>
              <w:drawing>
                <wp:inline distT="0" distB="0" distL="0" distR="0">
                  <wp:extent cx="4665265" cy="7439660"/>
                  <wp:effectExtent l="0" t="0" r="254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coverpage-Screenshot_20210712_160414.png"/>
                          <pic:cNvPicPr/>
                        </pic:nvPicPr>
                        <pic:blipFill>
                          <a:blip r:embed="rId84">
                            <a:extLst>
                              <a:ext uri="{28A0092B-C50C-407E-A947-70E740481C1C}">
                                <a14:useLocalDpi xmlns:a14="http://schemas.microsoft.com/office/drawing/2010/main" val="0"/>
                              </a:ext>
                            </a:extLst>
                          </a:blip>
                          <a:stretch>
                            <a:fillRect/>
                          </a:stretch>
                        </pic:blipFill>
                        <pic:spPr>
                          <a:xfrm>
                            <a:off x="0" y="0"/>
                            <a:ext cx="4665265" cy="7439660"/>
                          </a:xfrm>
                          <a:prstGeom prst="rect">
                            <a:avLst/>
                          </a:prstGeom>
                        </pic:spPr>
                      </pic:pic>
                    </a:graphicData>
                  </a:graphic>
                </wp:inline>
              </w:drawing>
            </w:r>
          </w:p>
        </w:tc>
      </w:tr>
    </w:tbl>
    <w:p w:rsidR="00885A39" w:rsidRPr="00885A39" w:rsidRDefault="00885A39" w:rsidP="00885A39">
      <w:pPr>
        <w:pStyle w:val="Caption"/>
      </w:pPr>
      <w:bookmarkStart w:id="241" w:name="_Toc77000745"/>
      <w:r>
        <w:t xml:space="preserve">Figure </w:t>
      </w:r>
      <w:fldSimple w:instr=" SEQ Figure \* ARABIC ">
        <w:r>
          <w:rPr>
            <w:noProof/>
          </w:rPr>
          <w:t>98</w:t>
        </w:r>
      </w:fldSimple>
      <w:r>
        <w:t>: Inside cover page</w:t>
      </w:r>
      <w:bookmarkEnd w:id="241"/>
    </w:p>
    <w:p w:rsidR="00885A39" w:rsidRPr="00885A39" w:rsidRDefault="00885A39" w:rsidP="00885A39">
      <w:pPr>
        <w:pStyle w:val="Heading2"/>
      </w:pPr>
      <w:bookmarkStart w:id="242" w:name="_Toc77000647"/>
      <w:r>
        <w:t>Resulting custom fields</w:t>
      </w:r>
      <w:bookmarkEnd w:id="242"/>
    </w:p>
    <w:p w:rsidR="00EC20C5" w:rsidRDefault="00EC20C5" w:rsidP="00EC20C5">
      <w:pPr>
        <w:pStyle w:val="BodyText"/>
      </w:pPr>
      <w:r>
        <w:t xml:space="preserve">The custom </w:t>
      </w:r>
      <w:r w:rsidR="00885A39">
        <w:t>fields</w:t>
      </w:r>
      <w:r>
        <w:t xml:space="preserve"> can be found in </w:t>
      </w:r>
      <w:r w:rsidRPr="00EC20C5">
        <w:t>docProps/custom.xml</w:t>
      </w:r>
      <w:r w:rsidR="00885A39">
        <w:t xml:space="preserve">. </w:t>
      </w:r>
      <w:r w:rsidR="00885A39">
        <w:fldChar w:fldCharType="begin"/>
      </w:r>
      <w:r w:rsidR="00885A39">
        <w:instrText xml:space="preserve"> REF _Ref76999637 \h </w:instrText>
      </w:r>
      <w:r w:rsidR="00885A39">
        <w:fldChar w:fldCharType="separate"/>
      </w:r>
      <w:r w:rsidR="00885A39">
        <w:t xml:space="preserve">Figure </w:t>
      </w:r>
      <w:r w:rsidR="00885A39">
        <w:rPr>
          <w:noProof/>
        </w:rPr>
        <w:t>99</w:t>
      </w:r>
      <w:r w:rsidR="00885A39">
        <w:fldChar w:fldCharType="end"/>
      </w:r>
      <w:r w:rsidR="00885A39">
        <w:t xml:space="preserve"> shows some of the fields. The list of the fields is shown in </w:t>
      </w:r>
      <w:r w:rsidR="00885A39">
        <w:fldChar w:fldCharType="begin"/>
      </w:r>
      <w:r w:rsidR="00885A39">
        <w:instrText xml:space="preserve"> REF _Ref76999694 \h </w:instrText>
      </w:r>
      <w:r w:rsidR="00885A39">
        <w:fldChar w:fldCharType="separate"/>
      </w:r>
      <w:r w:rsidR="00885A39">
        <w:t xml:space="preserve">Table </w:t>
      </w:r>
      <w:r w:rsidR="00885A39">
        <w:rPr>
          <w:noProof/>
        </w:rPr>
        <w:t>1</w:t>
      </w:r>
      <w:r w:rsidR="00885A39">
        <w:fldChar w:fldCharType="end"/>
      </w:r>
      <w:r w:rsidR="00885A39">
        <w:t xml:space="preserve">. The final XML for all of these fields is shown in </w:t>
      </w:r>
      <w:r w:rsidR="00885A39">
        <w:fldChar w:fldCharType="begin"/>
      </w:r>
      <w:r w:rsidR="00885A39">
        <w:instrText xml:space="preserve"> REF _Ref76999640 \h </w:instrText>
      </w:r>
      <w:r w:rsidR="00885A39">
        <w:fldChar w:fldCharType="separate"/>
      </w:r>
      <w:r w:rsidR="00885A39">
        <w:t xml:space="preserve">Figure </w:t>
      </w:r>
      <w:r w:rsidR="00885A39">
        <w:rPr>
          <w:noProof/>
        </w:rPr>
        <w:t>100</w:t>
      </w:r>
      <w:r w:rsidR="00885A39">
        <w:fldChar w:fldCharType="end"/>
      </w:r>
      <w:r w:rsidR="00885A39">
        <w:t>.</w:t>
      </w:r>
    </w:p>
    <w:tbl>
      <w:tblPr>
        <w:tblStyle w:val="TableGrid"/>
        <w:tblW w:w="0" w:type="auto"/>
        <w:tblLook w:val="04A0" w:firstRow="1" w:lastRow="0" w:firstColumn="1" w:lastColumn="0" w:noHBand="0" w:noVBand="1"/>
      </w:tblPr>
      <w:tblGrid>
        <w:gridCol w:w="9289"/>
      </w:tblGrid>
      <w:tr w:rsidR="00EC20C5" w:rsidTr="00EC20C5">
        <w:tc>
          <w:tcPr>
            <w:tcW w:w="9289" w:type="dxa"/>
          </w:tcPr>
          <w:p w:rsidR="00EC20C5" w:rsidRDefault="00EC20C5" w:rsidP="00EC20C5">
            <w:pPr>
              <w:pStyle w:val="Computerexample"/>
            </w:pPr>
            <w:r>
              <w:lastRenderedPageBreak/>
              <w:t>&lt;property fmtid="{D5CDD505-2E9C-101B-9397-08002B2CF9AE}" pid="13" name="Examiner1_Last_name"&gt;&lt;vt:lpwstr&gt;Maguire Jr.&lt;/vt:lpwstr&gt;&lt;/property&gt;</w:t>
            </w:r>
          </w:p>
          <w:p w:rsidR="00EC20C5" w:rsidRDefault="00EC20C5" w:rsidP="00EC20C5">
            <w:pPr>
              <w:pStyle w:val="Computerexample"/>
            </w:pPr>
            <w:r>
              <w:t>&lt;property fmtid="{D5CDD505-2E9C-101B-9397-08002B2CF9AE}" pid="14" name="Examiner1_First_name"&gt;&lt;vt:lpwstr&gt;Gerald Q.&lt;/vt:lpwstr&gt;&lt;/property&gt;</w:t>
            </w:r>
          </w:p>
          <w:p w:rsidR="00EC20C5" w:rsidRDefault="00EC20C5" w:rsidP="00EC20C5">
            <w:pPr>
              <w:pStyle w:val="Computerexample"/>
            </w:pPr>
            <w:r>
              <w:t>&lt;property fmtid="{D5CDD505-2E9C-101B-9397-08002B2CF9AE}" pid="15" name="Examiner1_Local User Id"&gt;&lt;vt:lpwstr&gt;u1d13i2c&lt;/vt:lpwstr&gt;&lt;/property&gt;</w:t>
            </w:r>
          </w:p>
          <w:p w:rsidR="00EC20C5" w:rsidRDefault="00EC20C5" w:rsidP="00EC20C5">
            <w:pPr>
              <w:pStyle w:val="Computerexample"/>
            </w:pPr>
            <w:r>
              <w:t>&lt;property fmtid="{D5CDD505-2E9C-101B-9397-08002B2CF9AE}" pid="16" name="Examiner1_E-mail"&gt;&lt;vt:lpwstr&gt;maguire@kth.se&lt;/vt:lpwstr&gt;&lt;/property&gt;</w:t>
            </w:r>
          </w:p>
          <w:p w:rsidR="00EC20C5" w:rsidRDefault="00EC20C5" w:rsidP="00EC20C5">
            <w:pPr>
              <w:pStyle w:val="Computerexample"/>
            </w:pPr>
            <w:r>
              <w:t>&lt;property fmtid="{D5CDD505-2E9C-101B-9397-08002B2CF9AE}" pid="17" name="Examiner1_organization_L1"&gt;&lt;vt:lpwstr&gt;School of Electrical Engineering and Computer Science&lt;/vt:lpwstr&gt;&lt;/property&gt;</w:t>
            </w:r>
          </w:p>
          <w:p w:rsidR="00EC20C5" w:rsidRDefault="00EC20C5" w:rsidP="00EC20C5">
            <w:pPr>
              <w:pStyle w:val="Computerexample"/>
            </w:pPr>
            <w:r>
              <w:t>&lt;property fmtid="{D5CDD505-2E9C-101B-9397-08002B2CF9AE}" pid="18" name="Examiner1_organization_L2"&gt;&lt;vt:lpwstr&gt;Computer Science&lt;/vt:lpwstr&gt;&lt;/property&gt;</w:t>
            </w:r>
          </w:p>
        </w:tc>
      </w:tr>
    </w:tbl>
    <w:p w:rsidR="00EC20C5" w:rsidRDefault="00EC20C5" w:rsidP="00EC20C5">
      <w:pPr>
        <w:pStyle w:val="Caption"/>
      </w:pPr>
      <w:bookmarkStart w:id="243" w:name="_Ref76999637"/>
      <w:bookmarkStart w:id="244" w:name="_Toc77000746"/>
      <w:r>
        <w:t xml:space="preserve">Figure </w:t>
      </w:r>
      <w:fldSimple w:instr=" SEQ Figure \* ARABIC ">
        <w:r w:rsidR="00885A39">
          <w:rPr>
            <w:noProof/>
          </w:rPr>
          <w:t>99</w:t>
        </w:r>
      </w:fldSimple>
      <w:bookmarkEnd w:id="243"/>
      <w:r>
        <w:t>: Some of the fields</w:t>
      </w:r>
      <w:bookmarkEnd w:id="244"/>
    </w:p>
    <w:p w:rsidR="00885A39" w:rsidRDefault="00885A39" w:rsidP="00885A39">
      <w:pPr>
        <w:pStyle w:val="Caption"/>
        <w:keepNext/>
      </w:pPr>
      <w:bookmarkStart w:id="245" w:name="_Ref76999694"/>
      <w:r>
        <w:t xml:space="preserve">Table </w:t>
      </w:r>
      <w:fldSimple w:instr=" SEQ Table \* ARABIC ">
        <w:r>
          <w:rPr>
            <w:noProof/>
          </w:rPr>
          <w:t>1</w:t>
        </w:r>
      </w:fldSimple>
      <w:bookmarkEnd w:id="245"/>
      <w:r>
        <w:t>: Table of fields that were defined</w:t>
      </w:r>
    </w:p>
    <w:tbl>
      <w:tblPr>
        <w:tblW w:w="984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3395"/>
        <w:gridCol w:w="5884"/>
      </w:tblGrid>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b/>
                <w:color w:val="000000"/>
                <w:sz w:val="24"/>
                <w:szCs w:val="24"/>
              </w:rPr>
            </w:pPr>
            <w:r w:rsidRPr="00885A39">
              <w:rPr>
                <w:rFonts w:ascii="Calibri" w:eastAsia="Times New Roman" w:hAnsi="Calibri" w:cs="Calibri"/>
                <w:b/>
                <w:color w:val="000000"/>
                <w:sz w:val="24"/>
                <w:szCs w:val="24"/>
              </w:rPr>
              <w:t>pid</w:t>
            </w:r>
          </w:p>
        </w:tc>
        <w:tc>
          <w:tcPr>
            <w:tcW w:w="3395" w:type="dxa"/>
            <w:shd w:val="clear" w:color="auto" w:fill="auto"/>
            <w:noWrap/>
            <w:vAlign w:val="bottom"/>
            <w:hideMark/>
          </w:tcPr>
          <w:p w:rsidR="00EC20C5" w:rsidRPr="00885A39" w:rsidRDefault="00885A39" w:rsidP="00EC20C5">
            <w:pPr>
              <w:spacing w:after="0" w:line="240" w:lineRule="auto"/>
              <w:rPr>
                <w:rFonts w:ascii="Calibri" w:eastAsia="Times New Roman" w:hAnsi="Calibri" w:cs="Calibri"/>
                <w:b/>
                <w:color w:val="000000"/>
                <w:sz w:val="24"/>
                <w:szCs w:val="24"/>
              </w:rPr>
            </w:pPr>
            <w:r>
              <w:rPr>
                <w:rFonts w:ascii="Calibri" w:eastAsia="Times New Roman" w:hAnsi="Calibri" w:cs="Calibri"/>
                <w:b/>
                <w:color w:val="000000"/>
                <w:sz w:val="24"/>
                <w:szCs w:val="24"/>
              </w:rPr>
              <w:t>N</w:t>
            </w:r>
            <w:r w:rsidR="00EC20C5" w:rsidRPr="00885A39">
              <w:rPr>
                <w:rFonts w:ascii="Calibri" w:eastAsia="Times New Roman" w:hAnsi="Calibri" w:cs="Calibri"/>
                <w:b/>
                <w:color w:val="000000"/>
                <w:sz w:val="24"/>
                <w:szCs w:val="24"/>
              </w:rPr>
              <w:t>ame</w:t>
            </w:r>
          </w:p>
        </w:tc>
        <w:tc>
          <w:tcPr>
            <w:tcW w:w="5884" w:type="dxa"/>
            <w:shd w:val="clear" w:color="auto" w:fill="auto"/>
            <w:noWrap/>
            <w:vAlign w:val="bottom"/>
            <w:hideMark/>
          </w:tcPr>
          <w:p w:rsidR="00EC20C5" w:rsidRPr="00885A39" w:rsidRDefault="00885A39" w:rsidP="00EC20C5">
            <w:pPr>
              <w:spacing w:after="0" w:line="240" w:lineRule="auto"/>
              <w:rPr>
                <w:rFonts w:ascii="Calibri" w:eastAsia="Times New Roman" w:hAnsi="Calibri" w:cs="Calibri"/>
                <w:b/>
                <w:color w:val="000000"/>
                <w:sz w:val="24"/>
                <w:szCs w:val="24"/>
              </w:rPr>
            </w:pPr>
            <w:r>
              <w:rPr>
                <w:rFonts w:ascii="Calibri" w:eastAsia="Times New Roman" w:hAnsi="Calibri" w:cs="Calibri"/>
                <w:b/>
                <w:color w:val="000000"/>
                <w:sz w:val="24"/>
                <w:szCs w:val="24"/>
              </w:rPr>
              <w:t>D</w:t>
            </w:r>
            <w:r w:rsidR="00EC20C5" w:rsidRPr="00885A39">
              <w:rPr>
                <w:rFonts w:ascii="Calibri" w:eastAsia="Times New Roman" w:hAnsi="Calibri" w:cs="Calibri"/>
                <w:b/>
                <w:color w:val="000000"/>
                <w:sz w:val="24"/>
                <w:szCs w:val="24"/>
              </w:rPr>
              <w:t>efault valu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lternatibe_main_titl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Detta är den svenska översättningen av titeln</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lternative_subtitl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Detta är den svenska översättningen av undertiteln</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6</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programcod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TCOMK</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7</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evel</w:t>
            </w:r>
          </w:p>
        </w:tc>
        <w:tc>
          <w:tcPr>
            <w:tcW w:w="5884"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8</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Course_cod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Course cod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9</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Credits</w:t>
            </w:r>
          </w:p>
        </w:tc>
        <w:tc>
          <w:tcPr>
            <w:tcW w:w="5884"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5</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0</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Bachelors degre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1</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bjectArea</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Information and Communication Technology</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2</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ducational program</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Bachelor’s Programme in Information and Communication Technology</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3</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iner1_La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Maguire Jr.</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4</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iner1_Fir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Gerald Q.</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5</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iner1_Local User Id</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u1d13i2c</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6</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iner1_E-mail</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maguire@kth.s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7</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iner1_organization_L1</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chool of Electrical Engineering and Computer Scienc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8</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iner1_organization_L2</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Computer Scienc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9</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Cooperation_Partner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Företaget AB</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0</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National Subject Categories</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10201, 10206</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1</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Opponents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 B. Normal &amp;amp;  A. X. E. Normalè</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2</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Presentation_Date</w:t>
            </w:r>
          </w:p>
        </w:tc>
        <w:tc>
          <w:tcPr>
            <w:tcW w:w="5884"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021-03-15 13:00</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3</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Presentation_Languag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ng</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4</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Presentation_Room</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via Zoom https://kth-se.zoom.us/j/ddddddddddd</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5</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Presentation_Address</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Isafjordsgatan 22 (Kistagången 16)</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lastRenderedPageBreak/>
              <w:t>26</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Presentation_City</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tockholm</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7</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La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8</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Fir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 Busy</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9</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Local User Id</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u100003</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0</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E-mail</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a@kth.s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1</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organization_L1</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chool of Electrical Engineering and Computer Scienc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2</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organization_L2</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Computer Scienc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3</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Other_organisation</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4</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La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5</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Fir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nother Busy</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6</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Local User Id</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u100003</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7</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E-mail</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b@kth.s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8</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organization_L1</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chool of Architecture and the Built Environmen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9</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organization_L2</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rchitectur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0</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Other_organisation</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1</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3_La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2</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3_Fir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Third Busy</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3</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3_E-mail</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c@tu.va</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4</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3_organization_L1</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5</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3_organization_L2</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6</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3_Other_organisation</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Timbuktu University, Department of Pseudoscienc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7</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La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tuden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8</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Fir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Fake A.</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9</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Local User Id</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u100001</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0</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E-mail</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kth.s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1</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organization_L1</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chool of Electrical Engineering and Computer Scienc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2</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organization_L2</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3</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Other_organisation</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4</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La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tuden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5</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Fir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Fake B.</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6</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E-mail</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b@kth.s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7</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organization_L1</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chool of Architecture and the Built Environmen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8</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organization_L2</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9</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Other_organisation</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60</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Local User Id</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u100002</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61</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btitle</w:t>
            </w:r>
          </w:p>
        </w:tc>
        <w:tc>
          <w:tcPr>
            <w:tcW w:w="5884" w:type="dxa"/>
            <w:shd w:val="clear" w:color="auto" w:fill="auto"/>
            <w:noWrap/>
            <w:vAlign w:val="bottom"/>
            <w:hideMark/>
          </w:tcPr>
          <w:p w:rsidR="00EC20C5" w:rsidRPr="00885A39" w:rsidRDefault="00EC20C5" w:rsidP="00885A39">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n subtitle in the language of the thesis</w:t>
            </w:r>
          </w:p>
        </w:tc>
      </w:tr>
    </w:tbl>
    <w:p w:rsidR="00EC20C5" w:rsidRPr="00EC20C5" w:rsidRDefault="00EC20C5" w:rsidP="00EC20C5">
      <w:pPr>
        <w:pStyle w:val="Caption"/>
      </w:pPr>
    </w:p>
    <w:tbl>
      <w:tblPr>
        <w:tblStyle w:val="TableGrid"/>
        <w:tblW w:w="0" w:type="auto"/>
        <w:tblLook w:val="04A0" w:firstRow="1" w:lastRow="0" w:firstColumn="1" w:lastColumn="0" w:noHBand="0" w:noVBand="1"/>
      </w:tblPr>
      <w:tblGrid>
        <w:gridCol w:w="9289"/>
      </w:tblGrid>
      <w:tr w:rsidR="00EC20C5" w:rsidTr="00EC20C5">
        <w:tc>
          <w:tcPr>
            <w:tcW w:w="9289" w:type="dxa"/>
          </w:tcPr>
          <w:p w:rsidR="00EC20C5" w:rsidRDefault="00EC20C5" w:rsidP="00EC20C5">
            <w:pPr>
              <w:pStyle w:val="BodyText"/>
              <w:keepNext/>
            </w:pPr>
            <w:proofErr w:type="gramStart"/>
            <w:r>
              <w:lastRenderedPageBreak/>
              <w:t>&lt;?xml</w:t>
            </w:r>
            <w:proofErr w:type="gramEnd"/>
            <w:r>
              <w:t xml:space="preserve"> version="1.0" encoding="UTF-8" standalone="yes"?&gt;</w:t>
            </w:r>
            <w:r>
              <w:cr/>
            </w:r>
          </w:p>
          <w:p w:rsidR="00EC20C5" w:rsidRDefault="00EC20C5" w:rsidP="00EC20C5">
            <w:pPr>
              <w:pStyle w:val="BodyText"/>
              <w:keepNext/>
              <w:ind w:firstLine="0"/>
            </w:pPr>
            <w:r>
              <w:t>&lt;Properties xmlns="http://schemas.openxmlformats.org/officeDocument/2006/custom-properties" xmlns:vt="http://schemas.openxmlformats.org/officeDocument/2006/docPropsVTypes"&gt;&lt;property fmtid="{D5CDD505-2E9C-101B-9397-08002B2CF9AE}" pid="2" name="ZOTERO_PREF_1"&gt;&lt;vt:lpwstr&gt;&amp;lt;data data-version="3" zotero-version="4.0.29.16"&amp;gt;&amp;lt;session id="txwJq0tU"/&amp;gt;&amp;lt;style id="http://people.kth.se/~maguire/ExampleStyle-with-access.csl" hasBibliography="1" bibliographyStyleHasBeenSet="1"/&amp;gt;&amp;lt;prefs&amp;gt;&amp;lt;pref name="fieldType" value="Field"/&amp;gt;&amp;lt;pref name="&lt;/vt:lpwstr&gt;&lt;/property&gt;&lt;property fmtid="{D5CDD505-2E9C-101B-9397-08002B2CF9AE}" pid="3" name="ZOTERO_PREF_2"&gt;&lt;vt:lpwstr&gt;storeReferences" value="true"/&amp;gt;&amp;lt;pref name="automaticJournalAbbreviations" value="true"/&amp;gt;&amp;lt;pref name="noteType" value=""/&amp;gt;&amp;lt;/prefs&amp;gt;&amp;lt;/data&amp;gt;&lt;/vt:lpwstr&gt;&lt;/property&gt;&lt;property fmtid="{D5CDD505-2E9C-101B-9397-08002B2CF9AE}" pid="4" name="Alternatibe_main_title"&gt;&lt;vt:lpwstr&gt;Detta är den svenska översättningen av titeln&lt;/vt:lpwstr&gt;&lt;/property&gt;&lt;property fmtid="{D5CDD505-2E9C-101B-9397-08002B2CF9AE}" pid="5" name="Alternative_subtitle"&gt;&lt;vt:lpwstr&gt;Detta är den svenska översättningen av undertiteln&lt;/vt:lpwstr&gt;&lt;/property&gt;&lt;property fmtid="{D5CDD505-2E9C-101B-9397-08002B2CF9AE}" pid="6" name="programcode"&gt;&lt;vt:lpwstr&gt;TCOMK&lt;/vt:lpwstr&gt;&lt;/property&gt;&lt;property fmtid="{D5CDD505-2E9C-101B-9397-08002B2CF9AE}" pid="7" name="Level"&gt;&lt;vt:lpwstr&gt;1&lt;/vt:lpwstr&gt;&lt;/property&gt;&lt;property fmtid="{D5CDD505-2E9C-101B-9397-08002B2CF9AE}" pid="8" name="Course_code"&gt;&lt;vt:lpwstr&gt;Course code&lt;/vt:lpwstr&gt;&lt;/property&gt;&lt;property fmtid="{D5CDD505-2E9C-101B-9397-08002B2CF9AE}" pid="9" name="Credits"&gt;&lt;vt:lpwstr&gt;15.0&lt;/vt:lpwstr&gt;&lt;/property&gt;&lt;property fmtid="{D5CDD505-2E9C-101B-9397-08002B2CF9AE}" pid="10" name="Exam"&gt;&lt;vt:lpwstr&gt;Bachelors degree&lt;/vt:lpwstr&gt;&lt;/property&gt;&lt;property fmtid="{D5CDD505-2E9C-101B-9397-08002B2CF9AE}" pid="11" name="subjectArea"&gt;&lt;vt:lpwstr&gt;Information and Communication Technology&lt;/vt:lpwstr&gt;&lt;/property&gt;&lt;property fmtid="{D5CDD505-2E9C-101B-9397-08002B2CF9AE}" pid="12" name="Educational program"&gt;&lt;vt:lpwstr&gt;Bachelor’s Programme in Information and Communication Technology&lt;/vt:lpwstr&gt;&lt;/property&gt;&lt;property fmtid="{D5CDD505-2E9C-101B-9397-08002B2CF9AE}" pid="13" name="Examiner1_Last_name"&gt;&lt;vt:lpwstr&gt;Maguire Jr.&lt;/vt:lpwstr&gt;&lt;/property&gt;&lt;property fmtid="{D5CDD505-2E9C-101B-9397-08002B2CF9AE}" pid="14" name="Examiner1_First_name"&gt;&lt;vt:lpwstr&gt;Gerald Q.&lt;/vt:lpwstr&gt;&lt;/property&gt;&lt;property fmtid="{D5CDD505-2E9C-101B-9397-08002B2CF9AE}" pid="15" name="Examiner1_Local User Id"&gt;&lt;vt:lpwstr&gt;u1d13i2c&lt;/vt:lpwstr&gt;&lt;/property&gt;&lt;property fmtid="{D5CDD505-2E9C-101B-9397-08002B2CF9AE}" pid="16" name="Examiner1_E-mail"&gt;&lt;vt:lpwstr&gt;maguire@kth.se&lt;/vt:lpwstr&gt;&lt;/property&gt;&lt;property fmtid="{D5CDD505-2E9C-101B-9397-08002B2CF9AE}" pid="17" name="Examiner1_organization_L1"&gt;&lt;vt:lpwstr&gt;School of Electrical Engineering and Computer Science&lt;/vt:lpwstr&gt;&lt;/property&gt;&lt;property fmtid="{D5CDD505-2E9C-101B-9397-08002B2CF9AE}" pid="18" name="Examiner1_organization_L2"&gt;&lt;vt:lpwstr&gt;Computer Science&lt;/vt:lpwstr&gt;&lt;/property&gt;&lt;property fmtid="{D5CDD505-2E9C-101B-9397-08002B2CF9AE}" pid="19" name="Cooperation_Partner_name"&gt;&lt;vt:lpwstr&gt;Företaget AB&lt;/vt:lpwstr&gt;&lt;/property&gt;&lt;property fmtid="{D5CDD505-2E9C-101B-9397-08002B2CF9AE}" pid="20" name="National Subject Categories"&gt;&lt;vt:lpwstr&gt;10201, 10206&lt;/vt:lpwstr&gt;&lt;/property&gt;&lt;property fmtid="{D5CDD505-2E9C-101B-9397-08002B2CF9AE}" pid="21" name="Opponents_Name"&gt;&lt;vt:lpwstr&gt;A. B. Normal &amp;amp; A. X. E. Normalè&lt;/vt:lpwstr&gt;&lt;/property&gt;&lt;property fmtid="{D5CDD505-2E9C-101B-9397-08002B2CF9AE}" pid="22" name="Presentation_Date"&gt;&lt;vt:lpwstr&gt;2021-03-15 13:00&lt;/vt:lpwstr&gt;&lt;/property&gt;&lt;property fmtid="{D5CDD505-2E9C-101B-9397-08002B2CF9AE}" pid="23" name="Presentation_Language"&gt;&lt;vt:lpwstr&gt;eng&lt;/vt:lpwstr&gt;&lt;/property&gt;&lt;property fmtid="{D5CDD505-2E9C-101B-9397-08002B2CF9AE}" pid="24" name="Presentation_Room"&gt;&lt;vt:lpwstr&gt;via Zoom https://kth-</w:t>
            </w:r>
            <w:r>
              <w:lastRenderedPageBreak/>
              <w:t>se.zoom.us/j/ddddddddddd&lt;/vt:lpwstr&gt;&lt;/property&gt;&lt;property fmtid="{D5CDD505-2E9C-101B-9397-08002B2CF9AE}" pid="25" name="Presentation_Address"&gt;&lt;vt:lpwstr&gt;Isafjordsgatan 22 (Kistagången 16)&lt;/vt:lpwstr&gt;&lt;/property&gt;&lt;property fmtid="{D5CDD505-2E9C-101B-9397-08002B2CF9AE}" pid="26" name="Presentation_City"&gt;&lt;vt:lpwstr&gt;Stockholm&lt;/vt:lpwstr&gt;&lt;/property&gt;&lt;property fmtid="{D5CDD505-2E9C-101B-9397-08002B2CF9AE}" pid="27" name="Supervisor1_Last_name"&gt;&lt;vt:lpwstr&gt;Supervisor&lt;/vt:lpwstr&gt;&lt;/property&gt;&lt;property fmtid="{D5CDD505-2E9C-101B-9397-08002B2CF9AE}" pid="28" name="Supervisor1_First_name"&gt;&lt;vt:lpwstr&gt;A. Busy&lt;/vt:lpwstr&gt;&lt;/property&gt;&lt;property fmtid="{D5CDD505-2E9C-101B-9397-08002B2CF9AE}" pid="29" name="Supervisor1_Local User Id"&gt;&lt;vt:lpwstr&gt;u100003&lt;/vt:lpwstr&gt;&lt;/property&gt;&lt;property fmtid="{D5CDD505-2E9C-101B-9397-08002B2CF9AE}" pid="30" name="Supervisor1_E-mail"&gt;&lt;vt:lpwstr&gt;sa@kth.se&lt;/vt:lpwstr&gt;&lt;/property&gt;&lt;property fmtid="{D5CDD505-2E9C-101B-9397-08002B2CF9AE}" pid="31" name="Supervisor1_organization_L1"&gt;&lt;vt:lpwstr&gt;School of Electrical Engineering and Computer Science&lt;/vt:lpwstr&gt;&lt;/property&gt;&lt;property fmtid="{D5CDD505-2E9C-101B-9397-08002B2CF9AE}" pid="32" name="Supervisor1_organization_L2"&gt;&lt;vt:lpwstr&gt;Computer Science&lt;/vt:lpwstr&gt;&lt;/property&gt;&lt;property fmtid="{D5CDD505-2E9C-101B-9397-08002B2CF9AE}" pid="33" name="Supervisor1_Other_organisation"&gt;&lt;vt:lpwstr&gt;&amp;lt;NA&amp;gt;&lt;/vt:lpwstr&gt;&lt;/property&gt;&lt;property fmtid="{D5CDD505-2E9C-101B-9397-08002B2CF9AE}" pid="34" name="Supervisor2_Last_name"&gt;&lt;vt:lpwstr&gt;Supervisor&lt;/vt:lpwstr&gt;&lt;/property&gt;&lt;property fmtid="{D5CDD505-2E9C-101B-9397-08002B2CF9AE}" pid="35" name="Supervisor2_First_name"&gt;&lt;vt:lpwstr&gt;Another Busy&lt;/vt:lpwstr&gt;&lt;/property&gt;&lt;property fmtid="{D5CDD505-2E9C-101B-9397-08002B2CF9AE}" pid="36" name="Supervisor2_Local User Id"&gt;&lt;vt:lpwstr&gt;u100003&lt;/vt:lpwstr&gt;&lt;/property&gt;&lt;property fmtid="{D5CDD505-2E9C-101B-9397-08002B2CF9AE}" pid="37" name="Supervisor2_E-mail"&gt;&lt;vt:lpwstr&gt;sb@kth.se&lt;/vt:lpwstr&gt;&lt;/property&gt;&lt;property fmtid="{D5CDD505-2E9C-101B-9397-08002B2CF9AE}" pid="38" name="Supervisor2_organization_L1"&gt;&lt;vt:lpwstr&gt;School of Architecture and the Built Environment&lt;/vt:lpwstr&gt;&lt;/property&gt;&lt;property fmtid="{D5CDD505-2E9C-101B-9397-08002B2CF9AE}" pid="39" name="Supervisor2_organization_L2"&gt;&lt;vt:lpwstr&gt;Architecture&lt;/vt:lpwstr&gt;&lt;/property&gt;&lt;property fmtid="{D5CDD505-2E9C-101B-9397-08002B2CF9AE}" pid="40" name="Supervisor2_Other_organisation"&gt;&lt;vt:lpwstr&gt;&amp;lt;NA&amp;gt;&lt;/vt:lpwstr&gt;&lt;/property&gt;&lt;property fmtid="{D5CDD505-2E9C-101B-9397-08002B2CF9AE}" pid="41" name="Supervisor3_Last_name"&gt;&lt;vt:lpwstr&gt;Supervisor&lt;/vt:lpwstr&gt;&lt;/property&gt;&lt;property fmtid="{D5CDD505-2E9C-101B-9397-08002B2CF9AE}" pid="42" name="Supervisor3_First_name"&gt;&lt;vt:lpwstr&gt;Third Busy&lt;/vt:lpwstr&gt;&lt;/property&gt;&lt;property fmtid="{D5CDD505-2E9C-101B-9397-08002B2CF9AE}" pid="43" name="Supervisor3_E-mail"&gt;&lt;vt:lpwstr&gt;sc@tu.va&lt;/vt:lpwstr&gt;&lt;/property&gt;&lt;property fmtid="{D5CDD505-2E9C-101B-9397-08002B2CF9AE}" pid="44" name="Supervisor3_organization_L1"&gt;&lt;vt:lpwstr&gt;&amp;lt;NA&amp;gt;&lt;/vt:lpwstr&gt;&lt;/property&gt;&lt;property fmtid="{D5CDD505-2E9C-101B-9397-08002B2CF9AE}" pid="45" name="Supervisor3_organization_L2"&gt;&lt;vt:lpwstr&gt;&amp;lt;NA&amp;gt;&lt;/vt:lpwstr&gt;&lt;/property&gt;&lt;property fmtid="{D5CDD505-2E9C-101B-9397-08002B2CF9AE}" pid="46" name="Supervisor3_Other_organisation"&gt;&lt;vt:lpwstr&gt;Timbuktu University, Department of Pseudoscience&lt;/vt:lpwstr&gt;&lt;/property&gt;&lt;property fmtid="{D5CDD505-2E9C-101B-9397-08002B2CF9AE}" pid="47" name="Author1_Last_name"&gt;&lt;vt:lpwstr&gt;Student&lt;/vt:lpwstr&gt;&lt;/property&gt;&lt;property fmtid="{D5CDD505-2E9C-101B-9397-08002B2CF9AE}" pid="48" name="Author1_First_name"&gt;&lt;vt:lpwstr&gt;Fake A.&lt;/vt:lpwstr&gt;&lt;/property&gt;&lt;property fmtid="{D5CDD505-2E9C-101B-9397-08002B2CF9AE}" pid="49" name="Author1_Local User Id"&gt;&lt;vt:lpwstr&gt;u100001&lt;/vt:lpwstr&gt;&lt;/property&gt;&lt;property fmtid="{D5CDD505-2E9C-101B-9397-08002B2CF9AE}" pid="50" name="Author1_E-mail"&gt;&lt;vt:lpwstr&gt;a@kth.se&lt;/vt:lpwstr&gt;&lt;/property&gt;&lt;property fmtid="{D5CDD505-2E9C-101B-</w:t>
            </w:r>
            <w:r>
              <w:lastRenderedPageBreak/>
              <w:t>9397-08002B2CF9AE}" pid="51" name="Author1_organization_L1"&gt;&lt;vt:lpwstr&gt;School of Electrical Engineering and Computer Science&lt;/vt:lpwstr&gt;&lt;/property&gt;&lt;property fmtid="{D5CDD505-2E9C-101B-9397-08002B2CF9AE}" pid="52" name="Author1_organization_L2"&gt;&lt;vt:lpwstr&gt;&amp;lt;NA&amp;gt;&lt;/vt:lpwstr&gt;&lt;/property&gt;&lt;property fmtid="{D5CDD505-2E9C-101B-9397-08002B2CF9AE}" pid="53" name="Author1_Other_organisation"&gt;&lt;vt:lpwstr&gt;&amp;lt;NA&amp;gt;&lt;/vt:lpwstr&gt;&lt;/property&gt;&lt;property fmtid="{D5CDD505-2E9C-101B-9397-08002B2CF9AE}" pid="54" name="Author2_Last_name"&gt;&lt;vt:lpwstr&gt;Student&lt;/vt:lpwstr&gt;&lt;/property&gt;&lt;property fmtid="{D5CDD505-2E9C-101B-9397-08002B2CF9AE}" pid="55" name="Author2_First_name"&gt;&lt;vt:lpwstr&gt;Fake B.&lt;/vt:lpwstr&gt;&lt;/property&gt;&lt;property fmtid="{D5CDD505-2E9C-101B-9397-08002B2CF9AE}" pid="56" name="Author2_E-mail"&gt;&lt;vt:lpwstr&gt;b@kth.se&lt;/vt:lpwstr&gt;&lt;/property&gt;&lt;property fmtid="{D5CDD505-2E9C-101B-9397-08002B2CF9AE}" pid="57" name="Author2_organization_L1"&gt;&lt;vt:lpwstr&gt;School of Architecture and the Built Environment&lt;/vt:lpwstr&gt;&lt;/property&gt;&lt;property fmtid="{D5CDD505-2E9C-101B-9397-08002B2CF9AE}" pid="58" name="Author2_organization_L2"&gt;&lt;vt:lpwstr&gt;&amp;lt;NA&amp;gt;&lt;/vt:lpwstr&gt;&lt;/property&gt;&lt;property fmtid="{D5CDD505-2E9C-101B-9397-08002B2CF9AE}" pid="59" name="Author2_Other_organisation"&gt;&lt;vt:lpwstr&gt;&amp;lt;NA&amp;gt;&lt;/vt:lpwstr&gt;&lt;/property&gt;&lt;property fmtid="{D5CDD505-2E9C-101B-9397-08002B2CF9AE}" pid="60" name="Author2_Local User Id"&gt;&lt;vt:lpwstr&gt;u100002&lt;/vt:lpwstr&gt;&lt;/property&gt;&lt;property fmtid="{D5CDD505-2E9C-101B-9397-08002B2CF9AE}" pid="61" name="Subtitle"&gt;&lt;vt:lpwstr&gt;An subtitle in the language of the thesis&lt;/vt:lpwstr&gt;&lt;/property&gt;&lt;/Properties&gt;</w:t>
            </w:r>
          </w:p>
        </w:tc>
      </w:tr>
    </w:tbl>
    <w:p w:rsidR="00EC20C5" w:rsidRPr="00EC20C5" w:rsidRDefault="00EC20C5" w:rsidP="00EC20C5">
      <w:pPr>
        <w:pStyle w:val="Caption"/>
      </w:pPr>
      <w:bookmarkStart w:id="246" w:name="_Ref76999640"/>
      <w:bookmarkStart w:id="247" w:name="_Toc77000747"/>
      <w:r>
        <w:lastRenderedPageBreak/>
        <w:t xml:space="preserve">Figure </w:t>
      </w:r>
      <w:fldSimple w:instr=" SEQ Figure \* ARABIC ">
        <w:r w:rsidR="00885A39">
          <w:rPr>
            <w:noProof/>
          </w:rPr>
          <w:t>100</w:t>
        </w:r>
      </w:fldSimple>
      <w:bookmarkEnd w:id="246"/>
      <w:r>
        <w:t xml:space="preserve">: Example </w:t>
      </w:r>
      <w:proofErr w:type="gramStart"/>
      <w:r>
        <w:t xml:space="preserve">of  </w:t>
      </w:r>
      <w:r w:rsidRPr="00EC20C5">
        <w:t>docProps</w:t>
      </w:r>
      <w:proofErr w:type="gramEnd"/>
      <w:r w:rsidRPr="00EC20C5">
        <w:t>/custom.xml</w:t>
      </w:r>
      <w:bookmarkEnd w:id="247"/>
    </w:p>
    <w:p w:rsidR="00722023" w:rsidRPr="006F6BAF" w:rsidRDefault="00722023" w:rsidP="00722023">
      <w:pPr>
        <w:pStyle w:val="TOCHeading"/>
        <w:rPr>
          <w:sz w:val="24"/>
        </w:rPr>
      </w:pPr>
      <w:r w:rsidRPr="006F6BAF">
        <w:rPr>
          <w:sz w:val="24"/>
        </w:rPr>
        <w:t>References</w:t>
      </w:r>
    </w:p>
    <w:p w:rsidR="00722023" w:rsidRPr="006F6BAF" w:rsidRDefault="00722023" w:rsidP="00722023">
      <w:pPr>
        <w:pStyle w:val="Bibliography"/>
        <w:rPr>
          <w:sz w:val="20"/>
        </w:rPr>
      </w:pPr>
      <w:r w:rsidRPr="006F6BAF">
        <w:rPr>
          <w:sz w:val="20"/>
        </w:rPr>
        <w:fldChar w:fldCharType="begin"/>
      </w:r>
      <w:r w:rsidRPr="006F6BAF">
        <w:rPr>
          <w:sz w:val="20"/>
        </w:rPr>
        <w:instrText xml:space="preserve"> ADDIN ZOTERO_BIBL {"uncited":[],"omitted":[],"custom":[]} CSL_BIBLIOGRAPHY </w:instrText>
      </w:r>
      <w:r w:rsidRPr="006F6BAF">
        <w:rPr>
          <w:sz w:val="20"/>
        </w:rPr>
        <w:fldChar w:fldCharType="separate"/>
      </w:r>
      <w:r w:rsidRPr="006F6BAF">
        <w:rPr>
          <w:sz w:val="20"/>
        </w:rPr>
        <w:t>[1]</w:t>
      </w:r>
      <w:r w:rsidRPr="006F6BAF">
        <w:rPr>
          <w:sz w:val="20"/>
        </w:rPr>
        <w:tab/>
        <w:t xml:space="preserve">Frank Mittelbach and Chris Rowley, ‘LATEX Tagged PDF|A blueprint for a large project’, </w:t>
      </w:r>
      <w:r w:rsidRPr="006F6BAF">
        <w:rPr>
          <w:i/>
          <w:iCs/>
          <w:sz w:val="20"/>
        </w:rPr>
        <w:t>TUGboat,</w:t>
      </w:r>
      <w:r w:rsidRPr="006F6BAF">
        <w:rPr>
          <w:sz w:val="20"/>
        </w:rPr>
        <w:t xml:space="preserve"> vol. 41, no. 3, pp. 292–298, 2020 [Online]. Available: </w:t>
      </w:r>
      <w:hyperlink r:id="rId85" w:history="1">
        <w:r w:rsidRPr="006F6BAF">
          <w:rPr>
            <w:rStyle w:val="Hyperlink"/>
            <w:sz w:val="20"/>
          </w:rPr>
          <w:t>https://www.latex-project.org/publications/2020-FMi-TUB-tb129mitt-tagpdf.pdf</w:t>
        </w:r>
      </w:hyperlink>
    </w:p>
    <w:p w:rsidR="00722023" w:rsidRPr="00722023" w:rsidRDefault="00722023" w:rsidP="00722023">
      <w:pPr>
        <w:pStyle w:val="Bibliography"/>
        <w:rPr>
          <w:sz w:val="20"/>
        </w:rPr>
      </w:pPr>
      <w:r w:rsidRPr="006F6BAF">
        <w:rPr>
          <w:sz w:val="20"/>
        </w:rPr>
        <w:fldChar w:fldCharType="end"/>
      </w:r>
    </w:p>
    <w:sectPr w:rsidR="00722023" w:rsidRPr="00722023"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5A39" w:rsidRDefault="00885A39" w:rsidP="00444F69">
      <w:pPr>
        <w:spacing w:after="0" w:line="240" w:lineRule="auto"/>
      </w:pPr>
      <w:r>
        <w:separator/>
      </w:r>
    </w:p>
  </w:endnote>
  <w:endnote w:type="continuationSeparator" w:id="0">
    <w:p w:rsidR="00885A39" w:rsidRDefault="00885A39"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885A39" w:rsidRDefault="00885A39">
        <w:pPr>
          <w:pStyle w:val="Footer"/>
          <w:jc w:val="center"/>
        </w:pPr>
        <w:r>
          <w:fldChar w:fldCharType="begin"/>
        </w:r>
        <w:r>
          <w:instrText xml:space="preserve"> PAGE   \* MERGEFORMAT </w:instrText>
        </w:r>
        <w:r>
          <w:fldChar w:fldCharType="separate"/>
        </w:r>
        <w:r w:rsidR="00167CDE">
          <w:rPr>
            <w:noProof/>
          </w:rPr>
          <w:t>75</w:t>
        </w:r>
        <w:r>
          <w:rPr>
            <w:noProof/>
          </w:rPr>
          <w:fldChar w:fldCharType="end"/>
        </w:r>
      </w:p>
    </w:sdtContent>
  </w:sdt>
  <w:p w:rsidR="00885A39" w:rsidRDefault="00885A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5A39" w:rsidRDefault="00885A39" w:rsidP="00444F69">
      <w:pPr>
        <w:spacing w:after="0" w:line="240" w:lineRule="auto"/>
      </w:pPr>
      <w:r>
        <w:separator/>
      </w:r>
    </w:p>
  </w:footnote>
  <w:footnote w:type="continuationSeparator" w:id="0">
    <w:p w:rsidR="00885A39" w:rsidRDefault="00885A39" w:rsidP="00444F69">
      <w:pPr>
        <w:spacing w:after="0" w:line="240" w:lineRule="auto"/>
      </w:pPr>
      <w:r>
        <w:continuationSeparator/>
      </w:r>
    </w:p>
  </w:footnote>
  <w:footnote w:id="1">
    <w:p w:rsidR="00885A39" w:rsidRDefault="00885A39">
      <w:pPr>
        <w:pStyle w:val="FootnoteText"/>
      </w:pPr>
      <w:r>
        <w:rPr>
          <w:rStyle w:val="FootnoteReference"/>
        </w:rPr>
        <w:footnoteRef/>
      </w:r>
      <w:r>
        <w:t xml:space="preserve"> </w:t>
      </w:r>
      <w:r w:rsidRPr="0016174D">
        <w:t>Shiva Besharat and Qi Li</w:t>
      </w:r>
      <w:r w:rsidRPr="0016174D">
        <w:rPr>
          <w:i/>
          <w:iCs/>
        </w:rPr>
        <w:t xml:space="preserve">, Connecting Silos: Automation system for thesis processing in Canvas and DiVA. </w:t>
      </w:r>
      <w:r w:rsidRPr="0016174D">
        <w:t xml:space="preserve">Bachelor's thesis, Stockholm, Sweden: KTH: Skolan för elektroteknik och datavetenskap (EECS):  Kommunikationssystem (CoS),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885A39" w:rsidRDefault="00885A39">
      <w:pPr>
        <w:pStyle w:val="FootnoteText"/>
      </w:pPr>
      <w:r>
        <w:rPr>
          <w:rStyle w:val="FootnoteReference"/>
        </w:rPr>
        <w:footnoteRef/>
      </w:r>
      <w:r>
        <w:t xml:space="preserve"> I would loke to acknowledge the permission of </w:t>
      </w:r>
      <w:r w:rsidRPr="00D54B74">
        <w:t>Oscar Rosquist</w:t>
      </w:r>
      <w:r>
        <w:t xml:space="preserve"> for the permission to use his thesis as an example in my documentation.</w:t>
      </w:r>
    </w:p>
  </w:footnote>
  <w:footnote w:id="3">
    <w:p w:rsidR="00885A39" w:rsidRDefault="00885A39">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A39" w:rsidRDefault="00885A39" w:rsidP="00491038">
    <w:pPr>
      <w:pStyle w:val="Header"/>
      <w:tabs>
        <w:tab w:val="clear" w:pos="4680"/>
        <w:tab w:val="clear" w:pos="9360"/>
        <w:tab w:val="right" w:pos="9072"/>
      </w:tabs>
    </w:pPr>
    <w:r>
      <w:t>2021-07-10</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A60DCF6"/>
    <w:lvl w:ilvl="0">
      <w:start w:val="1"/>
      <w:numFmt w:val="decimal"/>
      <w:lvlText w:val="%1."/>
      <w:lvlJc w:val="left"/>
      <w:pPr>
        <w:tabs>
          <w:tab w:val="num" w:pos="1492"/>
        </w:tabs>
        <w:ind w:left="1492" w:hanging="360"/>
      </w:pPr>
    </w:lvl>
  </w:abstractNum>
  <w:abstractNum w:abstractNumId="1">
    <w:nsid w:val="FFFFFF7D"/>
    <w:multiLevelType w:val="singleLevel"/>
    <w:tmpl w:val="91EC6F1E"/>
    <w:lvl w:ilvl="0">
      <w:start w:val="1"/>
      <w:numFmt w:val="decimal"/>
      <w:lvlText w:val="%1."/>
      <w:lvlJc w:val="left"/>
      <w:pPr>
        <w:tabs>
          <w:tab w:val="num" w:pos="1209"/>
        </w:tabs>
        <w:ind w:left="1209" w:hanging="360"/>
      </w:pPr>
    </w:lvl>
  </w:abstractNum>
  <w:abstractNum w:abstractNumId="2">
    <w:nsid w:val="FFFFFF7E"/>
    <w:multiLevelType w:val="singleLevel"/>
    <w:tmpl w:val="519C296E"/>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F8E06B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470EE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F1CBC8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B74960"/>
    <w:multiLevelType w:val="hybridMultilevel"/>
    <w:tmpl w:val="57BE819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6"/>
  </w:num>
  <w:num w:numId="14">
    <w:abstractNumId w:val="11"/>
  </w:num>
  <w:num w:numId="15">
    <w:abstractNumId w:val="12"/>
  </w:num>
  <w:num w:numId="16">
    <w:abstractNumId w:val="10"/>
  </w:num>
  <w:num w:numId="17">
    <w:abstractNumId w:val="8"/>
    <w:lvlOverride w:ilvl="0">
      <w:startOverride w:val="1"/>
    </w:lvlOverride>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tqgFAE+0R0QtAAAA"/>
  </w:docVars>
  <w:rsids>
    <w:rsidRoot w:val="00B45792"/>
    <w:rsid w:val="000163DA"/>
    <w:rsid w:val="00016A75"/>
    <w:rsid w:val="00027046"/>
    <w:rsid w:val="00040378"/>
    <w:rsid w:val="00043304"/>
    <w:rsid w:val="0005647A"/>
    <w:rsid w:val="0006611B"/>
    <w:rsid w:val="000676CC"/>
    <w:rsid w:val="00092628"/>
    <w:rsid w:val="0009428E"/>
    <w:rsid w:val="00096063"/>
    <w:rsid w:val="00096AF2"/>
    <w:rsid w:val="000A20D3"/>
    <w:rsid w:val="000A6A3E"/>
    <w:rsid w:val="000C6A2A"/>
    <w:rsid w:val="000D3AE4"/>
    <w:rsid w:val="000E49AC"/>
    <w:rsid w:val="00101C92"/>
    <w:rsid w:val="001120B3"/>
    <w:rsid w:val="00117102"/>
    <w:rsid w:val="0012496C"/>
    <w:rsid w:val="00133EC8"/>
    <w:rsid w:val="00144EBA"/>
    <w:rsid w:val="0015443D"/>
    <w:rsid w:val="0016174D"/>
    <w:rsid w:val="001628CD"/>
    <w:rsid w:val="00167CDE"/>
    <w:rsid w:val="00175F88"/>
    <w:rsid w:val="001766DE"/>
    <w:rsid w:val="00183B27"/>
    <w:rsid w:val="0019478D"/>
    <w:rsid w:val="001C22FE"/>
    <w:rsid w:val="001D1172"/>
    <w:rsid w:val="001D7C6D"/>
    <w:rsid w:val="001E118B"/>
    <w:rsid w:val="001E4BCB"/>
    <w:rsid w:val="001F78ED"/>
    <w:rsid w:val="00200CCE"/>
    <w:rsid w:val="002065E4"/>
    <w:rsid w:val="00207033"/>
    <w:rsid w:val="002071EC"/>
    <w:rsid w:val="00207EC7"/>
    <w:rsid w:val="00211234"/>
    <w:rsid w:val="002265F4"/>
    <w:rsid w:val="0024042A"/>
    <w:rsid w:val="0024449E"/>
    <w:rsid w:val="00246C58"/>
    <w:rsid w:val="00252F50"/>
    <w:rsid w:val="002557F2"/>
    <w:rsid w:val="00260182"/>
    <w:rsid w:val="0029401A"/>
    <w:rsid w:val="002D089A"/>
    <w:rsid w:val="002D47B9"/>
    <w:rsid w:val="002F1647"/>
    <w:rsid w:val="00304D23"/>
    <w:rsid w:val="0031435B"/>
    <w:rsid w:val="003316E0"/>
    <w:rsid w:val="003474DA"/>
    <w:rsid w:val="0035556C"/>
    <w:rsid w:val="00357D22"/>
    <w:rsid w:val="003630EC"/>
    <w:rsid w:val="00370AD5"/>
    <w:rsid w:val="0037556E"/>
    <w:rsid w:val="00382B54"/>
    <w:rsid w:val="003A5884"/>
    <w:rsid w:val="003B1952"/>
    <w:rsid w:val="003B522B"/>
    <w:rsid w:val="003C04A9"/>
    <w:rsid w:val="003D0607"/>
    <w:rsid w:val="003E2A92"/>
    <w:rsid w:val="003F3D8D"/>
    <w:rsid w:val="00413B36"/>
    <w:rsid w:val="00416105"/>
    <w:rsid w:val="00426337"/>
    <w:rsid w:val="004269CC"/>
    <w:rsid w:val="00426F45"/>
    <w:rsid w:val="004271F8"/>
    <w:rsid w:val="00435779"/>
    <w:rsid w:val="00444F69"/>
    <w:rsid w:val="004520F9"/>
    <w:rsid w:val="00453DCE"/>
    <w:rsid w:val="004563C1"/>
    <w:rsid w:val="00463A3E"/>
    <w:rsid w:val="00471256"/>
    <w:rsid w:val="0049055E"/>
    <w:rsid w:val="00490CEE"/>
    <w:rsid w:val="00491038"/>
    <w:rsid w:val="004B5152"/>
    <w:rsid w:val="004B6312"/>
    <w:rsid w:val="004C0D2F"/>
    <w:rsid w:val="004C2EEA"/>
    <w:rsid w:val="004C33B0"/>
    <w:rsid w:val="004C3E86"/>
    <w:rsid w:val="004E7FB9"/>
    <w:rsid w:val="004F59D3"/>
    <w:rsid w:val="004F788B"/>
    <w:rsid w:val="00504AD1"/>
    <w:rsid w:val="005074B4"/>
    <w:rsid w:val="00517AE2"/>
    <w:rsid w:val="00517CA5"/>
    <w:rsid w:val="00527878"/>
    <w:rsid w:val="005504D8"/>
    <w:rsid w:val="005649F4"/>
    <w:rsid w:val="00575A26"/>
    <w:rsid w:val="00581168"/>
    <w:rsid w:val="00582C15"/>
    <w:rsid w:val="00584888"/>
    <w:rsid w:val="005A13F3"/>
    <w:rsid w:val="005A5BB4"/>
    <w:rsid w:val="005B347B"/>
    <w:rsid w:val="005C3B70"/>
    <w:rsid w:val="005D4325"/>
    <w:rsid w:val="005D6506"/>
    <w:rsid w:val="005E29B9"/>
    <w:rsid w:val="005E423F"/>
    <w:rsid w:val="00614AF0"/>
    <w:rsid w:val="00621EAE"/>
    <w:rsid w:val="0062201B"/>
    <w:rsid w:val="00622909"/>
    <w:rsid w:val="00624CFF"/>
    <w:rsid w:val="00630A07"/>
    <w:rsid w:val="00640A93"/>
    <w:rsid w:val="006463F5"/>
    <w:rsid w:val="00647606"/>
    <w:rsid w:val="0065046E"/>
    <w:rsid w:val="00653FF9"/>
    <w:rsid w:val="006552F0"/>
    <w:rsid w:val="00663933"/>
    <w:rsid w:val="006675E6"/>
    <w:rsid w:val="006C4F38"/>
    <w:rsid w:val="006C52A8"/>
    <w:rsid w:val="006D3F5D"/>
    <w:rsid w:val="006F3F46"/>
    <w:rsid w:val="006F6BAF"/>
    <w:rsid w:val="00706CDF"/>
    <w:rsid w:val="00722023"/>
    <w:rsid w:val="00735024"/>
    <w:rsid w:val="00745240"/>
    <w:rsid w:val="007463FE"/>
    <w:rsid w:val="0074765C"/>
    <w:rsid w:val="0076130C"/>
    <w:rsid w:val="00764649"/>
    <w:rsid w:val="00780792"/>
    <w:rsid w:val="00790D33"/>
    <w:rsid w:val="007948A0"/>
    <w:rsid w:val="007A5200"/>
    <w:rsid w:val="007A52C8"/>
    <w:rsid w:val="007B4940"/>
    <w:rsid w:val="007B59BE"/>
    <w:rsid w:val="007B5C7D"/>
    <w:rsid w:val="007C6CE5"/>
    <w:rsid w:val="007D0190"/>
    <w:rsid w:val="007E2322"/>
    <w:rsid w:val="007F2545"/>
    <w:rsid w:val="007F3A7F"/>
    <w:rsid w:val="007F5472"/>
    <w:rsid w:val="008133F0"/>
    <w:rsid w:val="008244BD"/>
    <w:rsid w:val="008257CB"/>
    <w:rsid w:val="0082750F"/>
    <w:rsid w:val="0083286E"/>
    <w:rsid w:val="008526BB"/>
    <w:rsid w:val="00854737"/>
    <w:rsid w:val="00875A58"/>
    <w:rsid w:val="00885A39"/>
    <w:rsid w:val="008A7789"/>
    <w:rsid w:val="008B1358"/>
    <w:rsid w:val="008D4DD5"/>
    <w:rsid w:val="008E2352"/>
    <w:rsid w:val="009053CB"/>
    <w:rsid w:val="00912FF8"/>
    <w:rsid w:val="00922552"/>
    <w:rsid w:val="00924F8F"/>
    <w:rsid w:val="009751E0"/>
    <w:rsid w:val="0097579F"/>
    <w:rsid w:val="00981961"/>
    <w:rsid w:val="00984D29"/>
    <w:rsid w:val="00993113"/>
    <w:rsid w:val="009A28BE"/>
    <w:rsid w:val="009B7266"/>
    <w:rsid w:val="009B757B"/>
    <w:rsid w:val="009C6982"/>
    <w:rsid w:val="009D1C0F"/>
    <w:rsid w:val="009E1910"/>
    <w:rsid w:val="009E2F4D"/>
    <w:rsid w:val="009E7DA0"/>
    <w:rsid w:val="009F6AEE"/>
    <w:rsid w:val="009F6CC0"/>
    <w:rsid w:val="00A02D83"/>
    <w:rsid w:val="00A118F0"/>
    <w:rsid w:val="00A17711"/>
    <w:rsid w:val="00A17E6C"/>
    <w:rsid w:val="00A21D60"/>
    <w:rsid w:val="00A23174"/>
    <w:rsid w:val="00A26112"/>
    <w:rsid w:val="00A26A8B"/>
    <w:rsid w:val="00A30CAF"/>
    <w:rsid w:val="00A32AE5"/>
    <w:rsid w:val="00A412ED"/>
    <w:rsid w:val="00A44383"/>
    <w:rsid w:val="00A51834"/>
    <w:rsid w:val="00A53B10"/>
    <w:rsid w:val="00A61532"/>
    <w:rsid w:val="00A64883"/>
    <w:rsid w:val="00A65291"/>
    <w:rsid w:val="00A71C4E"/>
    <w:rsid w:val="00A7419B"/>
    <w:rsid w:val="00A93517"/>
    <w:rsid w:val="00AA59B1"/>
    <w:rsid w:val="00AA63D2"/>
    <w:rsid w:val="00AA6963"/>
    <w:rsid w:val="00AD72F8"/>
    <w:rsid w:val="00AD7D88"/>
    <w:rsid w:val="00AE1678"/>
    <w:rsid w:val="00AE728A"/>
    <w:rsid w:val="00AF23DB"/>
    <w:rsid w:val="00AF63C8"/>
    <w:rsid w:val="00B322E6"/>
    <w:rsid w:val="00B45792"/>
    <w:rsid w:val="00B55D1F"/>
    <w:rsid w:val="00B75E71"/>
    <w:rsid w:val="00B8484B"/>
    <w:rsid w:val="00BA2EFA"/>
    <w:rsid w:val="00BB2C79"/>
    <w:rsid w:val="00BD024A"/>
    <w:rsid w:val="00BE40A0"/>
    <w:rsid w:val="00BF2EB0"/>
    <w:rsid w:val="00BF5D59"/>
    <w:rsid w:val="00C00CF3"/>
    <w:rsid w:val="00C03F96"/>
    <w:rsid w:val="00C13825"/>
    <w:rsid w:val="00C143A9"/>
    <w:rsid w:val="00C143E5"/>
    <w:rsid w:val="00C22A2F"/>
    <w:rsid w:val="00C40EE2"/>
    <w:rsid w:val="00C46061"/>
    <w:rsid w:val="00C51464"/>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6097"/>
    <w:rsid w:val="00D4235D"/>
    <w:rsid w:val="00D4324F"/>
    <w:rsid w:val="00D47602"/>
    <w:rsid w:val="00D54B74"/>
    <w:rsid w:val="00D5708A"/>
    <w:rsid w:val="00D61544"/>
    <w:rsid w:val="00D62E91"/>
    <w:rsid w:val="00D73C84"/>
    <w:rsid w:val="00D83A0A"/>
    <w:rsid w:val="00D91B4B"/>
    <w:rsid w:val="00DA497B"/>
    <w:rsid w:val="00DA546A"/>
    <w:rsid w:val="00DB619E"/>
    <w:rsid w:val="00DC1AFA"/>
    <w:rsid w:val="00DC1F1D"/>
    <w:rsid w:val="00E116A4"/>
    <w:rsid w:val="00E2223A"/>
    <w:rsid w:val="00E3033C"/>
    <w:rsid w:val="00E30672"/>
    <w:rsid w:val="00E33FB6"/>
    <w:rsid w:val="00E40509"/>
    <w:rsid w:val="00E4153C"/>
    <w:rsid w:val="00E44A2F"/>
    <w:rsid w:val="00E74378"/>
    <w:rsid w:val="00E7534B"/>
    <w:rsid w:val="00E8307F"/>
    <w:rsid w:val="00E834C2"/>
    <w:rsid w:val="00E83DFB"/>
    <w:rsid w:val="00E87BEA"/>
    <w:rsid w:val="00EA28FC"/>
    <w:rsid w:val="00EC20C5"/>
    <w:rsid w:val="00EE18AF"/>
    <w:rsid w:val="00EE1B3B"/>
    <w:rsid w:val="00EF6E91"/>
    <w:rsid w:val="00F03D7E"/>
    <w:rsid w:val="00F216A9"/>
    <w:rsid w:val="00F26B55"/>
    <w:rsid w:val="00F274A7"/>
    <w:rsid w:val="00F41CDD"/>
    <w:rsid w:val="00F43665"/>
    <w:rsid w:val="00F532F3"/>
    <w:rsid w:val="00F55389"/>
    <w:rsid w:val="00F553CA"/>
    <w:rsid w:val="00F567F7"/>
    <w:rsid w:val="00F86838"/>
    <w:rsid w:val="00F9269C"/>
    <w:rsid w:val="00F95EA6"/>
    <w:rsid w:val="00FA01A1"/>
    <w:rsid w:val="00FA2FE8"/>
    <w:rsid w:val="00FA37A5"/>
    <w:rsid w:val="00FB3C71"/>
    <w:rsid w:val="00FC5085"/>
    <w:rsid w:val="00FD0B51"/>
    <w:rsid w:val="00FD52EE"/>
    <w:rsid w:val="00FE123D"/>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529605306">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14330520">
      <w:bodyDiv w:val="1"/>
      <w:marLeft w:val="0"/>
      <w:marRight w:val="0"/>
      <w:marTop w:val="0"/>
      <w:marBottom w:val="0"/>
      <w:divBdr>
        <w:top w:val="none" w:sz="0" w:space="0" w:color="auto"/>
        <w:left w:val="none" w:sz="0" w:space="0" w:color="auto"/>
        <w:bottom w:val="none" w:sz="0" w:space="0" w:color="auto"/>
        <w:right w:val="none" w:sz="0" w:space="0" w:color="auto"/>
      </w:divBdr>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4.png"/><Relationship Id="rId47" Type="http://schemas.openxmlformats.org/officeDocument/2006/relationships/hyperlink" Target="https://wiki.epc.ub.uu.se/pages/viewpage.action?pageId=27466001" TargetMode="External"/><Relationship Id="rId63" Type="http://schemas.openxmlformats.org/officeDocument/2006/relationships/image" Target="media/image38.png"/><Relationship Id="rId68" Type="http://schemas.openxmlformats.org/officeDocument/2006/relationships/hyperlink" Target="https://github.com/gqmaguirejr/Canvas-tools" TargetMode="External"/><Relationship Id="rId84" Type="http://schemas.openxmlformats.org/officeDocument/2006/relationships/image" Target="media/image52.png"/><Relationship Id="rId16" Type="http://schemas.openxmlformats.org/officeDocument/2006/relationships/hyperlink" Target="https://www.scb.se/contentassets/10054f2ef27c437884e8cde0d38b9cc4/oversattningsnyckel-forskningsamnen.pdf" TargetMode="External"/><Relationship Id="rId11" Type="http://schemas.openxmlformats.org/officeDocument/2006/relationships/hyperlink" Target="http://qpdf.sourceforge.net/" TargetMode="External"/><Relationship Id="rId32" Type="http://schemas.openxmlformats.org/officeDocument/2006/relationships/image" Target="media/image15.png"/><Relationship Id="rId37" Type="http://schemas.openxmlformats.org/officeDocument/2006/relationships/image" Target="media/image19.png"/><Relationship Id="rId53" Type="http://schemas.openxmlformats.org/officeDocument/2006/relationships/image" Target="media/image32.png"/><Relationship Id="rId58" Type="http://schemas.openxmlformats.org/officeDocument/2006/relationships/image" Target="media/image36.png"/><Relationship Id="rId74" Type="http://schemas.openxmlformats.org/officeDocument/2006/relationships/hyperlink" Target="https://gits-15.sys.kth.se/maguire/ladok3" TargetMode="External"/><Relationship Id="rId79" Type="http://schemas.openxmlformats.org/officeDocument/2006/relationships/image" Target="media/image47.png"/><Relationship Id="rId5" Type="http://schemas.openxmlformats.org/officeDocument/2006/relationships/settings" Target="settings.xml"/><Relationship Id="rId19" Type="http://schemas.openxmlformats.org/officeDocument/2006/relationships/image" Target="media/image3.png"/><Relationship Id="rId14" Type="http://schemas.openxmlformats.org/officeDocument/2006/relationships/hyperlink" Target="https://www.overleaf.com/read/xmrfhcchgnvq"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hyperlink" Target="https://wiki.epc.ub.uu.se/display/divainfo/Externt+samarbete" TargetMode="External"/><Relationship Id="rId56" Type="http://schemas.openxmlformats.org/officeDocument/2006/relationships/hyperlink" Target="https://www.overleaf.com/read/qsyddnhhvkgr" TargetMode="External"/><Relationship Id="rId64" Type="http://schemas.openxmlformats.org/officeDocument/2006/relationships/hyperlink" Target="mailto:wkchung@kth.se" TargetMode="External"/><Relationship Id="rId69" Type="http://schemas.openxmlformats.org/officeDocument/2006/relationships/hyperlink" Target="mailto:lawesson@kth.se" TargetMode="External"/><Relationship Id="rId77" Type="http://schemas.openxmlformats.org/officeDocument/2006/relationships/image" Target="media/image45.png"/><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2.png"/><Relationship Id="rId80" Type="http://schemas.openxmlformats.org/officeDocument/2006/relationships/image" Target="media/image48.png"/><Relationship Id="rId85" Type="http://schemas.openxmlformats.org/officeDocument/2006/relationships/hyperlink" Target="https://www.latex-project.org/publications/2020-FMi-TUB-tb129mitt-tagpdf.pdf" TargetMode="External"/><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37.png"/><Relationship Id="rId67" Type="http://schemas.openxmlformats.org/officeDocument/2006/relationships/image" Target="media/image41.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3.png"/><Relationship Id="rId62" Type="http://schemas.openxmlformats.org/officeDocument/2006/relationships/hyperlink" Target="https://community.canvaslms.com/t5/forums/postpage/board-id/ideas/search-before-post-mode/true" TargetMode="External"/><Relationship Id="rId70" Type="http://schemas.openxmlformats.org/officeDocument/2006/relationships/hyperlink" Target="mailto:wkchung@kth.se" TargetMode="External"/><Relationship Id="rId75" Type="http://schemas.openxmlformats.org/officeDocument/2006/relationships/image" Target="media/image43.png"/><Relationship Id="rId83"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image" Target="media/image29.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hyperlink" Target="https://github.com/novoid/LaTeX-KOMA-template" TargetMode="External"/><Relationship Id="rId44" Type="http://schemas.openxmlformats.org/officeDocument/2006/relationships/image" Target="media/image26.png"/><Relationship Id="rId52" Type="http://schemas.openxmlformats.org/officeDocument/2006/relationships/image" Target="media/image31.png"/><Relationship Id="rId60" Type="http://schemas.openxmlformats.org/officeDocument/2006/relationships/hyperlink" Target="https://community.canvaslms.com/t5/Canvas-Releases/Canvas-Release-Notes-2021-02-20/ta-p/434781" TargetMode="External"/><Relationship Id="rId65" Type="http://schemas.openxmlformats.org/officeDocument/2006/relationships/image" Target="media/image39.png"/><Relationship Id="rId73" Type="http://schemas.openxmlformats.org/officeDocument/2006/relationships/hyperlink" Target="mailto:oscarros@kth.se" TargetMode="External"/><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39" Type="http://schemas.openxmlformats.org/officeDocument/2006/relationships/image" Target="media/image21.png"/><Relationship Id="rId34" Type="http://schemas.openxmlformats.org/officeDocument/2006/relationships/hyperlink" Target="https://kth.test.diva-portal.org/dream/import/importList.jsf" TargetMode="External"/><Relationship Id="rId50" Type="http://schemas.openxmlformats.org/officeDocument/2006/relationships/hyperlink" Target="https://kth.test.diva-portal.org/dream/import/importList.jsf" TargetMode="External"/><Relationship Id="rId55" Type="http://schemas.openxmlformats.org/officeDocument/2006/relationships/image" Target="media/image34.png"/><Relationship Id="rId76" Type="http://schemas.openxmlformats.org/officeDocument/2006/relationships/image" Target="media/image44.png"/><Relationship Id="rId7" Type="http://schemas.openxmlformats.org/officeDocument/2006/relationships/footnotes" Target="footnotes.xml"/><Relationship Id="rId71" Type="http://schemas.openxmlformats.org/officeDocument/2006/relationships/hyperlink" Target="mailto:hoyce@kth.se" TargetMode="Externa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0.png"/><Relationship Id="rId87" Type="http://schemas.openxmlformats.org/officeDocument/2006/relationships/theme" Target="theme/theme1.xml"/><Relationship Id="rId61" Type="http://schemas.openxmlformats.org/officeDocument/2006/relationships/hyperlink" Target="https://share.getcloudapp.com/jkuPOKRD" TargetMode="External"/><Relationship Id="rId82" Type="http://schemas.openxmlformats.org/officeDocument/2006/relationships/image" Target="media/image50.png"/></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E261B4-207C-4018-B313-E4EDA7BB89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06</TotalTime>
  <Pages>81</Pages>
  <Words>22981</Words>
  <Characters>120196</Characters>
  <Application>Microsoft Office Word</Application>
  <DocSecurity>0</DocSecurity>
  <Lines>4622</Lines>
  <Paragraphs>29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2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rald Q. Maguire Jr.</dc:creator>
  <cp:lastModifiedBy>maguire</cp:lastModifiedBy>
  <cp:revision>66</cp:revision>
  <cp:lastPrinted>2021-06-24T20:09:00Z</cp:lastPrinted>
  <dcterms:created xsi:type="dcterms:W3CDTF">2021-06-06T15:47:00Z</dcterms:created>
  <dcterms:modified xsi:type="dcterms:W3CDTF">2021-07-12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